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5553799"/>
        <w:docPartObj>
          <w:docPartGallery w:val="Cover Pages"/>
          <w:docPartUnique/>
        </w:docPartObj>
      </w:sdtPr>
      <w:sdtContent>
        <w:p w14:paraId="7EEA19B6" w14:textId="77777777" w:rsidR="00F86347" w:rsidRPr="0000465F" w:rsidRDefault="00F86347" w:rsidP="00BE4A7F"/>
        <w:p w14:paraId="75E9685B" w14:textId="77777777" w:rsidR="00297DC8" w:rsidRPr="0000465F" w:rsidRDefault="00D16287" w:rsidP="00BE4A7F">
          <w:pPr>
            <w:pStyle w:val="BasicTextCentered"/>
            <w:jc w:val="both"/>
          </w:pPr>
          <w:r w:rsidRPr="0000465F">
            <w:rPr>
              <w:noProof/>
            </w:rPr>
            <mc:AlternateContent>
              <mc:Choice Requires="wps">
                <w:drawing>
                  <wp:anchor distT="0" distB="0" distL="114300" distR="114300" simplePos="0" relativeHeight="251666432" behindDoc="0" locked="0" layoutInCell="1" allowOverlap="1" wp14:anchorId="62650430" wp14:editId="585E8412">
                    <wp:simplePos x="0" y="0"/>
                    <wp:positionH relativeFrom="column">
                      <wp:posOffset>-13970</wp:posOffset>
                    </wp:positionH>
                    <wp:positionV relativeFrom="paragraph">
                      <wp:posOffset>5380990</wp:posOffset>
                    </wp:positionV>
                    <wp:extent cx="4109085" cy="2381250"/>
                    <wp:effectExtent l="0" t="0" r="571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9085" cy="2381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41668B" w14:textId="7A79C85A" w:rsidR="00887178" w:rsidRPr="0000465F" w:rsidRDefault="00887178" w:rsidP="00463BC7">
                                <w:pPr>
                                  <w:pStyle w:val="BasicTextIndentation"/>
                                </w:pPr>
                                <w:r w:rsidRPr="0000465F">
                                  <w:t>Themensteller:</w:t>
                                </w:r>
                                <w:r w:rsidRPr="0000465F">
                                  <w:tab/>
                                  <w:t xml:space="preserve">Prof. Dr. </w:t>
                                </w:r>
                                <w:r w:rsidR="00F22397" w:rsidRPr="0000465F">
                                  <w:t>Henning Femmer</w:t>
                                </w:r>
                              </w:p>
                              <w:p w14:paraId="5E57EF53" w14:textId="77777777" w:rsidR="00887178" w:rsidRPr="0000465F" w:rsidRDefault="00887178" w:rsidP="00463BC7">
                                <w:pPr>
                                  <w:pStyle w:val="BasicTextIndentation"/>
                                </w:pPr>
                              </w:p>
                              <w:p w14:paraId="6E852BAD" w14:textId="1EF7AA94" w:rsidR="003B2A39" w:rsidRPr="0000465F" w:rsidRDefault="00887178" w:rsidP="00463BC7">
                                <w:pPr>
                                  <w:pStyle w:val="BasicTextIndentation"/>
                                </w:pPr>
                                <w:r w:rsidRPr="0000465F">
                                  <w:t>vorgelegt von:</w:t>
                                </w:r>
                                <w:r w:rsidRPr="0000465F">
                                  <w:tab/>
                                </w:r>
                                <w:r w:rsidR="00F22397" w:rsidRPr="0000465F">
                                  <w:t>Ivan Esau</w:t>
                                </w:r>
                              </w:p>
                              <w:p w14:paraId="05E9749A" w14:textId="16477BE1" w:rsidR="00887178" w:rsidRPr="0000465F" w:rsidRDefault="003B2A39" w:rsidP="003B2A39">
                                <w:pPr>
                                  <w:pStyle w:val="BasicTextIndentation"/>
                                  <w:ind w:firstLine="0"/>
                                </w:pPr>
                                <w:r w:rsidRPr="0000465F">
                                  <w:t>Matrikelnummer:</w:t>
                                </w:r>
                                <w:r w:rsidR="000604CE" w:rsidRPr="0000465F">
                                  <w:t xml:space="preserve"> 30323102</w:t>
                                </w:r>
                                <w:r w:rsidR="00887178" w:rsidRPr="0000465F">
                                  <w:br/>
                                </w:r>
                                <w:r w:rsidR="000604CE" w:rsidRPr="0000465F">
                                  <w:t>Hermann-Löns Str.7</w:t>
                                </w:r>
                                <w:r w:rsidR="003228E0" w:rsidRPr="0000465F">
                                  <w:br/>
                                </w:r>
                                <w:r w:rsidR="000604CE" w:rsidRPr="0000465F">
                                  <w:t>58708 Menden</w:t>
                                </w:r>
                                <w:r w:rsidR="00887178" w:rsidRPr="0000465F">
                                  <w:br/>
                                </w:r>
                                <w:r w:rsidR="000604CE" w:rsidRPr="0000465F">
                                  <w:t>esau</w:t>
                                </w:r>
                                <w:r w:rsidRPr="0000465F">
                                  <w:t>.</w:t>
                                </w:r>
                                <w:r w:rsidR="000604CE" w:rsidRPr="0000465F">
                                  <w:t>ivan</w:t>
                                </w:r>
                                <w:r w:rsidR="00887178" w:rsidRPr="0000465F">
                                  <w:t>@</w:t>
                                </w:r>
                                <w:r w:rsidRPr="0000465F">
                                  <w:t>fh-swf</w:t>
                                </w:r>
                                <w:r w:rsidR="00887178" w:rsidRPr="0000465F">
                                  <w:t>.de</w:t>
                                </w:r>
                              </w:p>
                              <w:p w14:paraId="682AE905" w14:textId="77777777" w:rsidR="00887178" w:rsidRPr="0000465F" w:rsidRDefault="00887178" w:rsidP="00463BC7">
                                <w:pPr>
                                  <w:pStyle w:val="BasicTextIndentation"/>
                                </w:pPr>
                              </w:p>
                              <w:p w14:paraId="513A640B" w14:textId="35DA92D0" w:rsidR="00887178" w:rsidRPr="0000465F" w:rsidRDefault="00887178" w:rsidP="00463BC7">
                                <w:pPr>
                                  <w:pStyle w:val="BasicTextIndentation"/>
                                </w:pPr>
                                <w:r w:rsidRPr="0000465F">
                                  <w:t>Abgabetermin:</w:t>
                                </w:r>
                                <w:r w:rsidRPr="0000465F">
                                  <w:tab/>
                                </w:r>
                                <w:r w:rsidR="000604CE" w:rsidRPr="0000465F">
                                  <w:t>2025</w:t>
                                </w:r>
                                <w:r w:rsidRPr="0000465F">
                                  <w:t>-</w:t>
                                </w:r>
                                <w:r w:rsidR="00F27A71" w:rsidRPr="0000465F">
                                  <w:t>10</w:t>
                                </w:r>
                                <w:r w:rsidRPr="0000465F">
                                  <w:t>-</w:t>
                                </w:r>
                                <w:r w:rsidR="00F27A71" w:rsidRPr="0000465F">
                                  <w:t>10</w:t>
                                </w:r>
                              </w:p>
                              <w:p w14:paraId="481CE42B" w14:textId="77777777" w:rsidR="00887178" w:rsidRPr="0000465F" w:rsidRDefault="00887178"/>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2650430" id="_x0000_t202" coordsize="21600,21600" o:spt="202" path="m,l,21600r21600,l21600,xe">
                    <v:stroke joinstyle="miter"/>
                    <v:path gradientshapeok="t" o:connecttype="rect"/>
                  </v:shapetype>
                  <v:shape id="Text Box 10" o:spid="_x0000_s1026" type="#_x0000_t202" style="position:absolute;left:0;text-align:left;margin-left:-1.1pt;margin-top:423.7pt;width:323.55pt;height:18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" stroked="f">
                    <v:textbox>
                      <w:txbxContent>
                        <w:p w14:paraId="4941668B" w14:textId="7A79C85A" w:rsidR="00887178" w:rsidRPr="0000465F" w:rsidRDefault="00887178" w:rsidP="00463BC7">
                          <w:pPr>
                            <w:pStyle w:val="BasicTextIndentation"/>
                          </w:pPr>
                          <w:r w:rsidRPr="0000465F">
                            <w:t>Themensteller:</w:t>
                          </w:r>
                          <w:r w:rsidRPr="0000465F">
                            <w:tab/>
                            <w:t xml:space="preserve">Prof. Dr. </w:t>
                          </w:r>
                          <w:r w:rsidR="00F22397" w:rsidRPr="0000465F">
                            <w:t>Henning Femmer</w:t>
                          </w:r>
                        </w:p>
                        <w:p w14:paraId="5E57EF53" w14:textId="77777777" w:rsidR="00887178" w:rsidRPr="0000465F" w:rsidRDefault="00887178" w:rsidP="00463BC7">
                          <w:pPr>
                            <w:pStyle w:val="BasicTextIndentation"/>
                          </w:pPr>
                        </w:p>
                        <w:p w14:paraId="6E852BAD" w14:textId="1EF7AA94" w:rsidR="003B2A39" w:rsidRPr="0000465F" w:rsidRDefault="00887178" w:rsidP="00463BC7">
                          <w:pPr>
                            <w:pStyle w:val="BasicTextIndentation"/>
                          </w:pPr>
                          <w:r w:rsidRPr="0000465F">
                            <w:t>vorgelegt von:</w:t>
                          </w:r>
                          <w:r w:rsidRPr="0000465F">
                            <w:tab/>
                          </w:r>
                          <w:r w:rsidR="00F22397" w:rsidRPr="0000465F">
                            <w:t>Ivan Esau</w:t>
                          </w:r>
                        </w:p>
                        <w:p w14:paraId="05E9749A" w14:textId="16477BE1" w:rsidR="00887178" w:rsidRPr="0000465F" w:rsidRDefault="003B2A39" w:rsidP="003B2A39">
                          <w:pPr>
                            <w:pStyle w:val="BasicTextIndentation"/>
                            <w:ind w:firstLine="0"/>
                          </w:pPr>
                          <w:r w:rsidRPr="0000465F">
                            <w:t>Matrikelnummer:</w:t>
                          </w:r>
                          <w:r w:rsidR="000604CE" w:rsidRPr="0000465F">
                            <w:t xml:space="preserve"> 30323102</w:t>
                          </w:r>
                          <w:r w:rsidR="00887178" w:rsidRPr="0000465F">
                            <w:br/>
                          </w:r>
                          <w:r w:rsidR="000604CE" w:rsidRPr="0000465F">
                            <w:t>Hermann-Löns Str.7</w:t>
                          </w:r>
                          <w:r w:rsidR="003228E0" w:rsidRPr="0000465F">
                            <w:br/>
                          </w:r>
                          <w:r w:rsidR="000604CE" w:rsidRPr="0000465F">
                            <w:t>58708 Menden</w:t>
                          </w:r>
                          <w:r w:rsidR="00887178" w:rsidRPr="0000465F">
                            <w:br/>
                          </w:r>
                          <w:r w:rsidR="000604CE" w:rsidRPr="0000465F">
                            <w:t>esau</w:t>
                          </w:r>
                          <w:r w:rsidRPr="0000465F">
                            <w:t>.</w:t>
                          </w:r>
                          <w:r w:rsidR="000604CE" w:rsidRPr="0000465F">
                            <w:t>ivan</w:t>
                          </w:r>
                          <w:r w:rsidR="00887178" w:rsidRPr="0000465F">
                            <w:t>@</w:t>
                          </w:r>
                          <w:r w:rsidRPr="0000465F">
                            <w:t>fh-swf</w:t>
                          </w:r>
                          <w:r w:rsidR="00887178" w:rsidRPr="0000465F">
                            <w:t>.de</w:t>
                          </w:r>
                        </w:p>
                        <w:p w14:paraId="682AE905" w14:textId="77777777" w:rsidR="00887178" w:rsidRPr="0000465F" w:rsidRDefault="00887178" w:rsidP="00463BC7">
                          <w:pPr>
                            <w:pStyle w:val="BasicTextIndentation"/>
                          </w:pPr>
                        </w:p>
                        <w:p w14:paraId="513A640B" w14:textId="35DA92D0" w:rsidR="00887178" w:rsidRPr="0000465F" w:rsidRDefault="00887178" w:rsidP="00463BC7">
                          <w:pPr>
                            <w:pStyle w:val="BasicTextIndentation"/>
                          </w:pPr>
                          <w:r w:rsidRPr="0000465F">
                            <w:t>Abgabetermin:</w:t>
                          </w:r>
                          <w:r w:rsidRPr="0000465F">
                            <w:tab/>
                          </w:r>
                          <w:r w:rsidR="000604CE" w:rsidRPr="0000465F">
                            <w:t>2025</w:t>
                          </w:r>
                          <w:r w:rsidRPr="0000465F">
                            <w:t>-</w:t>
                          </w:r>
                          <w:r w:rsidR="00F27A71" w:rsidRPr="0000465F">
                            <w:t>10</w:t>
                          </w:r>
                          <w:r w:rsidRPr="0000465F">
                            <w:t>-</w:t>
                          </w:r>
                          <w:r w:rsidR="00F27A71" w:rsidRPr="0000465F">
                            <w:t>10</w:t>
                          </w:r>
                        </w:p>
                        <w:p w14:paraId="481CE42B" w14:textId="77777777" w:rsidR="00887178" w:rsidRPr="0000465F" w:rsidRDefault="00887178"/>
                      </w:txbxContent>
                    </v:textbox>
                  </v:shape>
                </w:pict>
              </mc:Fallback>
            </mc:AlternateContent>
          </w:r>
          <w:r w:rsidRPr="0000465F">
            <w:rPr>
              <w:noProof/>
            </w:rPr>
            <mc:AlternateContent>
              <mc:Choice Requires="wps">
                <w:drawing>
                  <wp:anchor distT="0" distB="0" distL="114300" distR="114300" simplePos="0" relativeHeight="251664384" behindDoc="0" locked="0" layoutInCell="1" allowOverlap="1" wp14:anchorId="3CFD9030" wp14:editId="66915F9F">
                    <wp:simplePos x="0" y="0"/>
                    <wp:positionH relativeFrom="column">
                      <wp:posOffset>-17780</wp:posOffset>
                    </wp:positionH>
                    <wp:positionV relativeFrom="paragraph">
                      <wp:posOffset>1470660</wp:posOffset>
                    </wp:positionV>
                    <wp:extent cx="5911215" cy="2512695"/>
                    <wp:effectExtent l="1270" t="3810" r="2540" b="0"/>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2512695"/>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9ADAFC" w14:textId="2F44F8CD" w:rsidR="00887178" w:rsidRPr="0000465F" w:rsidRDefault="00F22397" w:rsidP="00463BC7">
                                <w:pPr>
                                  <w:spacing w:after="200" w:line="276" w:lineRule="auto"/>
                                  <w:jc w:val="center"/>
                                </w:pPr>
                                <w:r w:rsidRPr="0000465F">
                                  <w:rPr>
                                    <w:b/>
                                    <w:sz w:val="32"/>
                                  </w:rPr>
                                  <w:t xml:space="preserve">Simulationsumgebung zur automatischen Durchführung von </w:t>
                                </w:r>
                                <w:r w:rsidRPr="0000465F">
                                  <w:rPr>
                                    <w:b/>
                                    <w:sz w:val="32"/>
                                  </w:rPr>
                                  <w:t>KI-basierten Software-Engineering-Simulationen in GitLab</w:t>
                                </w:r>
                              </w:p>
                              <w:p w14:paraId="33CFC0DA" w14:textId="77777777" w:rsidR="00887178" w:rsidRPr="0000465F" w:rsidRDefault="00887178" w:rsidP="00463BC7">
                                <w:pPr>
                                  <w:pStyle w:val="BasicTextCentered"/>
                                </w:pPr>
                              </w:p>
                              <w:p w14:paraId="442633BA" w14:textId="77777777" w:rsidR="00887178" w:rsidRPr="0000465F" w:rsidRDefault="00887178" w:rsidP="00463BC7">
                                <w:pPr>
                                  <w:pStyle w:val="BasicTextCentered"/>
                                </w:pPr>
                              </w:p>
                              <w:p w14:paraId="089B39D2" w14:textId="571506D7" w:rsidR="004E225C" w:rsidRPr="0000465F" w:rsidRDefault="00887178" w:rsidP="00463BC7">
                                <w:pPr>
                                  <w:pStyle w:val="BasicTextCentered"/>
                                  <w:rPr>
                                    <w:rStyle w:val="BasicCharBold"/>
                                  </w:rPr>
                                </w:pPr>
                                <w:r w:rsidRPr="0000465F">
                                  <w:rPr>
                                    <w:rStyle w:val="BasicCharBold"/>
                                  </w:rPr>
                                  <w:t>Bachelorarbeit</w:t>
                                </w:r>
                              </w:p>
                              <w:p w14:paraId="696A3DEF" w14:textId="77777777" w:rsidR="00887178" w:rsidRPr="0000465F" w:rsidRDefault="00887178" w:rsidP="00463BC7">
                                <w:pPr>
                                  <w:pStyle w:val="BasicTextCentered"/>
                                </w:pPr>
                              </w:p>
                              <w:p w14:paraId="2BD6F3CF" w14:textId="61926159" w:rsidR="00887178" w:rsidRPr="0000465F" w:rsidRDefault="003B2A39" w:rsidP="004E225C">
                                <w:pPr>
                                  <w:pStyle w:val="BasicTextCentered"/>
                                </w:pPr>
                                <w:r w:rsidRPr="0000465F">
                                  <w:t xml:space="preserve">Sommersemester </w:t>
                                </w:r>
                                <w:r w:rsidR="00C5690B">
                                  <w:t>20</w:t>
                                </w:r>
                                <w:r w:rsidR="00F22397" w:rsidRPr="0000465F">
                                  <w:t>25</w:t>
                                </w:r>
                              </w:p>
                              <w:p w14:paraId="70541AF2" w14:textId="77777777" w:rsidR="00887178" w:rsidRPr="0000465F" w:rsidRDefault="00887178"/>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CFD9030" id="Text Box 9" o:spid="_x0000_s1027" type="#_x0000_t202" style="position:absolute;left:0;text-align:left;margin-left:-1.4pt;margin-top:115.8pt;width:465.45pt;height:197.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" filled="f" fillcolor="#f2f2f2 [3052]" stroked="f">
                    <v:fill opacity="46003f"/>
                    <v:textbox>
                      <w:txbxContent>
                        <w:p w14:paraId="349ADAFC" w14:textId="2F44F8CD" w:rsidR="00887178" w:rsidRPr="0000465F" w:rsidRDefault="00F22397" w:rsidP="00463BC7">
                          <w:pPr>
                            <w:spacing w:after="200" w:line="276" w:lineRule="auto"/>
                            <w:jc w:val="center"/>
                          </w:pPr>
                          <w:r w:rsidRPr="0000465F">
                            <w:rPr>
                              <w:b/>
                              <w:sz w:val="32"/>
                            </w:rPr>
                            <w:t xml:space="preserve">Simulationsumgebung zur automatischen Durchführung von </w:t>
                          </w:r>
                          <w:r w:rsidRPr="0000465F">
                            <w:rPr>
                              <w:b/>
                              <w:sz w:val="32"/>
                            </w:rPr>
                            <w:t>KI-basierten Software-Engineering-Simulationen in GitLab</w:t>
                          </w:r>
                        </w:p>
                        <w:p w14:paraId="33CFC0DA" w14:textId="77777777" w:rsidR="00887178" w:rsidRPr="0000465F" w:rsidRDefault="00887178" w:rsidP="00463BC7">
                          <w:pPr>
                            <w:pStyle w:val="BasicTextCentered"/>
                          </w:pPr>
                        </w:p>
                        <w:p w14:paraId="442633BA" w14:textId="77777777" w:rsidR="00887178" w:rsidRPr="0000465F" w:rsidRDefault="00887178" w:rsidP="00463BC7">
                          <w:pPr>
                            <w:pStyle w:val="BasicTextCentered"/>
                          </w:pPr>
                        </w:p>
                        <w:p w14:paraId="089B39D2" w14:textId="571506D7" w:rsidR="004E225C" w:rsidRPr="0000465F" w:rsidRDefault="00887178" w:rsidP="00463BC7">
                          <w:pPr>
                            <w:pStyle w:val="BasicTextCentered"/>
                            <w:rPr>
                              <w:rStyle w:val="BasicCharBold"/>
                            </w:rPr>
                          </w:pPr>
                          <w:r w:rsidRPr="0000465F">
                            <w:rPr>
                              <w:rStyle w:val="BasicCharBold"/>
                            </w:rPr>
                            <w:t>Bachelorarbeit</w:t>
                          </w:r>
                        </w:p>
                        <w:p w14:paraId="696A3DEF" w14:textId="77777777" w:rsidR="00887178" w:rsidRPr="0000465F" w:rsidRDefault="00887178" w:rsidP="00463BC7">
                          <w:pPr>
                            <w:pStyle w:val="BasicTextCentered"/>
                          </w:pPr>
                        </w:p>
                        <w:p w14:paraId="2BD6F3CF" w14:textId="61926159" w:rsidR="00887178" w:rsidRPr="0000465F" w:rsidRDefault="003B2A39" w:rsidP="004E225C">
                          <w:pPr>
                            <w:pStyle w:val="BasicTextCentered"/>
                          </w:pPr>
                          <w:r w:rsidRPr="0000465F">
                            <w:t xml:space="preserve">Sommersemester </w:t>
                          </w:r>
                          <w:r w:rsidR="00C5690B">
                            <w:t>20</w:t>
                          </w:r>
                          <w:r w:rsidR="00F22397" w:rsidRPr="0000465F">
                            <w:t>25</w:t>
                          </w:r>
                        </w:p>
                        <w:p w14:paraId="70541AF2" w14:textId="77777777" w:rsidR="00887178" w:rsidRPr="0000465F" w:rsidRDefault="00887178"/>
                      </w:txbxContent>
                    </v:textbox>
                  </v:shape>
                </w:pict>
              </mc:Fallback>
            </mc:AlternateContent>
          </w:r>
          <w:r w:rsidR="00F86347" w:rsidRPr="0000465F">
            <w:br w:type="page"/>
          </w:r>
        </w:p>
      </w:sdtContent>
    </w:sdt>
    <w:p w14:paraId="16555409" w14:textId="3FFACF1A" w:rsidR="00297DC8" w:rsidRPr="0000465F" w:rsidRDefault="00297DC8" w:rsidP="00BE4A7F">
      <w:pPr>
        <w:pStyle w:val="BasicTextHeading1look-alike"/>
        <w:numPr>
          <w:ilvl w:val="0"/>
          <w:numId w:val="0"/>
        </w:numPr>
      </w:pPr>
      <w:r w:rsidRPr="0000465F">
        <w:lastRenderedPageBreak/>
        <w:t>Inhaltsverzeichnis</w:t>
      </w:r>
    </w:p>
    <w:p w14:paraId="03C5CD5E" w14:textId="3F714DEC" w:rsidR="00A440F9" w:rsidRDefault="00B3075C">
      <w:pPr>
        <w:pStyle w:val="TOC1"/>
        <w:rPr>
          <w:rFonts w:asciiTheme="minorHAnsi" w:eastAsiaTheme="minorEastAsia" w:hAnsiTheme="minorHAnsi" w:cstheme="minorBidi"/>
          <w:kern w:val="2"/>
          <w:szCs w:val="24"/>
          <w14:ligatures w14:val="standardContextual"/>
        </w:rPr>
      </w:pPr>
      <w:r w:rsidRPr="0000465F">
        <w:rPr>
          <w:i/>
          <w:noProof w:val="0"/>
        </w:rPr>
        <w:fldChar w:fldCharType="begin"/>
      </w:r>
      <w:r w:rsidR="00E8643D" w:rsidRPr="0000465F">
        <w:rPr>
          <w:i/>
          <w:noProof w:val="0"/>
        </w:rPr>
        <w:instrText xml:space="preserve"> TOC \o "1-4" \h \z \t "Überschrift 8;2;Überschrift 9;3;Grundtext (wie Überschr1);1" </w:instrText>
      </w:r>
      <w:r w:rsidRPr="0000465F">
        <w:rPr>
          <w:i/>
          <w:noProof w:val="0"/>
        </w:rPr>
        <w:fldChar w:fldCharType="separate"/>
      </w:r>
      <w:hyperlink w:anchor="_Toc210642382" w:history="1">
        <w:r w:rsidR="00A440F9" w:rsidRPr="007C2EC4">
          <w:rPr>
            <w:rStyle w:val="Hyperlink"/>
          </w:rPr>
          <w:t>Abbildungsverzeichnis</w:t>
        </w:r>
        <w:r w:rsidR="00A440F9">
          <w:rPr>
            <w:webHidden/>
          </w:rPr>
          <w:tab/>
        </w:r>
        <w:r w:rsidR="00A440F9">
          <w:rPr>
            <w:webHidden/>
          </w:rPr>
          <w:fldChar w:fldCharType="begin"/>
        </w:r>
        <w:r w:rsidR="00A440F9">
          <w:rPr>
            <w:webHidden/>
          </w:rPr>
          <w:instrText xml:space="preserve"> PAGEREF _Toc210642382 \h </w:instrText>
        </w:r>
        <w:r w:rsidR="00A440F9">
          <w:rPr>
            <w:webHidden/>
          </w:rPr>
        </w:r>
        <w:r w:rsidR="00A440F9">
          <w:rPr>
            <w:webHidden/>
          </w:rPr>
          <w:fldChar w:fldCharType="separate"/>
        </w:r>
        <w:r w:rsidR="00A440F9">
          <w:rPr>
            <w:webHidden/>
          </w:rPr>
          <w:t>V</w:t>
        </w:r>
        <w:r w:rsidR="00A440F9">
          <w:rPr>
            <w:webHidden/>
          </w:rPr>
          <w:fldChar w:fldCharType="end"/>
        </w:r>
      </w:hyperlink>
    </w:p>
    <w:p w14:paraId="566444B9" w14:textId="09C24A0E" w:rsidR="00A440F9" w:rsidRDefault="00A440F9">
      <w:pPr>
        <w:pStyle w:val="TOC1"/>
        <w:rPr>
          <w:rFonts w:asciiTheme="minorHAnsi" w:eastAsiaTheme="minorEastAsia" w:hAnsiTheme="minorHAnsi" w:cstheme="minorBidi"/>
          <w:kern w:val="2"/>
          <w:szCs w:val="24"/>
          <w14:ligatures w14:val="standardContextual"/>
        </w:rPr>
      </w:pPr>
      <w:hyperlink w:anchor="_Toc210642383" w:history="1">
        <w:r w:rsidRPr="007C2EC4">
          <w:rPr>
            <w:rStyle w:val="Hyperlink"/>
          </w:rPr>
          <w:t>Tabellenverzeichnis</w:t>
        </w:r>
        <w:r>
          <w:rPr>
            <w:webHidden/>
          </w:rPr>
          <w:tab/>
        </w:r>
        <w:r>
          <w:rPr>
            <w:webHidden/>
          </w:rPr>
          <w:fldChar w:fldCharType="begin"/>
        </w:r>
        <w:r>
          <w:rPr>
            <w:webHidden/>
          </w:rPr>
          <w:instrText xml:space="preserve"> PAGEREF _Toc210642383 \h </w:instrText>
        </w:r>
        <w:r>
          <w:rPr>
            <w:webHidden/>
          </w:rPr>
        </w:r>
        <w:r>
          <w:rPr>
            <w:webHidden/>
          </w:rPr>
          <w:fldChar w:fldCharType="separate"/>
        </w:r>
        <w:r>
          <w:rPr>
            <w:webHidden/>
          </w:rPr>
          <w:t>V</w:t>
        </w:r>
        <w:r>
          <w:rPr>
            <w:webHidden/>
          </w:rPr>
          <w:fldChar w:fldCharType="end"/>
        </w:r>
      </w:hyperlink>
    </w:p>
    <w:p w14:paraId="5FAD422D" w14:textId="742C02A2" w:rsidR="00A440F9" w:rsidRDefault="00A440F9">
      <w:pPr>
        <w:pStyle w:val="TOC1"/>
        <w:rPr>
          <w:rFonts w:asciiTheme="minorHAnsi" w:eastAsiaTheme="minorEastAsia" w:hAnsiTheme="minorHAnsi" w:cstheme="minorBidi"/>
          <w:kern w:val="2"/>
          <w:szCs w:val="24"/>
          <w14:ligatures w14:val="standardContextual"/>
        </w:rPr>
      </w:pPr>
      <w:hyperlink w:anchor="_Toc210642384" w:history="1">
        <w:r w:rsidRPr="007C2EC4">
          <w:rPr>
            <w:rStyle w:val="Hyperlink"/>
          </w:rPr>
          <w:t>Abkürzungsverzeichnis</w:t>
        </w:r>
        <w:r>
          <w:rPr>
            <w:webHidden/>
          </w:rPr>
          <w:tab/>
        </w:r>
        <w:r>
          <w:rPr>
            <w:webHidden/>
          </w:rPr>
          <w:fldChar w:fldCharType="begin"/>
        </w:r>
        <w:r>
          <w:rPr>
            <w:webHidden/>
          </w:rPr>
          <w:instrText xml:space="preserve"> PAGEREF _Toc210642384 \h </w:instrText>
        </w:r>
        <w:r>
          <w:rPr>
            <w:webHidden/>
          </w:rPr>
        </w:r>
        <w:r>
          <w:rPr>
            <w:webHidden/>
          </w:rPr>
          <w:fldChar w:fldCharType="separate"/>
        </w:r>
        <w:r>
          <w:rPr>
            <w:webHidden/>
          </w:rPr>
          <w:t>VI</w:t>
        </w:r>
        <w:r>
          <w:rPr>
            <w:webHidden/>
          </w:rPr>
          <w:fldChar w:fldCharType="end"/>
        </w:r>
      </w:hyperlink>
    </w:p>
    <w:p w14:paraId="14D09171" w14:textId="31CF4BF9" w:rsidR="00A440F9" w:rsidRDefault="00A440F9">
      <w:pPr>
        <w:pStyle w:val="TOC1"/>
        <w:rPr>
          <w:rFonts w:asciiTheme="minorHAnsi" w:eastAsiaTheme="minorEastAsia" w:hAnsiTheme="minorHAnsi" w:cstheme="minorBidi"/>
          <w:kern w:val="2"/>
          <w:szCs w:val="24"/>
          <w14:ligatures w14:val="standardContextual"/>
        </w:rPr>
      </w:pPr>
      <w:hyperlink w:anchor="_Toc210642385" w:history="1">
        <w:r w:rsidRPr="007C2EC4">
          <w:rPr>
            <w:rStyle w:val="Hyperlink"/>
          </w:rPr>
          <w:t>1</w:t>
        </w:r>
        <w:r>
          <w:rPr>
            <w:rFonts w:asciiTheme="minorHAnsi" w:eastAsiaTheme="minorEastAsia" w:hAnsiTheme="minorHAnsi" w:cstheme="minorBidi"/>
            <w:kern w:val="2"/>
            <w:szCs w:val="24"/>
            <w14:ligatures w14:val="standardContextual"/>
          </w:rPr>
          <w:tab/>
        </w:r>
        <w:r w:rsidRPr="007C2EC4">
          <w:rPr>
            <w:rStyle w:val="Hyperlink"/>
          </w:rPr>
          <w:t>Einleitung</w:t>
        </w:r>
        <w:r>
          <w:rPr>
            <w:webHidden/>
          </w:rPr>
          <w:tab/>
        </w:r>
        <w:r>
          <w:rPr>
            <w:webHidden/>
          </w:rPr>
          <w:fldChar w:fldCharType="begin"/>
        </w:r>
        <w:r>
          <w:rPr>
            <w:webHidden/>
          </w:rPr>
          <w:instrText xml:space="preserve"> PAGEREF _Toc210642385 \h </w:instrText>
        </w:r>
        <w:r>
          <w:rPr>
            <w:webHidden/>
          </w:rPr>
        </w:r>
        <w:r>
          <w:rPr>
            <w:webHidden/>
          </w:rPr>
          <w:fldChar w:fldCharType="separate"/>
        </w:r>
        <w:r>
          <w:rPr>
            <w:webHidden/>
          </w:rPr>
          <w:t>1</w:t>
        </w:r>
        <w:r>
          <w:rPr>
            <w:webHidden/>
          </w:rPr>
          <w:fldChar w:fldCharType="end"/>
        </w:r>
      </w:hyperlink>
    </w:p>
    <w:p w14:paraId="20684E68" w14:textId="076C9448"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386" w:history="1">
        <w:r w:rsidRPr="007C2EC4">
          <w:rPr>
            <w:rStyle w:val="Hyperlink"/>
          </w:rPr>
          <w:t>1.1</w:t>
        </w:r>
        <w:r>
          <w:rPr>
            <w:rFonts w:asciiTheme="minorHAnsi" w:eastAsiaTheme="minorEastAsia" w:hAnsiTheme="minorHAnsi" w:cstheme="minorBidi"/>
            <w:kern w:val="2"/>
            <w:szCs w:val="24"/>
            <w14:ligatures w14:val="standardContextual"/>
          </w:rPr>
          <w:tab/>
        </w:r>
        <w:r w:rsidRPr="007C2EC4">
          <w:rPr>
            <w:rStyle w:val="Hyperlink"/>
          </w:rPr>
          <w:t>Ausgangslage &amp; Motivation</w:t>
        </w:r>
        <w:r>
          <w:rPr>
            <w:webHidden/>
          </w:rPr>
          <w:tab/>
        </w:r>
        <w:r>
          <w:rPr>
            <w:webHidden/>
          </w:rPr>
          <w:fldChar w:fldCharType="begin"/>
        </w:r>
        <w:r>
          <w:rPr>
            <w:webHidden/>
          </w:rPr>
          <w:instrText xml:space="preserve"> PAGEREF _Toc210642386 \h </w:instrText>
        </w:r>
        <w:r>
          <w:rPr>
            <w:webHidden/>
          </w:rPr>
        </w:r>
        <w:r>
          <w:rPr>
            <w:webHidden/>
          </w:rPr>
          <w:fldChar w:fldCharType="separate"/>
        </w:r>
        <w:r>
          <w:rPr>
            <w:webHidden/>
          </w:rPr>
          <w:t>1</w:t>
        </w:r>
        <w:r>
          <w:rPr>
            <w:webHidden/>
          </w:rPr>
          <w:fldChar w:fldCharType="end"/>
        </w:r>
      </w:hyperlink>
    </w:p>
    <w:p w14:paraId="5C94A1A7" w14:textId="56589133"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387" w:history="1">
        <w:r w:rsidRPr="007C2EC4">
          <w:rPr>
            <w:rStyle w:val="Hyperlink"/>
          </w:rPr>
          <w:t>1.2</w:t>
        </w:r>
        <w:r>
          <w:rPr>
            <w:rFonts w:asciiTheme="minorHAnsi" w:eastAsiaTheme="minorEastAsia" w:hAnsiTheme="minorHAnsi" w:cstheme="minorBidi"/>
            <w:kern w:val="2"/>
            <w:szCs w:val="24"/>
            <w14:ligatures w14:val="standardContextual"/>
          </w:rPr>
          <w:tab/>
        </w:r>
        <w:r w:rsidRPr="007C2EC4">
          <w:rPr>
            <w:rStyle w:val="Hyperlink"/>
          </w:rPr>
          <w:t>Problemstellung &amp; Forschungslücke</w:t>
        </w:r>
        <w:r>
          <w:rPr>
            <w:webHidden/>
          </w:rPr>
          <w:tab/>
        </w:r>
        <w:r>
          <w:rPr>
            <w:webHidden/>
          </w:rPr>
          <w:fldChar w:fldCharType="begin"/>
        </w:r>
        <w:r>
          <w:rPr>
            <w:webHidden/>
          </w:rPr>
          <w:instrText xml:space="preserve"> PAGEREF _Toc210642387 \h </w:instrText>
        </w:r>
        <w:r>
          <w:rPr>
            <w:webHidden/>
          </w:rPr>
        </w:r>
        <w:r>
          <w:rPr>
            <w:webHidden/>
          </w:rPr>
          <w:fldChar w:fldCharType="separate"/>
        </w:r>
        <w:r>
          <w:rPr>
            <w:webHidden/>
          </w:rPr>
          <w:t>2</w:t>
        </w:r>
        <w:r>
          <w:rPr>
            <w:webHidden/>
          </w:rPr>
          <w:fldChar w:fldCharType="end"/>
        </w:r>
      </w:hyperlink>
    </w:p>
    <w:p w14:paraId="4D0A7482" w14:textId="59B5085F"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388" w:history="1">
        <w:r w:rsidRPr="007C2EC4">
          <w:rPr>
            <w:rStyle w:val="Hyperlink"/>
          </w:rPr>
          <w:t>1.3</w:t>
        </w:r>
        <w:r>
          <w:rPr>
            <w:rFonts w:asciiTheme="minorHAnsi" w:eastAsiaTheme="minorEastAsia" w:hAnsiTheme="minorHAnsi" w:cstheme="minorBidi"/>
            <w:kern w:val="2"/>
            <w:szCs w:val="24"/>
            <w14:ligatures w14:val="standardContextual"/>
          </w:rPr>
          <w:tab/>
        </w:r>
        <w:r w:rsidRPr="007C2EC4">
          <w:rPr>
            <w:rStyle w:val="Hyperlink"/>
          </w:rPr>
          <w:t>Zielsetzung &amp; Forschungsfragen</w:t>
        </w:r>
        <w:r>
          <w:rPr>
            <w:webHidden/>
          </w:rPr>
          <w:tab/>
        </w:r>
        <w:r>
          <w:rPr>
            <w:webHidden/>
          </w:rPr>
          <w:fldChar w:fldCharType="begin"/>
        </w:r>
        <w:r>
          <w:rPr>
            <w:webHidden/>
          </w:rPr>
          <w:instrText xml:space="preserve"> PAGEREF _Toc210642388 \h </w:instrText>
        </w:r>
        <w:r>
          <w:rPr>
            <w:webHidden/>
          </w:rPr>
        </w:r>
        <w:r>
          <w:rPr>
            <w:webHidden/>
          </w:rPr>
          <w:fldChar w:fldCharType="separate"/>
        </w:r>
        <w:r>
          <w:rPr>
            <w:webHidden/>
          </w:rPr>
          <w:t>3</w:t>
        </w:r>
        <w:r>
          <w:rPr>
            <w:webHidden/>
          </w:rPr>
          <w:fldChar w:fldCharType="end"/>
        </w:r>
      </w:hyperlink>
    </w:p>
    <w:p w14:paraId="25248E33" w14:textId="08D8C202"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389" w:history="1">
        <w:r w:rsidRPr="007C2EC4">
          <w:rPr>
            <w:rStyle w:val="Hyperlink"/>
          </w:rPr>
          <w:t>1.4</w:t>
        </w:r>
        <w:r>
          <w:rPr>
            <w:rFonts w:asciiTheme="minorHAnsi" w:eastAsiaTheme="minorEastAsia" w:hAnsiTheme="minorHAnsi" w:cstheme="minorBidi"/>
            <w:kern w:val="2"/>
            <w:szCs w:val="24"/>
            <w14:ligatures w14:val="standardContextual"/>
          </w:rPr>
          <w:tab/>
        </w:r>
        <w:r w:rsidRPr="007C2EC4">
          <w:rPr>
            <w:rStyle w:val="Hyperlink"/>
          </w:rPr>
          <w:t>Vorgehensweise</w:t>
        </w:r>
        <w:r>
          <w:rPr>
            <w:webHidden/>
          </w:rPr>
          <w:tab/>
        </w:r>
        <w:r>
          <w:rPr>
            <w:webHidden/>
          </w:rPr>
          <w:fldChar w:fldCharType="begin"/>
        </w:r>
        <w:r>
          <w:rPr>
            <w:webHidden/>
          </w:rPr>
          <w:instrText xml:space="preserve"> PAGEREF _Toc210642389 \h </w:instrText>
        </w:r>
        <w:r>
          <w:rPr>
            <w:webHidden/>
          </w:rPr>
        </w:r>
        <w:r>
          <w:rPr>
            <w:webHidden/>
          </w:rPr>
          <w:fldChar w:fldCharType="separate"/>
        </w:r>
        <w:r>
          <w:rPr>
            <w:webHidden/>
          </w:rPr>
          <w:t>4</w:t>
        </w:r>
        <w:r>
          <w:rPr>
            <w:webHidden/>
          </w:rPr>
          <w:fldChar w:fldCharType="end"/>
        </w:r>
      </w:hyperlink>
    </w:p>
    <w:p w14:paraId="066FEE62" w14:textId="12B10027"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390" w:history="1">
        <w:r w:rsidRPr="007C2EC4">
          <w:rPr>
            <w:rStyle w:val="Hyperlink"/>
          </w:rPr>
          <w:t>1.5</w:t>
        </w:r>
        <w:r>
          <w:rPr>
            <w:rFonts w:asciiTheme="minorHAnsi" w:eastAsiaTheme="minorEastAsia" w:hAnsiTheme="minorHAnsi" w:cstheme="minorBidi"/>
            <w:kern w:val="2"/>
            <w:szCs w:val="24"/>
            <w14:ligatures w14:val="standardContextual"/>
          </w:rPr>
          <w:tab/>
        </w:r>
        <w:r w:rsidRPr="007C2EC4">
          <w:rPr>
            <w:rStyle w:val="Hyperlink"/>
          </w:rPr>
          <w:t>Aufbau der Arbeit</w:t>
        </w:r>
        <w:r>
          <w:rPr>
            <w:webHidden/>
          </w:rPr>
          <w:tab/>
        </w:r>
        <w:r>
          <w:rPr>
            <w:webHidden/>
          </w:rPr>
          <w:fldChar w:fldCharType="begin"/>
        </w:r>
        <w:r>
          <w:rPr>
            <w:webHidden/>
          </w:rPr>
          <w:instrText xml:space="preserve"> PAGEREF _Toc210642390 \h </w:instrText>
        </w:r>
        <w:r>
          <w:rPr>
            <w:webHidden/>
          </w:rPr>
        </w:r>
        <w:r>
          <w:rPr>
            <w:webHidden/>
          </w:rPr>
          <w:fldChar w:fldCharType="separate"/>
        </w:r>
        <w:r>
          <w:rPr>
            <w:webHidden/>
          </w:rPr>
          <w:t>5</w:t>
        </w:r>
        <w:r>
          <w:rPr>
            <w:webHidden/>
          </w:rPr>
          <w:fldChar w:fldCharType="end"/>
        </w:r>
      </w:hyperlink>
    </w:p>
    <w:p w14:paraId="0F18CD64" w14:textId="0EF262C9" w:rsidR="00A440F9" w:rsidRDefault="00A440F9">
      <w:pPr>
        <w:pStyle w:val="TOC1"/>
        <w:rPr>
          <w:rFonts w:asciiTheme="minorHAnsi" w:eastAsiaTheme="minorEastAsia" w:hAnsiTheme="minorHAnsi" w:cstheme="minorBidi"/>
          <w:kern w:val="2"/>
          <w:szCs w:val="24"/>
          <w14:ligatures w14:val="standardContextual"/>
        </w:rPr>
      </w:pPr>
      <w:hyperlink w:anchor="_Toc210642391" w:history="1">
        <w:r w:rsidRPr="007C2EC4">
          <w:rPr>
            <w:rStyle w:val="Hyperlink"/>
          </w:rPr>
          <w:t>2</w:t>
        </w:r>
        <w:r>
          <w:rPr>
            <w:rFonts w:asciiTheme="minorHAnsi" w:eastAsiaTheme="minorEastAsia" w:hAnsiTheme="minorHAnsi" w:cstheme="minorBidi"/>
            <w:kern w:val="2"/>
            <w:szCs w:val="24"/>
            <w14:ligatures w14:val="standardContextual"/>
          </w:rPr>
          <w:tab/>
        </w:r>
        <w:r w:rsidRPr="007C2EC4">
          <w:rPr>
            <w:rStyle w:val="Hyperlink"/>
          </w:rPr>
          <w:t>Theoretische Grundlagen</w:t>
        </w:r>
        <w:r>
          <w:rPr>
            <w:webHidden/>
          </w:rPr>
          <w:tab/>
        </w:r>
        <w:r>
          <w:rPr>
            <w:webHidden/>
          </w:rPr>
          <w:fldChar w:fldCharType="begin"/>
        </w:r>
        <w:r>
          <w:rPr>
            <w:webHidden/>
          </w:rPr>
          <w:instrText xml:space="preserve"> PAGEREF _Toc210642391 \h </w:instrText>
        </w:r>
        <w:r>
          <w:rPr>
            <w:webHidden/>
          </w:rPr>
        </w:r>
        <w:r>
          <w:rPr>
            <w:webHidden/>
          </w:rPr>
          <w:fldChar w:fldCharType="separate"/>
        </w:r>
        <w:r>
          <w:rPr>
            <w:webHidden/>
          </w:rPr>
          <w:t>7</w:t>
        </w:r>
        <w:r>
          <w:rPr>
            <w:webHidden/>
          </w:rPr>
          <w:fldChar w:fldCharType="end"/>
        </w:r>
      </w:hyperlink>
    </w:p>
    <w:p w14:paraId="458C3A1D" w14:textId="20F35C47"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392" w:history="1">
        <w:r w:rsidRPr="007C2EC4">
          <w:rPr>
            <w:rStyle w:val="Hyperlink"/>
          </w:rPr>
          <w:t>2.1</w:t>
        </w:r>
        <w:r>
          <w:rPr>
            <w:rFonts w:asciiTheme="minorHAnsi" w:eastAsiaTheme="minorEastAsia" w:hAnsiTheme="minorHAnsi" w:cstheme="minorBidi"/>
            <w:kern w:val="2"/>
            <w:szCs w:val="24"/>
            <w14:ligatures w14:val="standardContextual"/>
          </w:rPr>
          <w:tab/>
        </w:r>
        <w:r w:rsidRPr="007C2EC4">
          <w:rPr>
            <w:rStyle w:val="Hyperlink"/>
          </w:rPr>
          <w:t>Software-Engineering-Workflow in GitLab</w:t>
        </w:r>
        <w:r>
          <w:rPr>
            <w:webHidden/>
          </w:rPr>
          <w:tab/>
        </w:r>
        <w:r>
          <w:rPr>
            <w:webHidden/>
          </w:rPr>
          <w:fldChar w:fldCharType="begin"/>
        </w:r>
        <w:r>
          <w:rPr>
            <w:webHidden/>
          </w:rPr>
          <w:instrText xml:space="preserve"> PAGEREF _Toc210642392 \h </w:instrText>
        </w:r>
        <w:r>
          <w:rPr>
            <w:webHidden/>
          </w:rPr>
        </w:r>
        <w:r>
          <w:rPr>
            <w:webHidden/>
          </w:rPr>
          <w:fldChar w:fldCharType="separate"/>
        </w:r>
        <w:r>
          <w:rPr>
            <w:webHidden/>
          </w:rPr>
          <w:t>7</w:t>
        </w:r>
        <w:r>
          <w:rPr>
            <w:webHidden/>
          </w:rPr>
          <w:fldChar w:fldCharType="end"/>
        </w:r>
      </w:hyperlink>
    </w:p>
    <w:p w14:paraId="2F9E3AA3" w14:textId="198BE7F2"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393" w:history="1">
        <w:r w:rsidRPr="007C2EC4">
          <w:rPr>
            <w:rStyle w:val="Hyperlink"/>
          </w:rPr>
          <w:t>2.1.1</w:t>
        </w:r>
        <w:r>
          <w:rPr>
            <w:rFonts w:asciiTheme="minorHAnsi" w:eastAsiaTheme="minorEastAsia" w:hAnsiTheme="minorHAnsi" w:cstheme="minorBidi"/>
            <w:kern w:val="2"/>
            <w:szCs w:val="24"/>
            <w14:ligatures w14:val="standardContextual"/>
          </w:rPr>
          <w:tab/>
        </w:r>
        <w:r w:rsidRPr="007C2EC4">
          <w:rPr>
            <w:rStyle w:val="Hyperlink"/>
          </w:rPr>
          <w:t>Merge-Requests</w:t>
        </w:r>
        <w:r>
          <w:rPr>
            <w:webHidden/>
          </w:rPr>
          <w:tab/>
        </w:r>
        <w:r>
          <w:rPr>
            <w:webHidden/>
          </w:rPr>
          <w:fldChar w:fldCharType="begin"/>
        </w:r>
        <w:r>
          <w:rPr>
            <w:webHidden/>
          </w:rPr>
          <w:instrText xml:space="preserve"> PAGEREF _Toc210642393 \h </w:instrText>
        </w:r>
        <w:r>
          <w:rPr>
            <w:webHidden/>
          </w:rPr>
        </w:r>
        <w:r>
          <w:rPr>
            <w:webHidden/>
          </w:rPr>
          <w:fldChar w:fldCharType="separate"/>
        </w:r>
        <w:r>
          <w:rPr>
            <w:webHidden/>
          </w:rPr>
          <w:t>7</w:t>
        </w:r>
        <w:r>
          <w:rPr>
            <w:webHidden/>
          </w:rPr>
          <w:fldChar w:fldCharType="end"/>
        </w:r>
      </w:hyperlink>
    </w:p>
    <w:p w14:paraId="643C395B" w14:textId="733A9941"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394" w:history="1">
        <w:r w:rsidRPr="007C2EC4">
          <w:rPr>
            <w:rStyle w:val="Hyperlink"/>
          </w:rPr>
          <w:t>2.1.2</w:t>
        </w:r>
        <w:r>
          <w:rPr>
            <w:rFonts w:asciiTheme="minorHAnsi" w:eastAsiaTheme="minorEastAsia" w:hAnsiTheme="minorHAnsi" w:cstheme="minorBidi"/>
            <w:kern w:val="2"/>
            <w:szCs w:val="24"/>
            <w14:ligatures w14:val="standardContextual"/>
          </w:rPr>
          <w:tab/>
        </w:r>
        <w:r w:rsidRPr="007C2EC4">
          <w:rPr>
            <w:rStyle w:val="Hyperlink"/>
          </w:rPr>
          <w:t>CI/CD-Pipelines</w:t>
        </w:r>
        <w:r>
          <w:rPr>
            <w:webHidden/>
          </w:rPr>
          <w:tab/>
        </w:r>
        <w:r>
          <w:rPr>
            <w:webHidden/>
          </w:rPr>
          <w:fldChar w:fldCharType="begin"/>
        </w:r>
        <w:r>
          <w:rPr>
            <w:webHidden/>
          </w:rPr>
          <w:instrText xml:space="preserve"> PAGEREF _Toc210642394 \h </w:instrText>
        </w:r>
        <w:r>
          <w:rPr>
            <w:webHidden/>
          </w:rPr>
        </w:r>
        <w:r>
          <w:rPr>
            <w:webHidden/>
          </w:rPr>
          <w:fldChar w:fldCharType="separate"/>
        </w:r>
        <w:r>
          <w:rPr>
            <w:webHidden/>
          </w:rPr>
          <w:t>8</w:t>
        </w:r>
        <w:r>
          <w:rPr>
            <w:webHidden/>
          </w:rPr>
          <w:fldChar w:fldCharType="end"/>
        </w:r>
      </w:hyperlink>
    </w:p>
    <w:p w14:paraId="75715676" w14:textId="33F87EBF"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395" w:history="1">
        <w:r w:rsidRPr="007C2EC4">
          <w:rPr>
            <w:rStyle w:val="Hyperlink"/>
          </w:rPr>
          <w:t>2.2</w:t>
        </w:r>
        <w:r>
          <w:rPr>
            <w:rFonts w:asciiTheme="minorHAnsi" w:eastAsiaTheme="minorEastAsia" w:hAnsiTheme="minorHAnsi" w:cstheme="minorBidi"/>
            <w:kern w:val="2"/>
            <w:szCs w:val="24"/>
            <w14:ligatures w14:val="standardContextual"/>
          </w:rPr>
          <w:tab/>
        </w:r>
        <w:r w:rsidRPr="007C2EC4">
          <w:rPr>
            <w:rStyle w:val="Hyperlink"/>
          </w:rPr>
          <w:t>Requirements-Engineering</w:t>
        </w:r>
        <w:r>
          <w:rPr>
            <w:webHidden/>
          </w:rPr>
          <w:tab/>
        </w:r>
        <w:r>
          <w:rPr>
            <w:webHidden/>
          </w:rPr>
          <w:fldChar w:fldCharType="begin"/>
        </w:r>
        <w:r>
          <w:rPr>
            <w:webHidden/>
          </w:rPr>
          <w:instrText xml:space="preserve"> PAGEREF _Toc210642395 \h </w:instrText>
        </w:r>
        <w:r>
          <w:rPr>
            <w:webHidden/>
          </w:rPr>
        </w:r>
        <w:r>
          <w:rPr>
            <w:webHidden/>
          </w:rPr>
          <w:fldChar w:fldCharType="separate"/>
        </w:r>
        <w:r>
          <w:rPr>
            <w:webHidden/>
          </w:rPr>
          <w:t>9</w:t>
        </w:r>
        <w:r>
          <w:rPr>
            <w:webHidden/>
          </w:rPr>
          <w:fldChar w:fldCharType="end"/>
        </w:r>
      </w:hyperlink>
    </w:p>
    <w:p w14:paraId="180ED71E" w14:textId="628030CE"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396" w:history="1">
        <w:r w:rsidRPr="007C2EC4">
          <w:rPr>
            <w:rStyle w:val="Hyperlink"/>
          </w:rPr>
          <w:t>2.2.1</w:t>
        </w:r>
        <w:r>
          <w:rPr>
            <w:rFonts w:asciiTheme="minorHAnsi" w:eastAsiaTheme="minorEastAsia" w:hAnsiTheme="minorHAnsi" w:cstheme="minorBidi"/>
            <w:kern w:val="2"/>
            <w:szCs w:val="24"/>
            <w14:ligatures w14:val="standardContextual"/>
          </w:rPr>
          <w:tab/>
        </w:r>
        <w:r w:rsidRPr="007C2EC4">
          <w:rPr>
            <w:rStyle w:val="Hyperlink"/>
          </w:rPr>
          <w:t>Requirements-Quality: ISO/IEC/IEEE 29148:2018</w:t>
        </w:r>
        <w:r>
          <w:rPr>
            <w:webHidden/>
          </w:rPr>
          <w:tab/>
        </w:r>
        <w:r>
          <w:rPr>
            <w:webHidden/>
          </w:rPr>
          <w:fldChar w:fldCharType="begin"/>
        </w:r>
        <w:r>
          <w:rPr>
            <w:webHidden/>
          </w:rPr>
          <w:instrText xml:space="preserve"> PAGEREF _Toc210642396 \h </w:instrText>
        </w:r>
        <w:r>
          <w:rPr>
            <w:webHidden/>
          </w:rPr>
        </w:r>
        <w:r>
          <w:rPr>
            <w:webHidden/>
          </w:rPr>
          <w:fldChar w:fldCharType="separate"/>
        </w:r>
        <w:r>
          <w:rPr>
            <w:webHidden/>
          </w:rPr>
          <w:t>9</w:t>
        </w:r>
        <w:r>
          <w:rPr>
            <w:webHidden/>
          </w:rPr>
          <w:fldChar w:fldCharType="end"/>
        </w:r>
      </w:hyperlink>
    </w:p>
    <w:p w14:paraId="0C5F6342" w14:textId="45CC7436"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397" w:history="1">
        <w:r w:rsidRPr="007C2EC4">
          <w:rPr>
            <w:rStyle w:val="Hyperlink"/>
          </w:rPr>
          <w:t>2.2.2</w:t>
        </w:r>
        <w:r>
          <w:rPr>
            <w:rFonts w:asciiTheme="minorHAnsi" w:eastAsiaTheme="minorEastAsia" w:hAnsiTheme="minorHAnsi" w:cstheme="minorBidi"/>
            <w:kern w:val="2"/>
            <w:szCs w:val="24"/>
            <w14:ligatures w14:val="standardContextual"/>
          </w:rPr>
          <w:tab/>
        </w:r>
        <w:r w:rsidRPr="007C2EC4">
          <w:rPr>
            <w:rStyle w:val="Hyperlink"/>
          </w:rPr>
          <w:t>Requirements Engineering im Kontext von KI</w:t>
        </w:r>
        <w:r>
          <w:rPr>
            <w:webHidden/>
          </w:rPr>
          <w:tab/>
        </w:r>
        <w:r>
          <w:rPr>
            <w:webHidden/>
          </w:rPr>
          <w:fldChar w:fldCharType="begin"/>
        </w:r>
        <w:r>
          <w:rPr>
            <w:webHidden/>
          </w:rPr>
          <w:instrText xml:space="preserve"> PAGEREF _Toc210642397 \h </w:instrText>
        </w:r>
        <w:r>
          <w:rPr>
            <w:webHidden/>
          </w:rPr>
        </w:r>
        <w:r>
          <w:rPr>
            <w:webHidden/>
          </w:rPr>
          <w:fldChar w:fldCharType="separate"/>
        </w:r>
        <w:r>
          <w:rPr>
            <w:webHidden/>
          </w:rPr>
          <w:t>10</w:t>
        </w:r>
        <w:r>
          <w:rPr>
            <w:webHidden/>
          </w:rPr>
          <w:fldChar w:fldCharType="end"/>
        </w:r>
      </w:hyperlink>
    </w:p>
    <w:p w14:paraId="426F87C9" w14:textId="59D5EDB9"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398" w:history="1">
        <w:r w:rsidRPr="007C2EC4">
          <w:rPr>
            <w:rStyle w:val="Hyperlink"/>
          </w:rPr>
          <w:t>2.3</w:t>
        </w:r>
        <w:r>
          <w:rPr>
            <w:rFonts w:asciiTheme="minorHAnsi" w:eastAsiaTheme="minorEastAsia" w:hAnsiTheme="minorHAnsi" w:cstheme="minorBidi"/>
            <w:kern w:val="2"/>
            <w:szCs w:val="24"/>
            <w14:ligatures w14:val="standardContextual"/>
          </w:rPr>
          <w:tab/>
        </w:r>
        <w:r w:rsidRPr="007C2EC4">
          <w:rPr>
            <w:rStyle w:val="Hyperlink"/>
          </w:rPr>
          <w:t>LLM-Grundlagen</w:t>
        </w:r>
        <w:r>
          <w:rPr>
            <w:webHidden/>
          </w:rPr>
          <w:tab/>
        </w:r>
        <w:r>
          <w:rPr>
            <w:webHidden/>
          </w:rPr>
          <w:fldChar w:fldCharType="begin"/>
        </w:r>
        <w:r>
          <w:rPr>
            <w:webHidden/>
          </w:rPr>
          <w:instrText xml:space="preserve"> PAGEREF _Toc210642398 \h </w:instrText>
        </w:r>
        <w:r>
          <w:rPr>
            <w:webHidden/>
          </w:rPr>
        </w:r>
        <w:r>
          <w:rPr>
            <w:webHidden/>
          </w:rPr>
          <w:fldChar w:fldCharType="separate"/>
        </w:r>
        <w:r>
          <w:rPr>
            <w:webHidden/>
          </w:rPr>
          <w:t>11</w:t>
        </w:r>
        <w:r>
          <w:rPr>
            <w:webHidden/>
          </w:rPr>
          <w:fldChar w:fldCharType="end"/>
        </w:r>
      </w:hyperlink>
    </w:p>
    <w:p w14:paraId="4BB8F552" w14:textId="4F3FA3F9"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399" w:history="1">
        <w:r w:rsidRPr="007C2EC4">
          <w:rPr>
            <w:rStyle w:val="Hyperlink"/>
          </w:rPr>
          <w:t>2.3.1</w:t>
        </w:r>
        <w:r>
          <w:rPr>
            <w:rFonts w:asciiTheme="minorHAnsi" w:eastAsiaTheme="minorEastAsia" w:hAnsiTheme="minorHAnsi" w:cstheme="minorBidi"/>
            <w:kern w:val="2"/>
            <w:szCs w:val="24"/>
            <w14:ligatures w14:val="standardContextual"/>
          </w:rPr>
          <w:tab/>
        </w:r>
        <w:r w:rsidRPr="007C2EC4">
          <w:rPr>
            <w:rStyle w:val="Hyperlink"/>
          </w:rPr>
          <w:t>Funktionsweise</w:t>
        </w:r>
        <w:r>
          <w:rPr>
            <w:webHidden/>
          </w:rPr>
          <w:tab/>
        </w:r>
        <w:r>
          <w:rPr>
            <w:webHidden/>
          </w:rPr>
          <w:fldChar w:fldCharType="begin"/>
        </w:r>
        <w:r>
          <w:rPr>
            <w:webHidden/>
          </w:rPr>
          <w:instrText xml:space="preserve"> PAGEREF _Toc210642399 \h </w:instrText>
        </w:r>
        <w:r>
          <w:rPr>
            <w:webHidden/>
          </w:rPr>
        </w:r>
        <w:r>
          <w:rPr>
            <w:webHidden/>
          </w:rPr>
          <w:fldChar w:fldCharType="separate"/>
        </w:r>
        <w:r>
          <w:rPr>
            <w:webHidden/>
          </w:rPr>
          <w:t>11</w:t>
        </w:r>
        <w:r>
          <w:rPr>
            <w:webHidden/>
          </w:rPr>
          <w:fldChar w:fldCharType="end"/>
        </w:r>
      </w:hyperlink>
    </w:p>
    <w:p w14:paraId="11A839B0" w14:textId="4059EC97"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00" w:history="1">
        <w:r w:rsidRPr="007C2EC4">
          <w:rPr>
            <w:rStyle w:val="Hyperlink"/>
          </w:rPr>
          <w:t>2.3.2</w:t>
        </w:r>
        <w:r>
          <w:rPr>
            <w:rFonts w:asciiTheme="minorHAnsi" w:eastAsiaTheme="minorEastAsia" w:hAnsiTheme="minorHAnsi" w:cstheme="minorBidi"/>
            <w:kern w:val="2"/>
            <w:szCs w:val="24"/>
            <w14:ligatures w14:val="standardContextual"/>
          </w:rPr>
          <w:tab/>
        </w:r>
        <w:r w:rsidRPr="007C2EC4">
          <w:rPr>
            <w:rStyle w:val="Hyperlink"/>
          </w:rPr>
          <w:t>Prompt-Engineering</w:t>
        </w:r>
        <w:r>
          <w:rPr>
            <w:webHidden/>
          </w:rPr>
          <w:tab/>
        </w:r>
        <w:r>
          <w:rPr>
            <w:webHidden/>
          </w:rPr>
          <w:fldChar w:fldCharType="begin"/>
        </w:r>
        <w:r>
          <w:rPr>
            <w:webHidden/>
          </w:rPr>
          <w:instrText xml:space="preserve"> PAGEREF _Toc210642400 \h </w:instrText>
        </w:r>
        <w:r>
          <w:rPr>
            <w:webHidden/>
          </w:rPr>
        </w:r>
        <w:r>
          <w:rPr>
            <w:webHidden/>
          </w:rPr>
          <w:fldChar w:fldCharType="separate"/>
        </w:r>
        <w:r>
          <w:rPr>
            <w:webHidden/>
          </w:rPr>
          <w:t>12</w:t>
        </w:r>
        <w:r>
          <w:rPr>
            <w:webHidden/>
          </w:rPr>
          <w:fldChar w:fldCharType="end"/>
        </w:r>
      </w:hyperlink>
    </w:p>
    <w:p w14:paraId="7DB9C1D1" w14:textId="3A7E4B02"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01" w:history="1">
        <w:r w:rsidRPr="007C2EC4">
          <w:rPr>
            <w:rStyle w:val="Hyperlink"/>
          </w:rPr>
          <w:t>2.3.3</w:t>
        </w:r>
        <w:r>
          <w:rPr>
            <w:rFonts w:asciiTheme="minorHAnsi" w:eastAsiaTheme="minorEastAsia" w:hAnsiTheme="minorHAnsi" w:cstheme="minorBidi"/>
            <w:kern w:val="2"/>
            <w:szCs w:val="24"/>
            <w14:ligatures w14:val="standardContextual"/>
          </w:rPr>
          <w:tab/>
        </w:r>
        <w:r w:rsidRPr="007C2EC4">
          <w:rPr>
            <w:rStyle w:val="Hyperlink"/>
          </w:rPr>
          <w:t>Function-Calling</w:t>
        </w:r>
        <w:r>
          <w:rPr>
            <w:webHidden/>
          </w:rPr>
          <w:tab/>
        </w:r>
        <w:r>
          <w:rPr>
            <w:webHidden/>
          </w:rPr>
          <w:fldChar w:fldCharType="begin"/>
        </w:r>
        <w:r>
          <w:rPr>
            <w:webHidden/>
          </w:rPr>
          <w:instrText xml:space="preserve"> PAGEREF _Toc210642401 \h </w:instrText>
        </w:r>
        <w:r>
          <w:rPr>
            <w:webHidden/>
          </w:rPr>
        </w:r>
        <w:r>
          <w:rPr>
            <w:webHidden/>
          </w:rPr>
          <w:fldChar w:fldCharType="separate"/>
        </w:r>
        <w:r>
          <w:rPr>
            <w:webHidden/>
          </w:rPr>
          <w:t>13</w:t>
        </w:r>
        <w:r>
          <w:rPr>
            <w:webHidden/>
          </w:rPr>
          <w:fldChar w:fldCharType="end"/>
        </w:r>
      </w:hyperlink>
    </w:p>
    <w:p w14:paraId="5A4D678F" w14:textId="7FBF583E"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402" w:history="1">
        <w:r w:rsidRPr="007C2EC4">
          <w:rPr>
            <w:rStyle w:val="Hyperlink"/>
          </w:rPr>
          <w:t>2.4</w:t>
        </w:r>
        <w:r>
          <w:rPr>
            <w:rFonts w:asciiTheme="minorHAnsi" w:eastAsiaTheme="minorEastAsia" w:hAnsiTheme="minorHAnsi" w:cstheme="minorBidi"/>
            <w:kern w:val="2"/>
            <w:szCs w:val="24"/>
            <w14:ligatures w14:val="standardContextual"/>
          </w:rPr>
          <w:tab/>
        </w:r>
        <w:r w:rsidRPr="007C2EC4">
          <w:rPr>
            <w:rStyle w:val="Hyperlink"/>
          </w:rPr>
          <w:t>Agentsysteme</w:t>
        </w:r>
        <w:r>
          <w:rPr>
            <w:webHidden/>
          </w:rPr>
          <w:tab/>
        </w:r>
        <w:r>
          <w:rPr>
            <w:webHidden/>
          </w:rPr>
          <w:fldChar w:fldCharType="begin"/>
        </w:r>
        <w:r>
          <w:rPr>
            <w:webHidden/>
          </w:rPr>
          <w:instrText xml:space="preserve"> PAGEREF _Toc210642402 \h </w:instrText>
        </w:r>
        <w:r>
          <w:rPr>
            <w:webHidden/>
          </w:rPr>
        </w:r>
        <w:r>
          <w:rPr>
            <w:webHidden/>
          </w:rPr>
          <w:fldChar w:fldCharType="separate"/>
        </w:r>
        <w:r>
          <w:rPr>
            <w:webHidden/>
          </w:rPr>
          <w:t>14</w:t>
        </w:r>
        <w:r>
          <w:rPr>
            <w:webHidden/>
          </w:rPr>
          <w:fldChar w:fldCharType="end"/>
        </w:r>
      </w:hyperlink>
    </w:p>
    <w:p w14:paraId="668AC3DF" w14:textId="7C5A5554"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03" w:history="1">
        <w:r w:rsidRPr="007C2EC4">
          <w:rPr>
            <w:rStyle w:val="Hyperlink"/>
          </w:rPr>
          <w:t>2.4.1</w:t>
        </w:r>
        <w:r>
          <w:rPr>
            <w:rFonts w:asciiTheme="minorHAnsi" w:eastAsiaTheme="minorEastAsia" w:hAnsiTheme="minorHAnsi" w:cstheme="minorBidi"/>
            <w:kern w:val="2"/>
            <w:szCs w:val="24"/>
            <w14:ligatures w14:val="standardContextual"/>
          </w:rPr>
          <w:tab/>
        </w:r>
        <w:r w:rsidRPr="007C2EC4">
          <w:rPr>
            <w:rStyle w:val="Hyperlink"/>
          </w:rPr>
          <w:t>Grundlagen von Agentensystemen</w:t>
        </w:r>
        <w:r>
          <w:rPr>
            <w:webHidden/>
          </w:rPr>
          <w:tab/>
        </w:r>
        <w:r>
          <w:rPr>
            <w:webHidden/>
          </w:rPr>
          <w:fldChar w:fldCharType="begin"/>
        </w:r>
        <w:r>
          <w:rPr>
            <w:webHidden/>
          </w:rPr>
          <w:instrText xml:space="preserve"> PAGEREF _Toc210642403 \h </w:instrText>
        </w:r>
        <w:r>
          <w:rPr>
            <w:webHidden/>
          </w:rPr>
        </w:r>
        <w:r>
          <w:rPr>
            <w:webHidden/>
          </w:rPr>
          <w:fldChar w:fldCharType="separate"/>
        </w:r>
        <w:r>
          <w:rPr>
            <w:webHidden/>
          </w:rPr>
          <w:t>14</w:t>
        </w:r>
        <w:r>
          <w:rPr>
            <w:webHidden/>
          </w:rPr>
          <w:fldChar w:fldCharType="end"/>
        </w:r>
      </w:hyperlink>
    </w:p>
    <w:p w14:paraId="74892391" w14:textId="7DDE8597"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04" w:history="1">
        <w:r w:rsidRPr="007C2EC4">
          <w:rPr>
            <w:rStyle w:val="Hyperlink"/>
          </w:rPr>
          <w:t>2.4.2</w:t>
        </w:r>
        <w:r>
          <w:rPr>
            <w:rFonts w:asciiTheme="minorHAnsi" w:eastAsiaTheme="minorEastAsia" w:hAnsiTheme="minorHAnsi" w:cstheme="minorBidi"/>
            <w:kern w:val="2"/>
            <w:szCs w:val="24"/>
            <w14:ligatures w14:val="standardContextual"/>
          </w:rPr>
          <w:tab/>
        </w:r>
        <w:r w:rsidRPr="007C2EC4">
          <w:rPr>
            <w:rStyle w:val="Hyperlink"/>
          </w:rPr>
          <w:t>Klassische Agentensysteme</w:t>
        </w:r>
        <w:r>
          <w:rPr>
            <w:webHidden/>
          </w:rPr>
          <w:tab/>
        </w:r>
        <w:r>
          <w:rPr>
            <w:webHidden/>
          </w:rPr>
          <w:fldChar w:fldCharType="begin"/>
        </w:r>
        <w:r>
          <w:rPr>
            <w:webHidden/>
          </w:rPr>
          <w:instrText xml:space="preserve"> PAGEREF _Toc210642404 \h </w:instrText>
        </w:r>
        <w:r>
          <w:rPr>
            <w:webHidden/>
          </w:rPr>
        </w:r>
        <w:r>
          <w:rPr>
            <w:webHidden/>
          </w:rPr>
          <w:fldChar w:fldCharType="separate"/>
        </w:r>
        <w:r>
          <w:rPr>
            <w:webHidden/>
          </w:rPr>
          <w:t>15</w:t>
        </w:r>
        <w:r>
          <w:rPr>
            <w:webHidden/>
          </w:rPr>
          <w:fldChar w:fldCharType="end"/>
        </w:r>
      </w:hyperlink>
    </w:p>
    <w:p w14:paraId="4C265E8C" w14:textId="180498D1"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05" w:history="1">
        <w:r w:rsidRPr="007C2EC4">
          <w:rPr>
            <w:rStyle w:val="Hyperlink"/>
          </w:rPr>
          <w:t>2.4.3</w:t>
        </w:r>
        <w:r>
          <w:rPr>
            <w:rFonts w:asciiTheme="minorHAnsi" w:eastAsiaTheme="minorEastAsia" w:hAnsiTheme="minorHAnsi" w:cstheme="minorBidi"/>
            <w:kern w:val="2"/>
            <w:szCs w:val="24"/>
            <w14:ligatures w14:val="standardContextual"/>
          </w:rPr>
          <w:tab/>
        </w:r>
        <w:r w:rsidRPr="007C2EC4">
          <w:rPr>
            <w:rStyle w:val="Hyperlink"/>
          </w:rPr>
          <w:t>Agenten im Kontext von LLMs</w:t>
        </w:r>
        <w:r>
          <w:rPr>
            <w:webHidden/>
          </w:rPr>
          <w:tab/>
        </w:r>
        <w:r>
          <w:rPr>
            <w:webHidden/>
          </w:rPr>
          <w:fldChar w:fldCharType="begin"/>
        </w:r>
        <w:r>
          <w:rPr>
            <w:webHidden/>
          </w:rPr>
          <w:instrText xml:space="preserve"> PAGEREF _Toc210642405 \h </w:instrText>
        </w:r>
        <w:r>
          <w:rPr>
            <w:webHidden/>
          </w:rPr>
        </w:r>
        <w:r>
          <w:rPr>
            <w:webHidden/>
          </w:rPr>
          <w:fldChar w:fldCharType="separate"/>
        </w:r>
        <w:r>
          <w:rPr>
            <w:webHidden/>
          </w:rPr>
          <w:t>16</w:t>
        </w:r>
        <w:r>
          <w:rPr>
            <w:webHidden/>
          </w:rPr>
          <w:fldChar w:fldCharType="end"/>
        </w:r>
      </w:hyperlink>
    </w:p>
    <w:p w14:paraId="7705F7D9" w14:textId="2C747587"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06" w:history="1">
        <w:r w:rsidRPr="007C2EC4">
          <w:rPr>
            <w:rStyle w:val="Hyperlink"/>
          </w:rPr>
          <w:t>2.4.4</w:t>
        </w:r>
        <w:r>
          <w:rPr>
            <w:rFonts w:asciiTheme="minorHAnsi" w:eastAsiaTheme="minorEastAsia" w:hAnsiTheme="minorHAnsi" w:cstheme="minorBidi"/>
            <w:kern w:val="2"/>
            <w:szCs w:val="24"/>
            <w14:ligatures w14:val="standardContextual"/>
          </w:rPr>
          <w:tab/>
        </w:r>
        <w:r w:rsidRPr="007C2EC4">
          <w:rPr>
            <w:rStyle w:val="Hyperlink"/>
          </w:rPr>
          <w:t>Vergleich: Klassische vs. LLM-basierte Agenten</w:t>
        </w:r>
        <w:r>
          <w:rPr>
            <w:webHidden/>
          </w:rPr>
          <w:tab/>
        </w:r>
        <w:r>
          <w:rPr>
            <w:webHidden/>
          </w:rPr>
          <w:fldChar w:fldCharType="begin"/>
        </w:r>
        <w:r>
          <w:rPr>
            <w:webHidden/>
          </w:rPr>
          <w:instrText xml:space="preserve"> PAGEREF _Toc210642406 \h </w:instrText>
        </w:r>
        <w:r>
          <w:rPr>
            <w:webHidden/>
          </w:rPr>
        </w:r>
        <w:r>
          <w:rPr>
            <w:webHidden/>
          </w:rPr>
          <w:fldChar w:fldCharType="separate"/>
        </w:r>
        <w:r>
          <w:rPr>
            <w:webHidden/>
          </w:rPr>
          <w:t>18</w:t>
        </w:r>
        <w:r>
          <w:rPr>
            <w:webHidden/>
          </w:rPr>
          <w:fldChar w:fldCharType="end"/>
        </w:r>
      </w:hyperlink>
    </w:p>
    <w:p w14:paraId="3B023B9D" w14:textId="0B74B6DB"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07" w:history="1">
        <w:r w:rsidRPr="007C2EC4">
          <w:rPr>
            <w:rStyle w:val="Hyperlink"/>
          </w:rPr>
          <w:t>2.4.5</w:t>
        </w:r>
        <w:r>
          <w:rPr>
            <w:rFonts w:asciiTheme="minorHAnsi" w:eastAsiaTheme="minorEastAsia" w:hAnsiTheme="minorHAnsi" w:cstheme="minorBidi"/>
            <w:kern w:val="2"/>
            <w:szCs w:val="24"/>
            <w14:ligatures w14:val="standardContextual"/>
          </w:rPr>
          <w:tab/>
        </w:r>
        <w:r w:rsidRPr="007C2EC4">
          <w:rPr>
            <w:rStyle w:val="Hyperlink"/>
          </w:rPr>
          <w:t>Supervisor- und Orchestrator-Pattern</w:t>
        </w:r>
        <w:r>
          <w:rPr>
            <w:webHidden/>
          </w:rPr>
          <w:tab/>
        </w:r>
        <w:r>
          <w:rPr>
            <w:webHidden/>
          </w:rPr>
          <w:fldChar w:fldCharType="begin"/>
        </w:r>
        <w:r>
          <w:rPr>
            <w:webHidden/>
          </w:rPr>
          <w:instrText xml:space="preserve"> PAGEREF _Toc210642407 \h </w:instrText>
        </w:r>
        <w:r>
          <w:rPr>
            <w:webHidden/>
          </w:rPr>
        </w:r>
        <w:r>
          <w:rPr>
            <w:webHidden/>
          </w:rPr>
          <w:fldChar w:fldCharType="separate"/>
        </w:r>
        <w:r>
          <w:rPr>
            <w:webHidden/>
          </w:rPr>
          <w:t>19</w:t>
        </w:r>
        <w:r>
          <w:rPr>
            <w:webHidden/>
          </w:rPr>
          <w:fldChar w:fldCharType="end"/>
        </w:r>
      </w:hyperlink>
    </w:p>
    <w:p w14:paraId="5FB5D292" w14:textId="2F8CFF7C"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08" w:history="1">
        <w:r w:rsidRPr="007C2EC4">
          <w:rPr>
            <w:rStyle w:val="Hyperlink"/>
          </w:rPr>
          <w:t>2.4.6</w:t>
        </w:r>
        <w:r>
          <w:rPr>
            <w:rFonts w:asciiTheme="minorHAnsi" w:eastAsiaTheme="minorEastAsia" w:hAnsiTheme="minorHAnsi" w:cstheme="minorBidi"/>
            <w:kern w:val="2"/>
            <w:szCs w:val="24"/>
            <w14:ligatures w14:val="standardContextual"/>
          </w:rPr>
          <w:tab/>
        </w:r>
        <w:r w:rsidRPr="007C2EC4">
          <w:rPr>
            <w:rStyle w:val="Hyperlink"/>
          </w:rPr>
          <w:t>Herausforderungen</w:t>
        </w:r>
        <w:r>
          <w:rPr>
            <w:webHidden/>
          </w:rPr>
          <w:tab/>
        </w:r>
        <w:r>
          <w:rPr>
            <w:webHidden/>
          </w:rPr>
          <w:fldChar w:fldCharType="begin"/>
        </w:r>
        <w:r>
          <w:rPr>
            <w:webHidden/>
          </w:rPr>
          <w:instrText xml:space="preserve"> PAGEREF _Toc210642408 \h </w:instrText>
        </w:r>
        <w:r>
          <w:rPr>
            <w:webHidden/>
          </w:rPr>
        </w:r>
        <w:r>
          <w:rPr>
            <w:webHidden/>
          </w:rPr>
          <w:fldChar w:fldCharType="separate"/>
        </w:r>
        <w:r>
          <w:rPr>
            <w:webHidden/>
          </w:rPr>
          <w:t>20</w:t>
        </w:r>
        <w:r>
          <w:rPr>
            <w:webHidden/>
          </w:rPr>
          <w:fldChar w:fldCharType="end"/>
        </w:r>
      </w:hyperlink>
    </w:p>
    <w:p w14:paraId="5D5C1164" w14:textId="4E9766A1"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409" w:history="1">
        <w:r w:rsidRPr="007C2EC4">
          <w:rPr>
            <w:rStyle w:val="Hyperlink"/>
          </w:rPr>
          <w:t>2.5</w:t>
        </w:r>
        <w:r>
          <w:rPr>
            <w:rFonts w:asciiTheme="minorHAnsi" w:eastAsiaTheme="minorEastAsia" w:hAnsiTheme="minorHAnsi" w:cstheme="minorBidi"/>
            <w:kern w:val="2"/>
            <w:szCs w:val="24"/>
            <w14:ligatures w14:val="standardContextual"/>
          </w:rPr>
          <w:tab/>
        </w:r>
        <w:r w:rsidRPr="007C2EC4">
          <w:rPr>
            <w:rStyle w:val="Hyperlink"/>
          </w:rPr>
          <w:t>Model Context Protocol</w:t>
        </w:r>
        <w:r>
          <w:rPr>
            <w:webHidden/>
          </w:rPr>
          <w:tab/>
        </w:r>
        <w:r>
          <w:rPr>
            <w:webHidden/>
          </w:rPr>
          <w:fldChar w:fldCharType="begin"/>
        </w:r>
        <w:r>
          <w:rPr>
            <w:webHidden/>
          </w:rPr>
          <w:instrText xml:space="preserve"> PAGEREF _Toc210642409 \h </w:instrText>
        </w:r>
        <w:r>
          <w:rPr>
            <w:webHidden/>
          </w:rPr>
        </w:r>
        <w:r>
          <w:rPr>
            <w:webHidden/>
          </w:rPr>
          <w:fldChar w:fldCharType="separate"/>
        </w:r>
        <w:r>
          <w:rPr>
            <w:webHidden/>
          </w:rPr>
          <w:t>21</w:t>
        </w:r>
        <w:r>
          <w:rPr>
            <w:webHidden/>
          </w:rPr>
          <w:fldChar w:fldCharType="end"/>
        </w:r>
      </w:hyperlink>
    </w:p>
    <w:p w14:paraId="301407D0" w14:textId="092D7790" w:rsidR="00A440F9" w:rsidRDefault="00A440F9">
      <w:pPr>
        <w:pStyle w:val="TOC1"/>
        <w:rPr>
          <w:rFonts w:asciiTheme="minorHAnsi" w:eastAsiaTheme="minorEastAsia" w:hAnsiTheme="minorHAnsi" w:cstheme="minorBidi"/>
          <w:kern w:val="2"/>
          <w:szCs w:val="24"/>
          <w14:ligatures w14:val="standardContextual"/>
        </w:rPr>
      </w:pPr>
      <w:hyperlink w:anchor="_Toc210642410" w:history="1">
        <w:r w:rsidRPr="007C2EC4">
          <w:rPr>
            <w:rStyle w:val="Hyperlink"/>
          </w:rPr>
          <w:t>3</w:t>
        </w:r>
        <w:r>
          <w:rPr>
            <w:rFonts w:asciiTheme="minorHAnsi" w:eastAsiaTheme="minorEastAsia" w:hAnsiTheme="minorHAnsi" w:cstheme="minorBidi"/>
            <w:kern w:val="2"/>
            <w:szCs w:val="24"/>
            <w14:ligatures w14:val="standardContextual"/>
          </w:rPr>
          <w:tab/>
        </w:r>
        <w:r w:rsidRPr="007C2EC4">
          <w:rPr>
            <w:rStyle w:val="Hyperlink"/>
          </w:rPr>
          <w:t>Forschungsdesign &amp; Methodik</w:t>
        </w:r>
        <w:r>
          <w:rPr>
            <w:webHidden/>
          </w:rPr>
          <w:tab/>
        </w:r>
        <w:r>
          <w:rPr>
            <w:webHidden/>
          </w:rPr>
          <w:fldChar w:fldCharType="begin"/>
        </w:r>
        <w:r>
          <w:rPr>
            <w:webHidden/>
          </w:rPr>
          <w:instrText xml:space="preserve"> PAGEREF _Toc210642410 \h </w:instrText>
        </w:r>
        <w:r>
          <w:rPr>
            <w:webHidden/>
          </w:rPr>
        </w:r>
        <w:r>
          <w:rPr>
            <w:webHidden/>
          </w:rPr>
          <w:fldChar w:fldCharType="separate"/>
        </w:r>
        <w:r>
          <w:rPr>
            <w:webHidden/>
          </w:rPr>
          <w:t>23</w:t>
        </w:r>
        <w:r>
          <w:rPr>
            <w:webHidden/>
          </w:rPr>
          <w:fldChar w:fldCharType="end"/>
        </w:r>
      </w:hyperlink>
    </w:p>
    <w:p w14:paraId="0B7C9247" w14:textId="1C5A29B0"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411" w:history="1">
        <w:r w:rsidRPr="007C2EC4">
          <w:rPr>
            <w:rStyle w:val="Hyperlink"/>
          </w:rPr>
          <w:t>3.1</w:t>
        </w:r>
        <w:r>
          <w:rPr>
            <w:rFonts w:asciiTheme="minorHAnsi" w:eastAsiaTheme="minorEastAsia" w:hAnsiTheme="minorHAnsi" w:cstheme="minorBidi"/>
            <w:kern w:val="2"/>
            <w:szCs w:val="24"/>
            <w14:ligatures w14:val="standardContextual"/>
          </w:rPr>
          <w:tab/>
        </w:r>
        <w:r w:rsidRPr="007C2EC4">
          <w:rPr>
            <w:rStyle w:val="Hyperlink"/>
          </w:rPr>
          <w:t>Design-Science-Research</w:t>
        </w:r>
        <w:r>
          <w:rPr>
            <w:webHidden/>
          </w:rPr>
          <w:tab/>
        </w:r>
        <w:r>
          <w:rPr>
            <w:webHidden/>
          </w:rPr>
          <w:fldChar w:fldCharType="begin"/>
        </w:r>
        <w:r>
          <w:rPr>
            <w:webHidden/>
          </w:rPr>
          <w:instrText xml:space="preserve"> PAGEREF _Toc210642411 \h </w:instrText>
        </w:r>
        <w:r>
          <w:rPr>
            <w:webHidden/>
          </w:rPr>
        </w:r>
        <w:r>
          <w:rPr>
            <w:webHidden/>
          </w:rPr>
          <w:fldChar w:fldCharType="separate"/>
        </w:r>
        <w:r>
          <w:rPr>
            <w:webHidden/>
          </w:rPr>
          <w:t>23</w:t>
        </w:r>
        <w:r>
          <w:rPr>
            <w:webHidden/>
          </w:rPr>
          <w:fldChar w:fldCharType="end"/>
        </w:r>
      </w:hyperlink>
    </w:p>
    <w:p w14:paraId="45046DDB" w14:textId="2E69751B"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412" w:history="1">
        <w:r w:rsidRPr="007C2EC4">
          <w:rPr>
            <w:rStyle w:val="Hyperlink"/>
          </w:rPr>
          <w:t>3.2</w:t>
        </w:r>
        <w:r>
          <w:rPr>
            <w:rFonts w:asciiTheme="minorHAnsi" w:eastAsiaTheme="minorEastAsia" w:hAnsiTheme="minorHAnsi" w:cstheme="minorBidi"/>
            <w:kern w:val="2"/>
            <w:szCs w:val="24"/>
            <w14:ligatures w14:val="standardContextual"/>
          </w:rPr>
          <w:tab/>
        </w:r>
        <w:r w:rsidRPr="007C2EC4">
          <w:rPr>
            <w:rStyle w:val="Hyperlink"/>
          </w:rPr>
          <w:t>Untersuchungsmodell &amp; Hypothesen</w:t>
        </w:r>
        <w:r>
          <w:rPr>
            <w:webHidden/>
          </w:rPr>
          <w:tab/>
        </w:r>
        <w:r>
          <w:rPr>
            <w:webHidden/>
          </w:rPr>
          <w:fldChar w:fldCharType="begin"/>
        </w:r>
        <w:r>
          <w:rPr>
            <w:webHidden/>
          </w:rPr>
          <w:instrText xml:space="preserve"> PAGEREF _Toc210642412 \h </w:instrText>
        </w:r>
        <w:r>
          <w:rPr>
            <w:webHidden/>
          </w:rPr>
        </w:r>
        <w:r>
          <w:rPr>
            <w:webHidden/>
          </w:rPr>
          <w:fldChar w:fldCharType="separate"/>
        </w:r>
        <w:r>
          <w:rPr>
            <w:webHidden/>
          </w:rPr>
          <w:t>24</w:t>
        </w:r>
        <w:r>
          <w:rPr>
            <w:webHidden/>
          </w:rPr>
          <w:fldChar w:fldCharType="end"/>
        </w:r>
      </w:hyperlink>
    </w:p>
    <w:p w14:paraId="55F75003" w14:textId="060247AF"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13" w:history="1">
        <w:r w:rsidRPr="007C2EC4">
          <w:rPr>
            <w:rStyle w:val="Hyperlink"/>
          </w:rPr>
          <w:t>3.2.1</w:t>
        </w:r>
        <w:r>
          <w:rPr>
            <w:rFonts w:asciiTheme="minorHAnsi" w:eastAsiaTheme="minorEastAsia" w:hAnsiTheme="minorHAnsi" w:cstheme="minorBidi"/>
            <w:kern w:val="2"/>
            <w:szCs w:val="24"/>
            <w14:ligatures w14:val="standardContextual"/>
          </w:rPr>
          <w:tab/>
        </w:r>
        <w:r w:rsidRPr="007C2EC4">
          <w:rPr>
            <w:rStyle w:val="Hyperlink"/>
          </w:rPr>
          <w:t>Untersuchungsmodell</w:t>
        </w:r>
        <w:r>
          <w:rPr>
            <w:webHidden/>
          </w:rPr>
          <w:tab/>
        </w:r>
        <w:r>
          <w:rPr>
            <w:webHidden/>
          </w:rPr>
          <w:fldChar w:fldCharType="begin"/>
        </w:r>
        <w:r>
          <w:rPr>
            <w:webHidden/>
          </w:rPr>
          <w:instrText xml:space="preserve"> PAGEREF _Toc210642413 \h </w:instrText>
        </w:r>
        <w:r>
          <w:rPr>
            <w:webHidden/>
          </w:rPr>
        </w:r>
        <w:r>
          <w:rPr>
            <w:webHidden/>
          </w:rPr>
          <w:fldChar w:fldCharType="separate"/>
        </w:r>
        <w:r>
          <w:rPr>
            <w:webHidden/>
          </w:rPr>
          <w:t>24</w:t>
        </w:r>
        <w:r>
          <w:rPr>
            <w:webHidden/>
          </w:rPr>
          <w:fldChar w:fldCharType="end"/>
        </w:r>
      </w:hyperlink>
    </w:p>
    <w:p w14:paraId="0BC55AAF" w14:textId="1E64BE98"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14" w:history="1">
        <w:r w:rsidRPr="007C2EC4">
          <w:rPr>
            <w:rStyle w:val="Hyperlink"/>
          </w:rPr>
          <w:t>3.2.2</w:t>
        </w:r>
        <w:r>
          <w:rPr>
            <w:rFonts w:asciiTheme="minorHAnsi" w:eastAsiaTheme="minorEastAsia" w:hAnsiTheme="minorHAnsi" w:cstheme="minorBidi"/>
            <w:kern w:val="2"/>
            <w:szCs w:val="24"/>
            <w14:ligatures w14:val="standardContextual"/>
          </w:rPr>
          <w:tab/>
        </w:r>
        <w:r w:rsidRPr="007C2EC4">
          <w:rPr>
            <w:rStyle w:val="Hyperlink"/>
          </w:rPr>
          <w:t>Hypothesen</w:t>
        </w:r>
        <w:r>
          <w:rPr>
            <w:webHidden/>
          </w:rPr>
          <w:tab/>
        </w:r>
        <w:r>
          <w:rPr>
            <w:webHidden/>
          </w:rPr>
          <w:fldChar w:fldCharType="begin"/>
        </w:r>
        <w:r>
          <w:rPr>
            <w:webHidden/>
          </w:rPr>
          <w:instrText xml:space="preserve"> PAGEREF _Toc210642414 \h </w:instrText>
        </w:r>
        <w:r>
          <w:rPr>
            <w:webHidden/>
          </w:rPr>
        </w:r>
        <w:r>
          <w:rPr>
            <w:webHidden/>
          </w:rPr>
          <w:fldChar w:fldCharType="separate"/>
        </w:r>
        <w:r>
          <w:rPr>
            <w:webHidden/>
          </w:rPr>
          <w:t>25</w:t>
        </w:r>
        <w:r>
          <w:rPr>
            <w:webHidden/>
          </w:rPr>
          <w:fldChar w:fldCharType="end"/>
        </w:r>
      </w:hyperlink>
    </w:p>
    <w:p w14:paraId="2D34AC04" w14:textId="3F34A868"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415" w:history="1">
        <w:r w:rsidRPr="007C2EC4">
          <w:rPr>
            <w:rStyle w:val="Hyperlink"/>
          </w:rPr>
          <w:t>3.3</w:t>
        </w:r>
        <w:r>
          <w:rPr>
            <w:rFonts w:asciiTheme="minorHAnsi" w:eastAsiaTheme="minorEastAsia" w:hAnsiTheme="minorHAnsi" w:cstheme="minorBidi"/>
            <w:kern w:val="2"/>
            <w:szCs w:val="24"/>
            <w14:ligatures w14:val="standardContextual"/>
          </w:rPr>
          <w:tab/>
        </w:r>
        <w:r w:rsidRPr="007C2EC4">
          <w:rPr>
            <w:rStyle w:val="Hyperlink"/>
          </w:rPr>
          <w:t>Versuchsplanung</w:t>
        </w:r>
        <w:r>
          <w:rPr>
            <w:webHidden/>
          </w:rPr>
          <w:tab/>
        </w:r>
        <w:r>
          <w:rPr>
            <w:webHidden/>
          </w:rPr>
          <w:fldChar w:fldCharType="begin"/>
        </w:r>
        <w:r>
          <w:rPr>
            <w:webHidden/>
          </w:rPr>
          <w:instrText xml:space="preserve"> PAGEREF _Toc210642415 \h </w:instrText>
        </w:r>
        <w:r>
          <w:rPr>
            <w:webHidden/>
          </w:rPr>
        </w:r>
        <w:r>
          <w:rPr>
            <w:webHidden/>
          </w:rPr>
          <w:fldChar w:fldCharType="separate"/>
        </w:r>
        <w:r>
          <w:rPr>
            <w:webHidden/>
          </w:rPr>
          <w:t>26</w:t>
        </w:r>
        <w:r>
          <w:rPr>
            <w:webHidden/>
          </w:rPr>
          <w:fldChar w:fldCharType="end"/>
        </w:r>
      </w:hyperlink>
    </w:p>
    <w:p w14:paraId="58B7D105" w14:textId="066F73A2"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416" w:history="1">
        <w:r w:rsidRPr="007C2EC4">
          <w:rPr>
            <w:rStyle w:val="Hyperlink"/>
          </w:rPr>
          <w:t>3.4</w:t>
        </w:r>
        <w:r>
          <w:rPr>
            <w:rFonts w:asciiTheme="minorHAnsi" w:eastAsiaTheme="minorEastAsia" w:hAnsiTheme="minorHAnsi" w:cstheme="minorBidi"/>
            <w:kern w:val="2"/>
            <w:szCs w:val="24"/>
            <w14:ligatures w14:val="standardContextual"/>
          </w:rPr>
          <w:tab/>
        </w:r>
        <w:r w:rsidRPr="007C2EC4">
          <w:rPr>
            <w:rStyle w:val="Hyperlink"/>
          </w:rPr>
          <w:t>Messkonzept &amp; Instrumentierung</w:t>
        </w:r>
        <w:r>
          <w:rPr>
            <w:webHidden/>
          </w:rPr>
          <w:tab/>
        </w:r>
        <w:r>
          <w:rPr>
            <w:webHidden/>
          </w:rPr>
          <w:fldChar w:fldCharType="begin"/>
        </w:r>
        <w:r>
          <w:rPr>
            <w:webHidden/>
          </w:rPr>
          <w:instrText xml:space="preserve"> PAGEREF _Toc210642416 \h </w:instrText>
        </w:r>
        <w:r>
          <w:rPr>
            <w:webHidden/>
          </w:rPr>
        </w:r>
        <w:r>
          <w:rPr>
            <w:webHidden/>
          </w:rPr>
          <w:fldChar w:fldCharType="separate"/>
        </w:r>
        <w:r>
          <w:rPr>
            <w:webHidden/>
          </w:rPr>
          <w:t>27</w:t>
        </w:r>
        <w:r>
          <w:rPr>
            <w:webHidden/>
          </w:rPr>
          <w:fldChar w:fldCharType="end"/>
        </w:r>
      </w:hyperlink>
    </w:p>
    <w:p w14:paraId="1EDA962B" w14:textId="1914CDC8"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17" w:history="1">
        <w:r w:rsidRPr="007C2EC4">
          <w:rPr>
            <w:rStyle w:val="Hyperlink"/>
          </w:rPr>
          <w:t>3.4.1</w:t>
        </w:r>
        <w:r>
          <w:rPr>
            <w:rFonts w:asciiTheme="minorHAnsi" w:eastAsiaTheme="minorEastAsia" w:hAnsiTheme="minorHAnsi" w:cstheme="minorBidi"/>
            <w:kern w:val="2"/>
            <w:szCs w:val="24"/>
            <w14:ligatures w14:val="standardContextual"/>
          </w:rPr>
          <w:tab/>
        </w:r>
        <w:r w:rsidRPr="007C2EC4">
          <w:rPr>
            <w:rStyle w:val="Hyperlink"/>
          </w:rPr>
          <w:t>Erfolgsmetriken</w:t>
        </w:r>
        <w:r>
          <w:rPr>
            <w:webHidden/>
          </w:rPr>
          <w:tab/>
        </w:r>
        <w:r>
          <w:rPr>
            <w:webHidden/>
          </w:rPr>
          <w:fldChar w:fldCharType="begin"/>
        </w:r>
        <w:r>
          <w:rPr>
            <w:webHidden/>
          </w:rPr>
          <w:instrText xml:space="preserve"> PAGEREF _Toc210642417 \h </w:instrText>
        </w:r>
        <w:r>
          <w:rPr>
            <w:webHidden/>
          </w:rPr>
        </w:r>
        <w:r>
          <w:rPr>
            <w:webHidden/>
          </w:rPr>
          <w:fldChar w:fldCharType="separate"/>
        </w:r>
        <w:r>
          <w:rPr>
            <w:webHidden/>
          </w:rPr>
          <w:t>27</w:t>
        </w:r>
        <w:r>
          <w:rPr>
            <w:webHidden/>
          </w:rPr>
          <w:fldChar w:fldCharType="end"/>
        </w:r>
      </w:hyperlink>
    </w:p>
    <w:p w14:paraId="42BFB1EF" w14:textId="51ED36D0"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18" w:history="1">
        <w:r w:rsidRPr="007C2EC4">
          <w:rPr>
            <w:rStyle w:val="Hyperlink"/>
          </w:rPr>
          <w:t>3.4.2</w:t>
        </w:r>
        <w:r>
          <w:rPr>
            <w:rFonts w:asciiTheme="minorHAnsi" w:eastAsiaTheme="minorEastAsia" w:hAnsiTheme="minorHAnsi" w:cstheme="minorBidi"/>
            <w:kern w:val="2"/>
            <w:szCs w:val="24"/>
            <w14:ligatures w14:val="standardContextual"/>
          </w:rPr>
          <w:tab/>
        </w:r>
        <w:r w:rsidRPr="007C2EC4">
          <w:rPr>
            <w:rStyle w:val="Hyperlink"/>
          </w:rPr>
          <w:t>Berechnungen</w:t>
        </w:r>
        <w:r>
          <w:rPr>
            <w:webHidden/>
          </w:rPr>
          <w:tab/>
        </w:r>
        <w:r>
          <w:rPr>
            <w:webHidden/>
          </w:rPr>
          <w:fldChar w:fldCharType="begin"/>
        </w:r>
        <w:r>
          <w:rPr>
            <w:webHidden/>
          </w:rPr>
          <w:instrText xml:space="preserve"> PAGEREF _Toc210642418 \h </w:instrText>
        </w:r>
        <w:r>
          <w:rPr>
            <w:webHidden/>
          </w:rPr>
        </w:r>
        <w:r>
          <w:rPr>
            <w:webHidden/>
          </w:rPr>
          <w:fldChar w:fldCharType="separate"/>
        </w:r>
        <w:r>
          <w:rPr>
            <w:webHidden/>
          </w:rPr>
          <w:t>28</w:t>
        </w:r>
        <w:r>
          <w:rPr>
            <w:webHidden/>
          </w:rPr>
          <w:fldChar w:fldCharType="end"/>
        </w:r>
      </w:hyperlink>
    </w:p>
    <w:p w14:paraId="4F19EE26" w14:textId="40713E0A"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419" w:history="1">
        <w:r w:rsidRPr="007C2EC4">
          <w:rPr>
            <w:rStyle w:val="Hyperlink"/>
          </w:rPr>
          <w:t>3.5</w:t>
        </w:r>
        <w:r>
          <w:rPr>
            <w:rFonts w:asciiTheme="minorHAnsi" w:eastAsiaTheme="minorEastAsia" w:hAnsiTheme="minorHAnsi" w:cstheme="minorBidi"/>
            <w:kern w:val="2"/>
            <w:szCs w:val="24"/>
            <w14:ligatures w14:val="standardContextual"/>
          </w:rPr>
          <w:tab/>
        </w:r>
        <w:r w:rsidRPr="007C2EC4">
          <w:rPr>
            <w:rStyle w:val="Hyperlink"/>
          </w:rPr>
          <w:t>Auswertungsverfahren</w:t>
        </w:r>
        <w:r>
          <w:rPr>
            <w:webHidden/>
          </w:rPr>
          <w:tab/>
        </w:r>
        <w:r>
          <w:rPr>
            <w:webHidden/>
          </w:rPr>
          <w:fldChar w:fldCharType="begin"/>
        </w:r>
        <w:r>
          <w:rPr>
            <w:webHidden/>
          </w:rPr>
          <w:instrText xml:space="preserve"> PAGEREF _Toc210642419 \h </w:instrText>
        </w:r>
        <w:r>
          <w:rPr>
            <w:webHidden/>
          </w:rPr>
        </w:r>
        <w:r>
          <w:rPr>
            <w:webHidden/>
          </w:rPr>
          <w:fldChar w:fldCharType="separate"/>
        </w:r>
        <w:r>
          <w:rPr>
            <w:webHidden/>
          </w:rPr>
          <w:t>29</w:t>
        </w:r>
        <w:r>
          <w:rPr>
            <w:webHidden/>
          </w:rPr>
          <w:fldChar w:fldCharType="end"/>
        </w:r>
      </w:hyperlink>
    </w:p>
    <w:p w14:paraId="30D1F6DB" w14:textId="05D37B4A" w:rsidR="00A440F9" w:rsidRDefault="00A440F9">
      <w:pPr>
        <w:pStyle w:val="TOC1"/>
        <w:rPr>
          <w:rFonts w:asciiTheme="minorHAnsi" w:eastAsiaTheme="minorEastAsia" w:hAnsiTheme="minorHAnsi" w:cstheme="minorBidi"/>
          <w:kern w:val="2"/>
          <w:szCs w:val="24"/>
          <w14:ligatures w14:val="standardContextual"/>
        </w:rPr>
      </w:pPr>
      <w:hyperlink w:anchor="_Toc210642420" w:history="1">
        <w:r w:rsidRPr="007C2EC4">
          <w:rPr>
            <w:rStyle w:val="Hyperlink"/>
          </w:rPr>
          <w:t>4</w:t>
        </w:r>
        <w:r>
          <w:rPr>
            <w:rFonts w:asciiTheme="minorHAnsi" w:eastAsiaTheme="minorEastAsia" w:hAnsiTheme="minorHAnsi" w:cstheme="minorBidi"/>
            <w:kern w:val="2"/>
            <w:szCs w:val="24"/>
            <w14:ligatures w14:val="standardContextual"/>
          </w:rPr>
          <w:tab/>
        </w:r>
        <w:r w:rsidRPr="007C2EC4">
          <w:rPr>
            <w:rStyle w:val="Hyperlink"/>
          </w:rPr>
          <w:t>Systementwurf</w:t>
        </w:r>
        <w:r>
          <w:rPr>
            <w:webHidden/>
          </w:rPr>
          <w:tab/>
        </w:r>
        <w:r>
          <w:rPr>
            <w:webHidden/>
          </w:rPr>
          <w:fldChar w:fldCharType="begin"/>
        </w:r>
        <w:r>
          <w:rPr>
            <w:webHidden/>
          </w:rPr>
          <w:instrText xml:space="preserve"> PAGEREF _Toc210642420 \h </w:instrText>
        </w:r>
        <w:r>
          <w:rPr>
            <w:webHidden/>
          </w:rPr>
        </w:r>
        <w:r>
          <w:rPr>
            <w:webHidden/>
          </w:rPr>
          <w:fldChar w:fldCharType="separate"/>
        </w:r>
        <w:r>
          <w:rPr>
            <w:webHidden/>
          </w:rPr>
          <w:t>31</w:t>
        </w:r>
        <w:r>
          <w:rPr>
            <w:webHidden/>
          </w:rPr>
          <w:fldChar w:fldCharType="end"/>
        </w:r>
      </w:hyperlink>
    </w:p>
    <w:p w14:paraId="01F7FB3E" w14:textId="73C0D9A9"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421" w:history="1">
        <w:r w:rsidRPr="007C2EC4">
          <w:rPr>
            <w:rStyle w:val="Hyperlink"/>
          </w:rPr>
          <w:t>4.1</w:t>
        </w:r>
        <w:r>
          <w:rPr>
            <w:rFonts w:asciiTheme="minorHAnsi" w:eastAsiaTheme="minorEastAsia" w:hAnsiTheme="minorHAnsi" w:cstheme="minorBidi"/>
            <w:kern w:val="2"/>
            <w:szCs w:val="24"/>
            <w14:ligatures w14:val="standardContextual"/>
          </w:rPr>
          <w:tab/>
        </w:r>
        <w:r w:rsidRPr="007C2EC4">
          <w:rPr>
            <w:rStyle w:val="Hyperlink"/>
          </w:rPr>
          <w:t>Anforderungen</w:t>
        </w:r>
        <w:r>
          <w:rPr>
            <w:webHidden/>
          </w:rPr>
          <w:tab/>
        </w:r>
        <w:r>
          <w:rPr>
            <w:webHidden/>
          </w:rPr>
          <w:fldChar w:fldCharType="begin"/>
        </w:r>
        <w:r>
          <w:rPr>
            <w:webHidden/>
          </w:rPr>
          <w:instrText xml:space="preserve"> PAGEREF _Toc210642421 \h </w:instrText>
        </w:r>
        <w:r>
          <w:rPr>
            <w:webHidden/>
          </w:rPr>
        </w:r>
        <w:r>
          <w:rPr>
            <w:webHidden/>
          </w:rPr>
          <w:fldChar w:fldCharType="separate"/>
        </w:r>
        <w:r>
          <w:rPr>
            <w:webHidden/>
          </w:rPr>
          <w:t>31</w:t>
        </w:r>
        <w:r>
          <w:rPr>
            <w:webHidden/>
          </w:rPr>
          <w:fldChar w:fldCharType="end"/>
        </w:r>
      </w:hyperlink>
    </w:p>
    <w:p w14:paraId="216E182C" w14:textId="51A54B77"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22" w:history="1">
        <w:r w:rsidRPr="007C2EC4">
          <w:rPr>
            <w:rStyle w:val="Hyperlink"/>
          </w:rPr>
          <w:t>4.1.1</w:t>
        </w:r>
        <w:r>
          <w:rPr>
            <w:rFonts w:asciiTheme="minorHAnsi" w:eastAsiaTheme="minorEastAsia" w:hAnsiTheme="minorHAnsi" w:cstheme="minorBidi"/>
            <w:kern w:val="2"/>
            <w:szCs w:val="24"/>
            <w14:ligatures w14:val="standardContextual"/>
          </w:rPr>
          <w:tab/>
        </w:r>
        <w:r w:rsidRPr="007C2EC4">
          <w:rPr>
            <w:rStyle w:val="Hyperlink"/>
          </w:rPr>
          <w:t>Funktionale Anforderungen</w:t>
        </w:r>
        <w:r>
          <w:rPr>
            <w:webHidden/>
          </w:rPr>
          <w:tab/>
        </w:r>
        <w:r>
          <w:rPr>
            <w:webHidden/>
          </w:rPr>
          <w:fldChar w:fldCharType="begin"/>
        </w:r>
        <w:r>
          <w:rPr>
            <w:webHidden/>
          </w:rPr>
          <w:instrText xml:space="preserve"> PAGEREF _Toc210642422 \h </w:instrText>
        </w:r>
        <w:r>
          <w:rPr>
            <w:webHidden/>
          </w:rPr>
        </w:r>
        <w:r>
          <w:rPr>
            <w:webHidden/>
          </w:rPr>
          <w:fldChar w:fldCharType="separate"/>
        </w:r>
        <w:r>
          <w:rPr>
            <w:webHidden/>
          </w:rPr>
          <w:t>31</w:t>
        </w:r>
        <w:r>
          <w:rPr>
            <w:webHidden/>
          </w:rPr>
          <w:fldChar w:fldCharType="end"/>
        </w:r>
      </w:hyperlink>
    </w:p>
    <w:p w14:paraId="17A20EA1" w14:textId="1ED3F1FE"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23" w:history="1">
        <w:r w:rsidRPr="007C2EC4">
          <w:rPr>
            <w:rStyle w:val="Hyperlink"/>
          </w:rPr>
          <w:t>4.1.2</w:t>
        </w:r>
        <w:r>
          <w:rPr>
            <w:rFonts w:asciiTheme="minorHAnsi" w:eastAsiaTheme="minorEastAsia" w:hAnsiTheme="minorHAnsi" w:cstheme="minorBidi"/>
            <w:kern w:val="2"/>
            <w:szCs w:val="24"/>
            <w14:ligatures w14:val="standardContextual"/>
          </w:rPr>
          <w:tab/>
        </w:r>
        <w:r w:rsidRPr="007C2EC4">
          <w:rPr>
            <w:rStyle w:val="Hyperlink"/>
          </w:rPr>
          <w:t>Nicht-funktionale Anforderungen</w:t>
        </w:r>
        <w:r>
          <w:rPr>
            <w:webHidden/>
          </w:rPr>
          <w:tab/>
        </w:r>
        <w:r>
          <w:rPr>
            <w:webHidden/>
          </w:rPr>
          <w:fldChar w:fldCharType="begin"/>
        </w:r>
        <w:r>
          <w:rPr>
            <w:webHidden/>
          </w:rPr>
          <w:instrText xml:space="preserve"> PAGEREF _Toc210642423 \h </w:instrText>
        </w:r>
        <w:r>
          <w:rPr>
            <w:webHidden/>
          </w:rPr>
        </w:r>
        <w:r>
          <w:rPr>
            <w:webHidden/>
          </w:rPr>
          <w:fldChar w:fldCharType="separate"/>
        </w:r>
        <w:r>
          <w:rPr>
            <w:webHidden/>
          </w:rPr>
          <w:t>33</w:t>
        </w:r>
        <w:r>
          <w:rPr>
            <w:webHidden/>
          </w:rPr>
          <w:fldChar w:fldCharType="end"/>
        </w:r>
      </w:hyperlink>
    </w:p>
    <w:p w14:paraId="3F17FB46" w14:textId="05376104"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424" w:history="1">
        <w:r w:rsidRPr="007C2EC4">
          <w:rPr>
            <w:rStyle w:val="Hyperlink"/>
          </w:rPr>
          <w:t>4.2</w:t>
        </w:r>
        <w:r>
          <w:rPr>
            <w:rFonts w:asciiTheme="minorHAnsi" w:eastAsiaTheme="minorEastAsia" w:hAnsiTheme="minorHAnsi" w:cstheme="minorBidi"/>
            <w:kern w:val="2"/>
            <w:szCs w:val="24"/>
            <w14:ligatures w14:val="standardContextual"/>
          </w:rPr>
          <w:tab/>
        </w:r>
        <w:r w:rsidRPr="007C2EC4">
          <w:rPr>
            <w:rStyle w:val="Hyperlink"/>
          </w:rPr>
          <w:t>Lösungskonzept</w:t>
        </w:r>
        <w:r>
          <w:rPr>
            <w:webHidden/>
          </w:rPr>
          <w:tab/>
        </w:r>
        <w:r>
          <w:rPr>
            <w:webHidden/>
          </w:rPr>
          <w:fldChar w:fldCharType="begin"/>
        </w:r>
        <w:r>
          <w:rPr>
            <w:webHidden/>
          </w:rPr>
          <w:instrText xml:space="preserve"> PAGEREF _Toc210642424 \h </w:instrText>
        </w:r>
        <w:r>
          <w:rPr>
            <w:webHidden/>
          </w:rPr>
        </w:r>
        <w:r>
          <w:rPr>
            <w:webHidden/>
          </w:rPr>
          <w:fldChar w:fldCharType="separate"/>
        </w:r>
        <w:r>
          <w:rPr>
            <w:webHidden/>
          </w:rPr>
          <w:t>34</w:t>
        </w:r>
        <w:r>
          <w:rPr>
            <w:webHidden/>
          </w:rPr>
          <w:fldChar w:fldCharType="end"/>
        </w:r>
      </w:hyperlink>
    </w:p>
    <w:p w14:paraId="160F7C88" w14:textId="42E0DB92"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425" w:history="1">
        <w:r w:rsidRPr="007C2EC4">
          <w:rPr>
            <w:rStyle w:val="Hyperlink"/>
          </w:rPr>
          <w:t>4.3</w:t>
        </w:r>
        <w:r>
          <w:rPr>
            <w:rFonts w:asciiTheme="minorHAnsi" w:eastAsiaTheme="minorEastAsia" w:hAnsiTheme="minorHAnsi" w:cstheme="minorBidi"/>
            <w:kern w:val="2"/>
            <w:szCs w:val="24"/>
            <w14:ligatures w14:val="standardContextual"/>
          </w:rPr>
          <w:tab/>
        </w:r>
        <w:r w:rsidRPr="007C2EC4">
          <w:rPr>
            <w:rStyle w:val="Hyperlink"/>
          </w:rPr>
          <w:t>Architekturkonzept</w:t>
        </w:r>
        <w:r>
          <w:rPr>
            <w:webHidden/>
          </w:rPr>
          <w:tab/>
        </w:r>
        <w:r>
          <w:rPr>
            <w:webHidden/>
          </w:rPr>
          <w:fldChar w:fldCharType="begin"/>
        </w:r>
        <w:r>
          <w:rPr>
            <w:webHidden/>
          </w:rPr>
          <w:instrText xml:space="preserve"> PAGEREF _Toc210642425 \h </w:instrText>
        </w:r>
        <w:r>
          <w:rPr>
            <w:webHidden/>
          </w:rPr>
        </w:r>
        <w:r>
          <w:rPr>
            <w:webHidden/>
          </w:rPr>
          <w:fldChar w:fldCharType="separate"/>
        </w:r>
        <w:r>
          <w:rPr>
            <w:webHidden/>
          </w:rPr>
          <w:t>35</w:t>
        </w:r>
        <w:r>
          <w:rPr>
            <w:webHidden/>
          </w:rPr>
          <w:fldChar w:fldCharType="end"/>
        </w:r>
      </w:hyperlink>
    </w:p>
    <w:p w14:paraId="6B29278C" w14:textId="09C255F9"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426" w:history="1">
        <w:r w:rsidRPr="007C2EC4">
          <w:rPr>
            <w:rStyle w:val="Hyperlink"/>
          </w:rPr>
          <w:t>4.4</w:t>
        </w:r>
        <w:r>
          <w:rPr>
            <w:rFonts w:asciiTheme="minorHAnsi" w:eastAsiaTheme="minorEastAsia" w:hAnsiTheme="minorHAnsi" w:cstheme="minorBidi"/>
            <w:kern w:val="2"/>
            <w:szCs w:val="24"/>
            <w14:ligatures w14:val="standardContextual"/>
          </w:rPr>
          <w:tab/>
        </w:r>
        <w:r w:rsidRPr="007C2EC4">
          <w:rPr>
            <w:rStyle w:val="Hyperlink"/>
          </w:rPr>
          <w:t>Multi-Agenten-Orchestrierung</w:t>
        </w:r>
        <w:r>
          <w:rPr>
            <w:webHidden/>
          </w:rPr>
          <w:tab/>
        </w:r>
        <w:r>
          <w:rPr>
            <w:webHidden/>
          </w:rPr>
          <w:fldChar w:fldCharType="begin"/>
        </w:r>
        <w:r>
          <w:rPr>
            <w:webHidden/>
          </w:rPr>
          <w:instrText xml:space="preserve"> PAGEREF _Toc210642426 \h </w:instrText>
        </w:r>
        <w:r>
          <w:rPr>
            <w:webHidden/>
          </w:rPr>
        </w:r>
        <w:r>
          <w:rPr>
            <w:webHidden/>
          </w:rPr>
          <w:fldChar w:fldCharType="separate"/>
        </w:r>
        <w:r>
          <w:rPr>
            <w:webHidden/>
          </w:rPr>
          <w:t>36</w:t>
        </w:r>
        <w:r>
          <w:rPr>
            <w:webHidden/>
          </w:rPr>
          <w:fldChar w:fldCharType="end"/>
        </w:r>
      </w:hyperlink>
    </w:p>
    <w:p w14:paraId="24DF2444" w14:textId="7454AB51"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27" w:history="1">
        <w:r w:rsidRPr="007C2EC4">
          <w:rPr>
            <w:rStyle w:val="Hyperlink"/>
          </w:rPr>
          <w:t>4.4.1</w:t>
        </w:r>
        <w:r>
          <w:rPr>
            <w:rFonts w:asciiTheme="minorHAnsi" w:eastAsiaTheme="minorEastAsia" w:hAnsiTheme="minorHAnsi" w:cstheme="minorBidi"/>
            <w:kern w:val="2"/>
            <w:szCs w:val="24"/>
            <w14:ligatures w14:val="standardContextual"/>
          </w:rPr>
          <w:tab/>
        </w:r>
        <w:r w:rsidRPr="007C2EC4">
          <w:rPr>
            <w:rStyle w:val="Hyperlink"/>
          </w:rPr>
          <w:t>Supervisor-Pattern als Koordinationsmodell</w:t>
        </w:r>
        <w:r>
          <w:rPr>
            <w:webHidden/>
          </w:rPr>
          <w:tab/>
        </w:r>
        <w:r>
          <w:rPr>
            <w:webHidden/>
          </w:rPr>
          <w:fldChar w:fldCharType="begin"/>
        </w:r>
        <w:r>
          <w:rPr>
            <w:webHidden/>
          </w:rPr>
          <w:instrText xml:space="preserve"> PAGEREF _Toc210642427 \h </w:instrText>
        </w:r>
        <w:r>
          <w:rPr>
            <w:webHidden/>
          </w:rPr>
        </w:r>
        <w:r>
          <w:rPr>
            <w:webHidden/>
          </w:rPr>
          <w:fldChar w:fldCharType="separate"/>
        </w:r>
        <w:r>
          <w:rPr>
            <w:webHidden/>
          </w:rPr>
          <w:t>36</w:t>
        </w:r>
        <w:r>
          <w:rPr>
            <w:webHidden/>
          </w:rPr>
          <w:fldChar w:fldCharType="end"/>
        </w:r>
      </w:hyperlink>
    </w:p>
    <w:p w14:paraId="1F7F08AA" w14:textId="1815DB92"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28" w:history="1">
        <w:r w:rsidRPr="007C2EC4">
          <w:rPr>
            <w:rStyle w:val="Hyperlink"/>
          </w:rPr>
          <w:t>4.4.2</w:t>
        </w:r>
        <w:r>
          <w:rPr>
            <w:rFonts w:asciiTheme="minorHAnsi" w:eastAsiaTheme="minorEastAsia" w:hAnsiTheme="minorHAnsi" w:cstheme="minorBidi"/>
            <w:kern w:val="2"/>
            <w:szCs w:val="24"/>
            <w14:ligatures w14:val="standardContextual"/>
          </w:rPr>
          <w:tab/>
        </w:r>
        <w:r w:rsidRPr="007C2EC4">
          <w:rPr>
            <w:rStyle w:val="Hyperlink"/>
          </w:rPr>
          <w:t>ReAct-Agent</w:t>
        </w:r>
        <w:r>
          <w:rPr>
            <w:webHidden/>
          </w:rPr>
          <w:tab/>
        </w:r>
        <w:r>
          <w:rPr>
            <w:webHidden/>
          </w:rPr>
          <w:fldChar w:fldCharType="begin"/>
        </w:r>
        <w:r>
          <w:rPr>
            <w:webHidden/>
          </w:rPr>
          <w:instrText xml:space="preserve"> PAGEREF _Toc210642428 \h </w:instrText>
        </w:r>
        <w:r>
          <w:rPr>
            <w:webHidden/>
          </w:rPr>
        </w:r>
        <w:r>
          <w:rPr>
            <w:webHidden/>
          </w:rPr>
          <w:fldChar w:fldCharType="separate"/>
        </w:r>
        <w:r>
          <w:rPr>
            <w:webHidden/>
          </w:rPr>
          <w:t>37</w:t>
        </w:r>
        <w:r>
          <w:rPr>
            <w:webHidden/>
          </w:rPr>
          <w:fldChar w:fldCharType="end"/>
        </w:r>
      </w:hyperlink>
    </w:p>
    <w:p w14:paraId="677C31EE" w14:textId="0C4EF04C"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29" w:history="1">
        <w:r w:rsidRPr="007C2EC4">
          <w:rPr>
            <w:rStyle w:val="Hyperlink"/>
          </w:rPr>
          <w:t>4.4.3</w:t>
        </w:r>
        <w:r>
          <w:rPr>
            <w:rFonts w:asciiTheme="minorHAnsi" w:eastAsiaTheme="minorEastAsia" w:hAnsiTheme="minorHAnsi" w:cstheme="minorBidi"/>
            <w:kern w:val="2"/>
            <w:szCs w:val="24"/>
            <w14:ligatures w14:val="standardContextual"/>
          </w:rPr>
          <w:tab/>
        </w:r>
        <w:r w:rsidRPr="007C2EC4">
          <w:rPr>
            <w:rStyle w:val="Hyperlink"/>
          </w:rPr>
          <w:t>Spezialisierte Agentenrollen</w:t>
        </w:r>
        <w:r>
          <w:rPr>
            <w:webHidden/>
          </w:rPr>
          <w:tab/>
        </w:r>
        <w:r>
          <w:rPr>
            <w:webHidden/>
          </w:rPr>
          <w:fldChar w:fldCharType="begin"/>
        </w:r>
        <w:r>
          <w:rPr>
            <w:webHidden/>
          </w:rPr>
          <w:instrText xml:space="preserve"> PAGEREF _Toc210642429 \h </w:instrText>
        </w:r>
        <w:r>
          <w:rPr>
            <w:webHidden/>
          </w:rPr>
        </w:r>
        <w:r>
          <w:rPr>
            <w:webHidden/>
          </w:rPr>
          <w:fldChar w:fldCharType="separate"/>
        </w:r>
        <w:r>
          <w:rPr>
            <w:webHidden/>
          </w:rPr>
          <w:t>38</w:t>
        </w:r>
        <w:r>
          <w:rPr>
            <w:webHidden/>
          </w:rPr>
          <w:fldChar w:fldCharType="end"/>
        </w:r>
      </w:hyperlink>
    </w:p>
    <w:p w14:paraId="22945EF0" w14:textId="08285FE0"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30" w:history="1">
        <w:r w:rsidRPr="007C2EC4">
          <w:rPr>
            <w:rStyle w:val="Hyperlink"/>
          </w:rPr>
          <w:t>4.4.4</w:t>
        </w:r>
        <w:r>
          <w:rPr>
            <w:rFonts w:asciiTheme="minorHAnsi" w:eastAsiaTheme="minorEastAsia" w:hAnsiTheme="minorHAnsi" w:cstheme="minorBidi"/>
            <w:kern w:val="2"/>
            <w:szCs w:val="24"/>
            <w14:ligatures w14:val="standardContextual"/>
          </w:rPr>
          <w:tab/>
        </w:r>
        <w:r w:rsidRPr="007C2EC4">
          <w:rPr>
            <w:rStyle w:val="Hyperlink"/>
          </w:rPr>
          <w:t>Kommunikations- und Koordinationskonzept</w:t>
        </w:r>
        <w:r>
          <w:rPr>
            <w:webHidden/>
          </w:rPr>
          <w:tab/>
        </w:r>
        <w:r>
          <w:rPr>
            <w:webHidden/>
          </w:rPr>
          <w:fldChar w:fldCharType="begin"/>
        </w:r>
        <w:r>
          <w:rPr>
            <w:webHidden/>
          </w:rPr>
          <w:instrText xml:space="preserve"> PAGEREF _Toc210642430 \h </w:instrText>
        </w:r>
        <w:r>
          <w:rPr>
            <w:webHidden/>
          </w:rPr>
        </w:r>
        <w:r>
          <w:rPr>
            <w:webHidden/>
          </w:rPr>
          <w:fldChar w:fldCharType="separate"/>
        </w:r>
        <w:r>
          <w:rPr>
            <w:webHidden/>
          </w:rPr>
          <w:t>40</w:t>
        </w:r>
        <w:r>
          <w:rPr>
            <w:webHidden/>
          </w:rPr>
          <w:fldChar w:fldCharType="end"/>
        </w:r>
      </w:hyperlink>
    </w:p>
    <w:p w14:paraId="310AF11C" w14:textId="6E181CD1"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431" w:history="1">
        <w:r w:rsidRPr="007C2EC4">
          <w:rPr>
            <w:rStyle w:val="Hyperlink"/>
          </w:rPr>
          <w:t>4.5</w:t>
        </w:r>
        <w:r>
          <w:rPr>
            <w:rFonts w:asciiTheme="minorHAnsi" w:eastAsiaTheme="minorEastAsia" w:hAnsiTheme="minorHAnsi" w:cstheme="minorBidi"/>
            <w:kern w:val="2"/>
            <w:szCs w:val="24"/>
            <w14:ligatures w14:val="standardContextual"/>
          </w:rPr>
          <w:tab/>
        </w:r>
        <w:r w:rsidRPr="007C2EC4">
          <w:rPr>
            <w:rStyle w:val="Hyperlink"/>
          </w:rPr>
          <w:t>Prompt-Design</w:t>
        </w:r>
        <w:r>
          <w:rPr>
            <w:webHidden/>
          </w:rPr>
          <w:tab/>
        </w:r>
        <w:r>
          <w:rPr>
            <w:webHidden/>
          </w:rPr>
          <w:fldChar w:fldCharType="begin"/>
        </w:r>
        <w:r>
          <w:rPr>
            <w:webHidden/>
          </w:rPr>
          <w:instrText xml:space="preserve"> PAGEREF _Toc210642431 \h </w:instrText>
        </w:r>
        <w:r>
          <w:rPr>
            <w:webHidden/>
          </w:rPr>
        </w:r>
        <w:r>
          <w:rPr>
            <w:webHidden/>
          </w:rPr>
          <w:fldChar w:fldCharType="separate"/>
        </w:r>
        <w:r>
          <w:rPr>
            <w:webHidden/>
          </w:rPr>
          <w:t>41</w:t>
        </w:r>
        <w:r>
          <w:rPr>
            <w:webHidden/>
          </w:rPr>
          <w:fldChar w:fldCharType="end"/>
        </w:r>
      </w:hyperlink>
    </w:p>
    <w:p w14:paraId="0BD0836F" w14:textId="2C70B216"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432" w:history="1">
        <w:r w:rsidRPr="007C2EC4">
          <w:rPr>
            <w:rStyle w:val="Hyperlink"/>
          </w:rPr>
          <w:t>4.6</w:t>
        </w:r>
        <w:r>
          <w:rPr>
            <w:rFonts w:asciiTheme="minorHAnsi" w:eastAsiaTheme="minorEastAsia" w:hAnsiTheme="minorHAnsi" w:cstheme="minorBidi"/>
            <w:kern w:val="2"/>
            <w:szCs w:val="24"/>
            <w14:ligatures w14:val="standardContextual"/>
          </w:rPr>
          <w:tab/>
        </w:r>
        <w:r w:rsidRPr="007C2EC4">
          <w:rPr>
            <w:rStyle w:val="Hyperlink"/>
          </w:rPr>
          <w:t>Workflow-Design</w:t>
        </w:r>
        <w:r>
          <w:rPr>
            <w:webHidden/>
          </w:rPr>
          <w:tab/>
        </w:r>
        <w:r>
          <w:rPr>
            <w:webHidden/>
          </w:rPr>
          <w:fldChar w:fldCharType="begin"/>
        </w:r>
        <w:r>
          <w:rPr>
            <w:webHidden/>
          </w:rPr>
          <w:instrText xml:space="preserve"> PAGEREF _Toc210642432 \h </w:instrText>
        </w:r>
        <w:r>
          <w:rPr>
            <w:webHidden/>
          </w:rPr>
        </w:r>
        <w:r>
          <w:rPr>
            <w:webHidden/>
          </w:rPr>
          <w:fldChar w:fldCharType="separate"/>
        </w:r>
        <w:r>
          <w:rPr>
            <w:webHidden/>
          </w:rPr>
          <w:t>42</w:t>
        </w:r>
        <w:r>
          <w:rPr>
            <w:webHidden/>
          </w:rPr>
          <w:fldChar w:fldCharType="end"/>
        </w:r>
      </w:hyperlink>
    </w:p>
    <w:p w14:paraId="594EFF02" w14:textId="399F24DF"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33" w:history="1">
        <w:r w:rsidRPr="007C2EC4">
          <w:rPr>
            <w:rStyle w:val="Hyperlink"/>
          </w:rPr>
          <w:t>4.6.1</w:t>
        </w:r>
        <w:r>
          <w:rPr>
            <w:rFonts w:asciiTheme="minorHAnsi" w:eastAsiaTheme="minorEastAsia" w:hAnsiTheme="minorHAnsi" w:cstheme="minorBidi"/>
            <w:kern w:val="2"/>
            <w:szCs w:val="24"/>
            <w14:ligatures w14:val="standardContextual"/>
          </w:rPr>
          <w:tab/>
        </w:r>
        <w:r w:rsidRPr="007C2EC4">
          <w:rPr>
            <w:rStyle w:val="Hyperlink"/>
          </w:rPr>
          <w:t>Initialisierungsphase</w:t>
        </w:r>
        <w:r>
          <w:rPr>
            <w:webHidden/>
          </w:rPr>
          <w:tab/>
        </w:r>
        <w:r>
          <w:rPr>
            <w:webHidden/>
          </w:rPr>
          <w:fldChar w:fldCharType="begin"/>
        </w:r>
        <w:r>
          <w:rPr>
            <w:webHidden/>
          </w:rPr>
          <w:instrText xml:space="preserve"> PAGEREF _Toc210642433 \h </w:instrText>
        </w:r>
        <w:r>
          <w:rPr>
            <w:webHidden/>
          </w:rPr>
        </w:r>
        <w:r>
          <w:rPr>
            <w:webHidden/>
          </w:rPr>
          <w:fldChar w:fldCharType="separate"/>
        </w:r>
        <w:r>
          <w:rPr>
            <w:webHidden/>
          </w:rPr>
          <w:t>42</w:t>
        </w:r>
        <w:r>
          <w:rPr>
            <w:webHidden/>
          </w:rPr>
          <w:fldChar w:fldCharType="end"/>
        </w:r>
      </w:hyperlink>
    </w:p>
    <w:p w14:paraId="4699C6B8" w14:textId="723F21FC"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34" w:history="1">
        <w:r w:rsidRPr="007C2EC4">
          <w:rPr>
            <w:rStyle w:val="Hyperlink"/>
          </w:rPr>
          <w:t>4.6.2</w:t>
        </w:r>
        <w:r>
          <w:rPr>
            <w:rFonts w:asciiTheme="minorHAnsi" w:eastAsiaTheme="minorEastAsia" w:hAnsiTheme="minorHAnsi" w:cstheme="minorBidi"/>
            <w:kern w:val="2"/>
            <w:szCs w:val="24"/>
            <w14:ligatures w14:val="standardContextual"/>
          </w:rPr>
          <w:tab/>
        </w:r>
        <w:r w:rsidRPr="007C2EC4">
          <w:rPr>
            <w:rStyle w:val="Hyperlink"/>
          </w:rPr>
          <w:t>Planungphase</w:t>
        </w:r>
        <w:r>
          <w:rPr>
            <w:webHidden/>
          </w:rPr>
          <w:tab/>
        </w:r>
        <w:r>
          <w:rPr>
            <w:webHidden/>
          </w:rPr>
          <w:fldChar w:fldCharType="begin"/>
        </w:r>
        <w:r>
          <w:rPr>
            <w:webHidden/>
          </w:rPr>
          <w:instrText xml:space="preserve"> PAGEREF _Toc210642434 \h </w:instrText>
        </w:r>
        <w:r>
          <w:rPr>
            <w:webHidden/>
          </w:rPr>
        </w:r>
        <w:r>
          <w:rPr>
            <w:webHidden/>
          </w:rPr>
          <w:fldChar w:fldCharType="separate"/>
        </w:r>
        <w:r>
          <w:rPr>
            <w:webHidden/>
          </w:rPr>
          <w:t>42</w:t>
        </w:r>
        <w:r>
          <w:rPr>
            <w:webHidden/>
          </w:rPr>
          <w:fldChar w:fldCharType="end"/>
        </w:r>
      </w:hyperlink>
    </w:p>
    <w:p w14:paraId="14695644" w14:textId="6F7B0589"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35" w:history="1">
        <w:r w:rsidRPr="007C2EC4">
          <w:rPr>
            <w:rStyle w:val="Hyperlink"/>
          </w:rPr>
          <w:t>4.6.3</w:t>
        </w:r>
        <w:r>
          <w:rPr>
            <w:rFonts w:asciiTheme="minorHAnsi" w:eastAsiaTheme="minorEastAsia" w:hAnsiTheme="minorHAnsi" w:cstheme="minorBidi"/>
            <w:kern w:val="2"/>
            <w:szCs w:val="24"/>
            <w14:ligatures w14:val="standardContextual"/>
          </w:rPr>
          <w:tab/>
        </w:r>
        <w:r w:rsidRPr="007C2EC4">
          <w:rPr>
            <w:rStyle w:val="Hyperlink"/>
          </w:rPr>
          <w:t>Implementierungsphase</w:t>
        </w:r>
        <w:r>
          <w:rPr>
            <w:webHidden/>
          </w:rPr>
          <w:tab/>
        </w:r>
        <w:r>
          <w:rPr>
            <w:webHidden/>
          </w:rPr>
          <w:fldChar w:fldCharType="begin"/>
        </w:r>
        <w:r>
          <w:rPr>
            <w:webHidden/>
          </w:rPr>
          <w:instrText xml:space="preserve"> PAGEREF _Toc210642435 \h </w:instrText>
        </w:r>
        <w:r>
          <w:rPr>
            <w:webHidden/>
          </w:rPr>
        </w:r>
        <w:r>
          <w:rPr>
            <w:webHidden/>
          </w:rPr>
          <w:fldChar w:fldCharType="separate"/>
        </w:r>
        <w:r>
          <w:rPr>
            <w:webHidden/>
          </w:rPr>
          <w:t>42</w:t>
        </w:r>
        <w:r>
          <w:rPr>
            <w:webHidden/>
          </w:rPr>
          <w:fldChar w:fldCharType="end"/>
        </w:r>
      </w:hyperlink>
    </w:p>
    <w:p w14:paraId="281F24E1" w14:textId="0253C101"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36" w:history="1">
        <w:r w:rsidRPr="007C2EC4">
          <w:rPr>
            <w:rStyle w:val="Hyperlink"/>
          </w:rPr>
          <w:t>4.6.4</w:t>
        </w:r>
        <w:r>
          <w:rPr>
            <w:rFonts w:asciiTheme="minorHAnsi" w:eastAsiaTheme="minorEastAsia" w:hAnsiTheme="minorHAnsi" w:cstheme="minorBidi"/>
            <w:kern w:val="2"/>
            <w:szCs w:val="24"/>
            <w14:ligatures w14:val="standardContextual"/>
          </w:rPr>
          <w:tab/>
        </w:r>
        <w:r w:rsidRPr="007C2EC4">
          <w:rPr>
            <w:rStyle w:val="Hyperlink"/>
          </w:rPr>
          <w:t>Abschluss</w:t>
        </w:r>
        <w:r>
          <w:rPr>
            <w:webHidden/>
          </w:rPr>
          <w:tab/>
        </w:r>
        <w:r>
          <w:rPr>
            <w:webHidden/>
          </w:rPr>
          <w:fldChar w:fldCharType="begin"/>
        </w:r>
        <w:r>
          <w:rPr>
            <w:webHidden/>
          </w:rPr>
          <w:instrText xml:space="preserve"> PAGEREF _Toc210642436 \h </w:instrText>
        </w:r>
        <w:r>
          <w:rPr>
            <w:webHidden/>
          </w:rPr>
        </w:r>
        <w:r>
          <w:rPr>
            <w:webHidden/>
          </w:rPr>
          <w:fldChar w:fldCharType="separate"/>
        </w:r>
        <w:r>
          <w:rPr>
            <w:webHidden/>
          </w:rPr>
          <w:t>42</w:t>
        </w:r>
        <w:r>
          <w:rPr>
            <w:webHidden/>
          </w:rPr>
          <w:fldChar w:fldCharType="end"/>
        </w:r>
      </w:hyperlink>
    </w:p>
    <w:p w14:paraId="4DD68BBA" w14:textId="0194ED88"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437" w:history="1">
        <w:r w:rsidRPr="007C2EC4">
          <w:rPr>
            <w:rStyle w:val="Hyperlink"/>
          </w:rPr>
          <w:t>4.7</w:t>
        </w:r>
        <w:r>
          <w:rPr>
            <w:rFonts w:asciiTheme="minorHAnsi" w:eastAsiaTheme="minorEastAsia" w:hAnsiTheme="minorHAnsi" w:cstheme="minorBidi"/>
            <w:kern w:val="2"/>
            <w:szCs w:val="24"/>
            <w14:ligatures w14:val="standardContextual"/>
          </w:rPr>
          <w:tab/>
        </w:r>
        <w:r w:rsidRPr="007C2EC4">
          <w:rPr>
            <w:rStyle w:val="Hyperlink"/>
          </w:rPr>
          <w:t>Datenfluss</w:t>
        </w:r>
        <w:r>
          <w:rPr>
            <w:webHidden/>
          </w:rPr>
          <w:tab/>
        </w:r>
        <w:r>
          <w:rPr>
            <w:webHidden/>
          </w:rPr>
          <w:fldChar w:fldCharType="begin"/>
        </w:r>
        <w:r>
          <w:rPr>
            <w:webHidden/>
          </w:rPr>
          <w:instrText xml:space="preserve"> PAGEREF _Toc210642437 \h </w:instrText>
        </w:r>
        <w:r>
          <w:rPr>
            <w:webHidden/>
          </w:rPr>
        </w:r>
        <w:r>
          <w:rPr>
            <w:webHidden/>
          </w:rPr>
          <w:fldChar w:fldCharType="separate"/>
        </w:r>
        <w:r>
          <w:rPr>
            <w:webHidden/>
          </w:rPr>
          <w:t>43</w:t>
        </w:r>
        <w:r>
          <w:rPr>
            <w:webHidden/>
          </w:rPr>
          <w:fldChar w:fldCharType="end"/>
        </w:r>
      </w:hyperlink>
    </w:p>
    <w:p w14:paraId="3ABB3D0E" w14:textId="61D01742"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438" w:history="1">
        <w:r w:rsidRPr="007C2EC4">
          <w:rPr>
            <w:rStyle w:val="Hyperlink"/>
          </w:rPr>
          <w:t>4.8</w:t>
        </w:r>
        <w:r>
          <w:rPr>
            <w:rFonts w:asciiTheme="minorHAnsi" w:eastAsiaTheme="minorEastAsia" w:hAnsiTheme="minorHAnsi" w:cstheme="minorBidi"/>
            <w:kern w:val="2"/>
            <w:szCs w:val="24"/>
            <w14:ligatures w14:val="standardContextual"/>
          </w:rPr>
          <w:tab/>
        </w:r>
        <w:r w:rsidRPr="007C2EC4">
          <w:rPr>
            <w:rStyle w:val="Hyperlink"/>
          </w:rPr>
          <w:t>Messkonzept</w:t>
        </w:r>
        <w:r>
          <w:rPr>
            <w:webHidden/>
          </w:rPr>
          <w:tab/>
        </w:r>
        <w:r>
          <w:rPr>
            <w:webHidden/>
          </w:rPr>
          <w:fldChar w:fldCharType="begin"/>
        </w:r>
        <w:r>
          <w:rPr>
            <w:webHidden/>
          </w:rPr>
          <w:instrText xml:space="preserve"> PAGEREF _Toc210642438 \h </w:instrText>
        </w:r>
        <w:r>
          <w:rPr>
            <w:webHidden/>
          </w:rPr>
        </w:r>
        <w:r>
          <w:rPr>
            <w:webHidden/>
          </w:rPr>
          <w:fldChar w:fldCharType="separate"/>
        </w:r>
        <w:r>
          <w:rPr>
            <w:webHidden/>
          </w:rPr>
          <w:t>44</w:t>
        </w:r>
        <w:r>
          <w:rPr>
            <w:webHidden/>
          </w:rPr>
          <w:fldChar w:fldCharType="end"/>
        </w:r>
      </w:hyperlink>
    </w:p>
    <w:p w14:paraId="3C221DCC" w14:textId="6AAE6684"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39" w:history="1">
        <w:r w:rsidRPr="007C2EC4">
          <w:rPr>
            <w:rStyle w:val="Hyperlink"/>
          </w:rPr>
          <w:t>4.8.1</w:t>
        </w:r>
        <w:r>
          <w:rPr>
            <w:rFonts w:asciiTheme="minorHAnsi" w:eastAsiaTheme="minorEastAsia" w:hAnsiTheme="minorHAnsi" w:cstheme="minorBidi"/>
            <w:kern w:val="2"/>
            <w:szCs w:val="24"/>
            <w14:ligatures w14:val="standardContextual"/>
          </w:rPr>
          <w:tab/>
        </w:r>
        <w:r w:rsidRPr="007C2EC4">
          <w:rPr>
            <w:rStyle w:val="Hyperlink"/>
          </w:rPr>
          <w:t>Erfolgsmetriken</w:t>
        </w:r>
        <w:r>
          <w:rPr>
            <w:webHidden/>
          </w:rPr>
          <w:tab/>
        </w:r>
        <w:r>
          <w:rPr>
            <w:webHidden/>
          </w:rPr>
          <w:fldChar w:fldCharType="begin"/>
        </w:r>
        <w:r>
          <w:rPr>
            <w:webHidden/>
          </w:rPr>
          <w:instrText xml:space="preserve"> PAGEREF _Toc210642439 \h </w:instrText>
        </w:r>
        <w:r>
          <w:rPr>
            <w:webHidden/>
          </w:rPr>
        </w:r>
        <w:r>
          <w:rPr>
            <w:webHidden/>
          </w:rPr>
          <w:fldChar w:fldCharType="separate"/>
        </w:r>
        <w:r>
          <w:rPr>
            <w:webHidden/>
          </w:rPr>
          <w:t>44</w:t>
        </w:r>
        <w:r>
          <w:rPr>
            <w:webHidden/>
          </w:rPr>
          <w:fldChar w:fldCharType="end"/>
        </w:r>
      </w:hyperlink>
    </w:p>
    <w:p w14:paraId="03DE018A" w14:textId="6EE810BB"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40" w:history="1">
        <w:r w:rsidRPr="007C2EC4">
          <w:rPr>
            <w:rStyle w:val="Hyperlink"/>
          </w:rPr>
          <w:t>4.8.2</w:t>
        </w:r>
        <w:r>
          <w:rPr>
            <w:rFonts w:asciiTheme="minorHAnsi" w:eastAsiaTheme="minorEastAsia" w:hAnsiTheme="minorHAnsi" w:cstheme="minorBidi"/>
            <w:kern w:val="2"/>
            <w:szCs w:val="24"/>
            <w14:ligatures w14:val="standardContextual"/>
          </w:rPr>
          <w:tab/>
        </w:r>
        <w:r w:rsidRPr="007C2EC4">
          <w:rPr>
            <w:rStyle w:val="Hyperlink"/>
          </w:rPr>
          <w:t>Prozessmetriken</w:t>
        </w:r>
        <w:r>
          <w:rPr>
            <w:webHidden/>
          </w:rPr>
          <w:tab/>
        </w:r>
        <w:r>
          <w:rPr>
            <w:webHidden/>
          </w:rPr>
          <w:fldChar w:fldCharType="begin"/>
        </w:r>
        <w:r>
          <w:rPr>
            <w:webHidden/>
          </w:rPr>
          <w:instrText xml:space="preserve"> PAGEREF _Toc210642440 \h </w:instrText>
        </w:r>
        <w:r>
          <w:rPr>
            <w:webHidden/>
          </w:rPr>
        </w:r>
        <w:r>
          <w:rPr>
            <w:webHidden/>
          </w:rPr>
          <w:fldChar w:fldCharType="separate"/>
        </w:r>
        <w:r>
          <w:rPr>
            <w:webHidden/>
          </w:rPr>
          <w:t>44</w:t>
        </w:r>
        <w:r>
          <w:rPr>
            <w:webHidden/>
          </w:rPr>
          <w:fldChar w:fldCharType="end"/>
        </w:r>
      </w:hyperlink>
    </w:p>
    <w:p w14:paraId="76EDCA38" w14:textId="65FC0464"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41" w:history="1">
        <w:r w:rsidRPr="007C2EC4">
          <w:rPr>
            <w:rStyle w:val="Hyperlink"/>
          </w:rPr>
          <w:t>4.8.3</w:t>
        </w:r>
        <w:r>
          <w:rPr>
            <w:rFonts w:asciiTheme="minorHAnsi" w:eastAsiaTheme="minorEastAsia" w:hAnsiTheme="minorHAnsi" w:cstheme="minorBidi"/>
            <w:kern w:val="2"/>
            <w:szCs w:val="24"/>
            <w14:ligatures w14:val="standardContextual"/>
          </w:rPr>
          <w:tab/>
        </w:r>
        <w:r w:rsidRPr="007C2EC4">
          <w:rPr>
            <w:rStyle w:val="Hyperlink"/>
          </w:rPr>
          <w:t>Metriken-Speicherung-Konzept</w:t>
        </w:r>
        <w:r>
          <w:rPr>
            <w:webHidden/>
          </w:rPr>
          <w:tab/>
        </w:r>
        <w:r>
          <w:rPr>
            <w:webHidden/>
          </w:rPr>
          <w:fldChar w:fldCharType="begin"/>
        </w:r>
        <w:r>
          <w:rPr>
            <w:webHidden/>
          </w:rPr>
          <w:instrText xml:space="preserve"> PAGEREF _Toc210642441 \h </w:instrText>
        </w:r>
        <w:r>
          <w:rPr>
            <w:webHidden/>
          </w:rPr>
        </w:r>
        <w:r>
          <w:rPr>
            <w:webHidden/>
          </w:rPr>
          <w:fldChar w:fldCharType="separate"/>
        </w:r>
        <w:r>
          <w:rPr>
            <w:webHidden/>
          </w:rPr>
          <w:t>45</w:t>
        </w:r>
        <w:r>
          <w:rPr>
            <w:webHidden/>
          </w:rPr>
          <w:fldChar w:fldCharType="end"/>
        </w:r>
      </w:hyperlink>
    </w:p>
    <w:p w14:paraId="1B73C44D" w14:textId="36AFA3CC" w:rsidR="00A440F9" w:rsidRDefault="00A440F9">
      <w:pPr>
        <w:pStyle w:val="TOC1"/>
        <w:rPr>
          <w:rFonts w:asciiTheme="minorHAnsi" w:eastAsiaTheme="minorEastAsia" w:hAnsiTheme="minorHAnsi" w:cstheme="minorBidi"/>
          <w:kern w:val="2"/>
          <w:szCs w:val="24"/>
          <w14:ligatures w14:val="standardContextual"/>
        </w:rPr>
      </w:pPr>
      <w:hyperlink w:anchor="_Toc210642442" w:history="1">
        <w:r w:rsidRPr="007C2EC4">
          <w:rPr>
            <w:rStyle w:val="Hyperlink"/>
          </w:rPr>
          <w:t>5</w:t>
        </w:r>
        <w:r>
          <w:rPr>
            <w:rFonts w:asciiTheme="minorHAnsi" w:eastAsiaTheme="minorEastAsia" w:hAnsiTheme="minorHAnsi" w:cstheme="minorBidi"/>
            <w:kern w:val="2"/>
            <w:szCs w:val="24"/>
            <w14:ligatures w14:val="standardContextual"/>
          </w:rPr>
          <w:tab/>
        </w:r>
        <w:r w:rsidRPr="007C2EC4">
          <w:rPr>
            <w:rStyle w:val="Hyperlink"/>
          </w:rPr>
          <w:t>Implementierung</w:t>
        </w:r>
        <w:r>
          <w:rPr>
            <w:webHidden/>
          </w:rPr>
          <w:tab/>
        </w:r>
        <w:r>
          <w:rPr>
            <w:webHidden/>
          </w:rPr>
          <w:fldChar w:fldCharType="begin"/>
        </w:r>
        <w:r>
          <w:rPr>
            <w:webHidden/>
          </w:rPr>
          <w:instrText xml:space="preserve"> PAGEREF _Toc210642442 \h </w:instrText>
        </w:r>
        <w:r>
          <w:rPr>
            <w:webHidden/>
          </w:rPr>
        </w:r>
        <w:r>
          <w:rPr>
            <w:webHidden/>
          </w:rPr>
          <w:fldChar w:fldCharType="separate"/>
        </w:r>
        <w:r>
          <w:rPr>
            <w:webHidden/>
          </w:rPr>
          <w:t>46</w:t>
        </w:r>
        <w:r>
          <w:rPr>
            <w:webHidden/>
          </w:rPr>
          <w:fldChar w:fldCharType="end"/>
        </w:r>
      </w:hyperlink>
    </w:p>
    <w:p w14:paraId="433E7E7C" w14:textId="250B6AF5"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443" w:history="1">
        <w:r w:rsidRPr="007C2EC4">
          <w:rPr>
            <w:rStyle w:val="Hyperlink"/>
          </w:rPr>
          <w:t>5.1</w:t>
        </w:r>
        <w:r>
          <w:rPr>
            <w:rFonts w:asciiTheme="minorHAnsi" w:eastAsiaTheme="minorEastAsia" w:hAnsiTheme="minorHAnsi" w:cstheme="minorBidi"/>
            <w:kern w:val="2"/>
            <w:szCs w:val="24"/>
            <w14:ligatures w14:val="standardContextual"/>
          </w:rPr>
          <w:tab/>
        </w:r>
        <w:r w:rsidRPr="007C2EC4">
          <w:rPr>
            <w:rStyle w:val="Hyperlink"/>
          </w:rPr>
          <w:t>Entwicklungszyklen</w:t>
        </w:r>
        <w:r>
          <w:rPr>
            <w:webHidden/>
          </w:rPr>
          <w:tab/>
        </w:r>
        <w:r>
          <w:rPr>
            <w:webHidden/>
          </w:rPr>
          <w:fldChar w:fldCharType="begin"/>
        </w:r>
        <w:r>
          <w:rPr>
            <w:webHidden/>
          </w:rPr>
          <w:instrText xml:space="preserve"> PAGEREF _Toc210642443 \h </w:instrText>
        </w:r>
        <w:r>
          <w:rPr>
            <w:webHidden/>
          </w:rPr>
        </w:r>
        <w:r>
          <w:rPr>
            <w:webHidden/>
          </w:rPr>
          <w:fldChar w:fldCharType="separate"/>
        </w:r>
        <w:r>
          <w:rPr>
            <w:webHidden/>
          </w:rPr>
          <w:t>46</w:t>
        </w:r>
        <w:r>
          <w:rPr>
            <w:webHidden/>
          </w:rPr>
          <w:fldChar w:fldCharType="end"/>
        </w:r>
      </w:hyperlink>
    </w:p>
    <w:p w14:paraId="4F8743F2" w14:textId="6FF4E394"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444" w:history="1">
        <w:r w:rsidRPr="007C2EC4">
          <w:rPr>
            <w:rStyle w:val="Hyperlink"/>
          </w:rPr>
          <w:t>5.2</w:t>
        </w:r>
        <w:r>
          <w:rPr>
            <w:rFonts w:asciiTheme="minorHAnsi" w:eastAsiaTheme="minorEastAsia" w:hAnsiTheme="minorHAnsi" w:cstheme="minorBidi"/>
            <w:kern w:val="2"/>
            <w:szCs w:val="24"/>
            <w14:ligatures w14:val="standardContextual"/>
          </w:rPr>
          <w:tab/>
        </w:r>
        <w:r w:rsidRPr="007C2EC4">
          <w:rPr>
            <w:rStyle w:val="Hyperlink"/>
          </w:rPr>
          <w:t>Technologie-Stack</w:t>
        </w:r>
        <w:r>
          <w:rPr>
            <w:webHidden/>
          </w:rPr>
          <w:tab/>
        </w:r>
        <w:r>
          <w:rPr>
            <w:webHidden/>
          </w:rPr>
          <w:fldChar w:fldCharType="begin"/>
        </w:r>
        <w:r>
          <w:rPr>
            <w:webHidden/>
          </w:rPr>
          <w:instrText xml:space="preserve"> PAGEREF _Toc210642444 \h </w:instrText>
        </w:r>
        <w:r>
          <w:rPr>
            <w:webHidden/>
          </w:rPr>
        </w:r>
        <w:r>
          <w:rPr>
            <w:webHidden/>
          </w:rPr>
          <w:fldChar w:fldCharType="separate"/>
        </w:r>
        <w:r>
          <w:rPr>
            <w:webHidden/>
          </w:rPr>
          <w:t>46</w:t>
        </w:r>
        <w:r>
          <w:rPr>
            <w:webHidden/>
          </w:rPr>
          <w:fldChar w:fldCharType="end"/>
        </w:r>
      </w:hyperlink>
    </w:p>
    <w:p w14:paraId="13468025" w14:textId="3E8A7B04"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445" w:history="1">
        <w:r w:rsidRPr="007C2EC4">
          <w:rPr>
            <w:rStyle w:val="Hyperlink"/>
          </w:rPr>
          <w:t>5.3</w:t>
        </w:r>
        <w:r>
          <w:rPr>
            <w:rFonts w:asciiTheme="minorHAnsi" w:eastAsiaTheme="minorEastAsia" w:hAnsiTheme="minorHAnsi" w:cstheme="minorBidi"/>
            <w:kern w:val="2"/>
            <w:szCs w:val="24"/>
            <w14:ligatures w14:val="standardContextual"/>
          </w:rPr>
          <w:tab/>
        </w:r>
        <w:r w:rsidRPr="007C2EC4">
          <w:rPr>
            <w:rStyle w:val="Hyperlink"/>
          </w:rPr>
          <w:t>Implementierungsschwerpunkt: Prompt-Engineering</w:t>
        </w:r>
        <w:r>
          <w:rPr>
            <w:webHidden/>
          </w:rPr>
          <w:tab/>
        </w:r>
        <w:r>
          <w:rPr>
            <w:webHidden/>
          </w:rPr>
          <w:fldChar w:fldCharType="begin"/>
        </w:r>
        <w:r>
          <w:rPr>
            <w:webHidden/>
          </w:rPr>
          <w:instrText xml:space="preserve"> PAGEREF _Toc210642445 \h </w:instrText>
        </w:r>
        <w:r>
          <w:rPr>
            <w:webHidden/>
          </w:rPr>
        </w:r>
        <w:r>
          <w:rPr>
            <w:webHidden/>
          </w:rPr>
          <w:fldChar w:fldCharType="separate"/>
        </w:r>
        <w:r>
          <w:rPr>
            <w:webHidden/>
          </w:rPr>
          <w:t>49</w:t>
        </w:r>
        <w:r>
          <w:rPr>
            <w:webHidden/>
          </w:rPr>
          <w:fldChar w:fldCharType="end"/>
        </w:r>
      </w:hyperlink>
    </w:p>
    <w:p w14:paraId="12AECE21" w14:textId="0C81F2CF"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46" w:history="1">
        <w:r w:rsidRPr="007C2EC4">
          <w:rPr>
            <w:rStyle w:val="Hyperlink"/>
          </w:rPr>
          <w:t>5.3.1</w:t>
        </w:r>
        <w:r>
          <w:rPr>
            <w:rFonts w:asciiTheme="minorHAnsi" w:eastAsiaTheme="minorEastAsia" w:hAnsiTheme="minorHAnsi" w:cstheme="minorBidi"/>
            <w:kern w:val="2"/>
            <w:szCs w:val="24"/>
            <w14:ligatures w14:val="standardContextual"/>
          </w:rPr>
          <w:tab/>
        </w:r>
        <w:r w:rsidRPr="007C2EC4">
          <w:rPr>
            <w:rStyle w:val="Hyperlink"/>
          </w:rPr>
          <w:t>Herausforderung: LLM-Arbeit mit GitLab gesteuert durch Prompts</w:t>
        </w:r>
        <w:r>
          <w:rPr>
            <w:webHidden/>
          </w:rPr>
          <w:tab/>
        </w:r>
        <w:r>
          <w:rPr>
            <w:webHidden/>
          </w:rPr>
          <w:fldChar w:fldCharType="begin"/>
        </w:r>
        <w:r>
          <w:rPr>
            <w:webHidden/>
          </w:rPr>
          <w:instrText xml:space="preserve"> PAGEREF _Toc210642446 \h </w:instrText>
        </w:r>
        <w:r>
          <w:rPr>
            <w:webHidden/>
          </w:rPr>
        </w:r>
        <w:r>
          <w:rPr>
            <w:webHidden/>
          </w:rPr>
          <w:fldChar w:fldCharType="separate"/>
        </w:r>
        <w:r>
          <w:rPr>
            <w:webHidden/>
          </w:rPr>
          <w:t>49</w:t>
        </w:r>
        <w:r>
          <w:rPr>
            <w:webHidden/>
          </w:rPr>
          <w:fldChar w:fldCharType="end"/>
        </w:r>
      </w:hyperlink>
    </w:p>
    <w:p w14:paraId="572694CA" w14:textId="44D911BD"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47" w:history="1">
        <w:r w:rsidRPr="007C2EC4">
          <w:rPr>
            <w:rStyle w:val="Hyperlink"/>
          </w:rPr>
          <w:t>5.3.2</w:t>
        </w:r>
        <w:r>
          <w:rPr>
            <w:rFonts w:asciiTheme="minorHAnsi" w:eastAsiaTheme="minorEastAsia" w:hAnsiTheme="minorHAnsi" w:cstheme="minorBidi"/>
            <w:kern w:val="2"/>
            <w:szCs w:val="24"/>
            <w14:ligatures w14:val="standardContextual"/>
          </w:rPr>
          <w:tab/>
        </w:r>
        <w:r w:rsidRPr="007C2EC4">
          <w:rPr>
            <w:rStyle w:val="Hyperlink"/>
          </w:rPr>
          <w:t>Iterativer Prompt-Engineering-Prozess</w:t>
        </w:r>
        <w:r>
          <w:rPr>
            <w:webHidden/>
          </w:rPr>
          <w:tab/>
        </w:r>
        <w:r>
          <w:rPr>
            <w:webHidden/>
          </w:rPr>
          <w:fldChar w:fldCharType="begin"/>
        </w:r>
        <w:r>
          <w:rPr>
            <w:webHidden/>
          </w:rPr>
          <w:instrText xml:space="preserve"> PAGEREF _Toc210642447 \h </w:instrText>
        </w:r>
        <w:r>
          <w:rPr>
            <w:webHidden/>
          </w:rPr>
        </w:r>
        <w:r>
          <w:rPr>
            <w:webHidden/>
          </w:rPr>
          <w:fldChar w:fldCharType="separate"/>
        </w:r>
        <w:r>
          <w:rPr>
            <w:webHidden/>
          </w:rPr>
          <w:t>50</w:t>
        </w:r>
        <w:r>
          <w:rPr>
            <w:webHidden/>
          </w:rPr>
          <w:fldChar w:fldCharType="end"/>
        </w:r>
      </w:hyperlink>
    </w:p>
    <w:p w14:paraId="7E26EA30" w14:textId="143C5950"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48" w:history="1">
        <w:r w:rsidRPr="007C2EC4">
          <w:rPr>
            <w:rStyle w:val="Hyperlink"/>
          </w:rPr>
          <w:t>5.3.3</w:t>
        </w:r>
        <w:r>
          <w:rPr>
            <w:rFonts w:asciiTheme="minorHAnsi" w:eastAsiaTheme="minorEastAsia" w:hAnsiTheme="minorHAnsi" w:cstheme="minorBidi"/>
            <w:kern w:val="2"/>
            <w:szCs w:val="24"/>
            <w14:ligatures w14:val="standardContextual"/>
          </w:rPr>
          <w:tab/>
        </w:r>
        <w:r w:rsidRPr="007C2EC4">
          <w:rPr>
            <w:rStyle w:val="Hyperlink"/>
          </w:rPr>
          <w:t>Prompt-Template-Struktur</w:t>
        </w:r>
        <w:r>
          <w:rPr>
            <w:webHidden/>
          </w:rPr>
          <w:tab/>
        </w:r>
        <w:r>
          <w:rPr>
            <w:webHidden/>
          </w:rPr>
          <w:fldChar w:fldCharType="begin"/>
        </w:r>
        <w:r>
          <w:rPr>
            <w:webHidden/>
          </w:rPr>
          <w:instrText xml:space="preserve"> PAGEREF _Toc210642448 \h </w:instrText>
        </w:r>
        <w:r>
          <w:rPr>
            <w:webHidden/>
          </w:rPr>
        </w:r>
        <w:r>
          <w:rPr>
            <w:webHidden/>
          </w:rPr>
          <w:fldChar w:fldCharType="separate"/>
        </w:r>
        <w:r>
          <w:rPr>
            <w:webHidden/>
          </w:rPr>
          <w:t>52</w:t>
        </w:r>
        <w:r>
          <w:rPr>
            <w:webHidden/>
          </w:rPr>
          <w:fldChar w:fldCharType="end"/>
        </w:r>
      </w:hyperlink>
    </w:p>
    <w:p w14:paraId="35F3275A" w14:textId="77C2F49C"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449" w:history="1">
        <w:r w:rsidRPr="007C2EC4">
          <w:rPr>
            <w:rStyle w:val="Hyperlink"/>
          </w:rPr>
          <w:t>5.4</w:t>
        </w:r>
        <w:r>
          <w:rPr>
            <w:rFonts w:asciiTheme="minorHAnsi" w:eastAsiaTheme="minorEastAsia" w:hAnsiTheme="minorHAnsi" w:cstheme="minorBidi"/>
            <w:kern w:val="2"/>
            <w:szCs w:val="24"/>
            <w14:ligatures w14:val="standardContextual"/>
          </w:rPr>
          <w:tab/>
        </w:r>
        <w:r w:rsidRPr="007C2EC4">
          <w:rPr>
            <w:rStyle w:val="Hyperlink"/>
          </w:rPr>
          <w:t>Implementierungsschwerpunkt: Orchestrierung</w:t>
        </w:r>
        <w:r>
          <w:rPr>
            <w:webHidden/>
          </w:rPr>
          <w:tab/>
        </w:r>
        <w:r>
          <w:rPr>
            <w:webHidden/>
          </w:rPr>
          <w:fldChar w:fldCharType="begin"/>
        </w:r>
        <w:r>
          <w:rPr>
            <w:webHidden/>
          </w:rPr>
          <w:instrText xml:space="preserve"> PAGEREF _Toc210642449 \h </w:instrText>
        </w:r>
        <w:r>
          <w:rPr>
            <w:webHidden/>
          </w:rPr>
        </w:r>
        <w:r>
          <w:rPr>
            <w:webHidden/>
          </w:rPr>
          <w:fldChar w:fldCharType="separate"/>
        </w:r>
        <w:r>
          <w:rPr>
            <w:webHidden/>
          </w:rPr>
          <w:t>53</w:t>
        </w:r>
        <w:r>
          <w:rPr>
            <w:webHidden/>
          </w:rPr>
          <w:fldChar w:fldCharType="end"/>
        </w:r>
      </w:hyperlink>
    </w:p>
    <w:p w14:paraId="4C398189" w14:textId="5D627392"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50" w:history="1">
        <w:r w:rsidRPr="007C2EC4">
          <w:rPr>
            <w:rStyle w:val="Hyperlink"/>
          </w:rPr>
          <w:t>5.4.1</w:t>
        </w:r>
        <w:r>
          <w:rPr>
            <w:rFonts w:asciiTheme="minorHAnsi" w:eastAsiaTheme="minorEastAsia" w:hAnsiTheme="minorHAnsi" w:cstheme="minorBidi"/>
            <w:kern w:val="2"/>
            <w:szCs w:val="24"/>
            <w14:ligatures w14:val="standardContextual"/>
          </w:rPr>
          <w:tab/>
        </w:r>
        <w:r w:rsidRPr="007C2EC4">
          <w:rPr>
            <w:rStyle w:val="Hyperlink"/>
          </w:rPr>
          <w:t>Sequentielle Koordination</w:t>
        </w:r>
        <w:r>
          <w:rPr>
            <w:webHidden/>
          </w:rPr>
          <w:tab/>
        </w:r>
        <w:r>
          <w:rPr>
            <w:webHidden/>
          </w:rPr>
          <w:fldChar w:fldCharType="begin"/>
        </w:r>
        <w:r>
          <w:rPr>
            <w:webHidden/>
          </w:rPr>
          <w:instrText xml:space="preserve"> PAGEREF _Toc210642450 \h </w:instrText>
        </w:r>
        <w:r>
          <w:rPr>
            <w:webHidden/>
          </w:rPr>
        </w:r>
        <w:r>
          <w:rPr>
            <w:webHidden/>
          </w:rPr>
          <w:fldChar w:fldCharType="separate"/>
        </w:r>
        <w:r>
          <w:rPr>
            <w:webHidden/>
          </w:rPr>
          <w:t>54</w:t>
        </w:r>
        <w:r>
          <w:rPr>
            <w:webHidden/>
          </w:rPr>
          <w:fldChar w:fldCharType="end"/>
        </w:r>
      </w:hyperlink>
    </w:p>
    <w:p w14:paraId="552B3671" w14:textId="7138D141"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451" w:history="1">
        <w:r w:rsidRPr="007C2EC4">
          <w:rPr>
            <w:rStyle w:val="Hyperlink"/>
          </w:rPr>
          <w:t>5.5</w:t>
        </w:r>
        <w:r>
          <w:rPr>
            <w:rFonts w:asciiTheme="minorHAnsi" w:eastAsiaTheme="minorEastAsia" w:hAnsiTheme="minorHAnsi" w:cstheme="minorBidi"/>
            <w:kern w:val="2"/>
            <w:szCs w:val="24"/>
            <w14:ligatures w14:val="standardContextual"/>
          </w:rPr>
          <w:tab/>
        </w:r>
        <w:r w:rsidRPr="007C2EC4">
          <w:rPr>
            <w:rStyle w:val="Hyperlink"/>
          </w:rPr>
          <w:t>Ergebnis der Implementation</w:t>
        </w:r>
        <w:r>
          <w:rPr>
            <w:webHidden/>
          </w:rPr>
          <w:tab/>
        </w:r>
        <w:r>
          <w:rPr>
            <w:webHidden/>
          </w:rPr>
          <w:fldChar w:fldCharType="begin"/>
        </w:r>
        <w:r>
          <w:rPr>
            <w:webHidden/>
          </w:rPr>
          <w:instrText xml:space="preserve"> PAGEREF _Toc210642451 \h </w:instrText>
        </w:r>
        <w:r>
          <w:rPr>
            <w:webHidden/>
          </w:rPr>
        </w:r>
        <w:r>
          <w:rPr>
            <w:webHidden/>
          </w:rPr>
          <w:fldChar w:fldCharType="separate"/>
        </w:r>
        <w:r>
          <w:rPr>
            <w:webHidden/>
          </w:rPr>
          <w:t>54</w:t>
        </w:r>
        <w:r>
          <w:rPr>
            <w:webHidden/>
          </w:rPr>
          <w:fldChar w:fldCharType="end"/>
        </w:r>
      </w:hyperlink>
    </w:p>
    <w:p w14:paraId="75D46670" w14:textId="18775056" w:rsidR="00A440F9" w:rsidRDefault="00A440F9">
      <w:pPr>
        <w:pStyle w:val="TOC1"/>
        <w:rPr>
          <w:rFonts w:asciiTheme="minorHAnsi" w:eastAsiaTheme="minorEastAsia" w:hAnsiTheme="minorHAnsi" w:cstheme="minorBidi"/>
          <w:kern w:val="2"/>
          <w:szCs w:val="24"/>
          <w14:ligatures w14:val="standardContextual"/>
        </w:rPr>
      </w:pPr>
      <w:hyperlink w:anchor="_Toc210642452" w:history="1">
        <w:r w:rsidRPr="007C2EC4">
          <w:rPr>
            <w:rStyle w:val="Hyperlink"/>
          </w:rPr>
          <w:t>6</w:t>
        </w:r>
        <w:r>
          <w:rPr>
            <w:rFonts w:asciiTheme="minorHAnsi" w:eastAsiaTheme="minorEastAsia" w:hAnsiTheme="minorHAnsi" w:cstheme="minorBidi"/>
            <w:kern w:val="2"/>
            <w:szCs w:val="24"/>
            <w14:ligatures w14:val="standardContextual"/>
          </w:rPr>
          <w:tab/>
        </w:r>
        <w:r w:rsidRPr="007C2EC4">
          <w:rPr>
            <w:rStyle w:val="Hyperlink"/>
          </w:rPr>
          <w:t>Evaluation &amp; Experimente</w:t>
        </w:r>
        <w:r>
          <w:rPr>
            <w:webHidden/>
          </w:rPr>
          <w:tab/>
        </w:r>
        <w:r>
          <w:rPr>
            <w:webHidden/>
          </w:rPr>
          <w:fldChar w:fldCharType="begin"/>
        </w:r>
        <w:r>
          <w:rPr>
            <w:webHidden/>
          </w:rPr>
          <w:instrText xml:space="preserve"> PAGEREF _Toc210642452 \h </w:instrText>
        </w:r>
        <w:r>
          <w:rPr>
            <w:webHidden/>
          </w:rPr>
        </w:r>
        <w:r>
          <w:rPr>
            <w:webHidden/>
          </w:rPr>
          <w:fldChar w:fldCharType="separate"/>
        </w:r>
        <w:r>
          <w:rPr>
            <w:webHidden/>
          </w:rPr>
          <w:t>56</w:t>
        </w:r>
        <w:r>
          <w:rPr>
            <w:webHidden/>
          </w:rPr>
          <w:fldChar w:fldCharType="end"/>
        </w:r>
      </w:hyperlink>
    </w:p>
    <w:p w14:paraId="706ACB46" w14:textId="3AE8D8DA"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453" w:history="1">
        <w:r w:rsidRPr="007C2EC4">
          <w:rPr>
            <w:rStyle w:val="Hyperlink"/>
          </w:rPr>
          <w:t>6.1</w:t>
        </w:r>
        <w:r>
          <w:rPr>
            <w:rFonts w:asciiTheme="minorHAnsi" w:eastAsiaTheme="minorEastAsia" w:hAnsiTheme="minorHAnsi" w:cstheme="minorBidi"/>
            <w:kern w:val="2"/>
            <w:szCs w:val="24"/>
            <w14:ligatures w14:val="standardContextual"/>
          </w:rPr>
          <w:tab/>
        </w:r>
        <w:r w:rsidRPr="007C2EC4">
          <w:rPr>
            <w:rStyle w:val="Hyperlink"/>
          </w:rPr>
          <w:t>Planung &amp; Aufbau der Experimente</w:t>
        </w:r>
        <w:r>
          <w:rPr>
            <w:webHidden/>
          </w:rPr>
          <w:tab/>
        </w:r>
        <w:r>
          <w:rPr>
            <w:webHidden/>
          </w:rPr>
          <w:fldChar w:fldCharType="begin"/>
        </w:r>
        <w:r>
          <w:rPr>
            <w:webHidden/>
          </w:rPr>
          <w:instrText xml:space="preserve"> PAGEREF _Toc210642453 \h </w:instrText>
        </w:r>
        <w:r>
          <w:rPr>
            <w:webHidden/>
          </w:rPr>
        </w:r>
        <w:r>
          <w:rPr>
            <w:webHidden/>
          </w:rPr>
          <w:fldChar w:fldCharType="separate"/>
        </w:r>
        <w:r>
          <w:rPr>
            <w:webHidden/>
          </w:rPr>
          <w:t>56</w:t>
        </w:r>
        <w:r>
          <w:rPr>
            <w:webHidden/>
          </w:rPr>
          <w:fldChar w:fldCharType="end"/>
        </w:r>
      </w:hyperlink>
    </w:p>
    <w:p w14:paraId="4C052E8C" w14:textId="0E11E343"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54" w:history="1">
        <w:r w:rsidRPr="007C2EC4">
          <w:rPr>
            <w:rStyle w:val="Hyperlink"/>
          </w:rPr>
          <w:t>6.1.1</w:t>
        </w:r>
        <w:r>
          <w:rPr>
            <w:rFonts w:asciiTheme="minorHAnsi" w:eastAsiaTheme="minorEastAsia" w:hAnsiTheme="minorHAnsi" w:cstheme="minorBidi"/>
            <w:kern w:val="2"/>
            <w:szCs w:val="24"/>
            <w14:ligatures w14:val="standardContextual"/>
          </w:rPr>
          <w:tab/>
        </w:r>
        <w:r w:rsidRPr="007C2EC4">
          <w:rPr>
            <w:rStyle w:val="Hyperlink"/>
          </w:rPr>
          <w:t>Projektauswahl</w:t>
        </w:r>
        <w:r>
          <w:rPr>
            <w:webHidden/>
          </w:rPr>
          <w:tab/>
        </w:r>
        <w:r>
          <w:rPr>
            <w:webHidden/>
          </w:rPr>
          <w:fldChar w:fldCharType="begin"/>
        </w:r>
        <w:r>
          <w:rPr>
            <w:webHidden/>
          </w:rPr>
          <w:instrText xml:space="preserve"> PAGEREF _Toc210642454 \h </w:instrText>
        </w:r>
        <w:r>
          <w:rPr>
            <w:webHidden/>
          </w:rPr>
        </w:r>
        <w:r>
          <w:rPr>
            <w:webHidden/>
          </w:rPr>
          <w:fldChar w:fldCharType="separate"/>
        </w:r>
        <w:r>
          <w:rPr>
            <w:webHidden/>
          </w:rPr>
          <w:t>57</w:t>
        </w:r>
        <w:r>
          <w:rPr>
            <w:webHidden/>
          </w:rPr>
          <w:fldChar w:fldCharType="end"/>
        </w:r>
      </w:hyperlink>
    </w:p>
    <w:p w14:paraId="7DD77CE8" w14:textId="70DF9EEE"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55" w:history="1">
        <w:r w:rsidRPr="007C2EC4">
          <w:rPr>
            <w:rStyle w:val="Hyperlink"/>
          </w:rPr>
          <w:t>6.1.2</w:t>
        </w:r>
        <w:r>
          <w:rPr>
            <w:rFonts w:asciiTheme="minorHAnsi" w:eastAsiaTheme="minorEastAsia" w:hAnsiTheme="minorHAnsi" w:cstheme="minorBidi"/>
            <w:kern w:val="2"/>
            <w:szCs w:val="24"/>
            <w14:ligatures w14:val="standardContextual"/>
          </w:rPr>
          <w:tab/>
        </w:r>
        <w:r w:rsidRPr="007C2EC4">
          <w:rPr>
            <w:rStyle w:val="Hyperlink"/>
          </w:rPr>
          <w:t>Pipeline aufbau</w:t>
        </w:r>
        <w:r>
          <w:rPr>
            <w:webHidden/>
          </w:rPr>
          <w:tab/>
        </w:r>
        <w:r>
          <w:rPr>
            <w:webHidden/>
          </w:rPr>
          <w:fldChar w:fldCharType="begin"/>
        </w:r>
        <w:r>
          <w:rPr>
            <w:webHidden/>
          </w:rPr>
          <w:instrText xml:space="preserve"> PAGEREF _Toc210642455 \h </w:instrText>
        </w:r>
        <w:r>
          <w:rPr>
            <w:webHidden/>
          </w:rPr>
        </w:r>
        <w:r>
          <w:rPr>
            <w:webHidden/>
          </w:rPr>
          <w:fldChar w:fldCharType="separate"/>
        </w:r>
        <w:r>
          <w:rPr>
            <w:webHidden/>
          </w:rPr>
          <w:t>58</w:t>
        </w:r>
        <w:r>
          <w:rPr>
            <w:webHidden/>
          </w:rPr>
          <w:fldChar w:fldCharType="end"/>
        </w:r>
      </w:hyperlink>
    </w:p>
    <w:p w14:paraId="4EDFDE7F" w14:textId="4D158944"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56" w:history="1">
        <w:r w:rsidRPr="007C2EC4">
          <w:rPr>
            <w:rStyle w:val="Hyperlink"/>
          </w:rPr>
          <w:t>6.1.3</w:t>
        </w:r>
        <w:r>
          <w:rPr>
            <w:rFonts w:asciiTheme="minorHAnsi" w:eastAsiaTheme="minorEastAsia" w:hAnsiTheme="minorHAnsi" w:cstheme="minorBidi"/>
            <w:kern w:val="2"/>
            <w:szCs w:val="24"/>
            <w14:ligatures w14:val="standardContextual"/>
          </w:rPr>
          <w:tab/>
        </w:r>
        <w:r w:rsidRPr="007C2EC4">
          <w:rPr>
            <w:rStyle w:val="Hyperlink"/>
          </w:rPr>
          <w:t>Projekt-Template A</w:t>
        </w:r>
        <w:r>
          <w:rPr>
            <w:webHidden/>
          </w:rPr>
          <w:tab/>
        </w:r>
        <w:r>
          <w:rPr>
            <w:webHidden/>
          </w:rPr>
          <w:fldChar w:fldCharType="begin"/>
        </w:r>
        <w:r>
          <w:rPr>
            <w:webHidden/>
          </w:rPr>
          <w:instrText xml:space="preserve"> PAGEREF _Toc210642456 \h </w:instrText>
        </w:r>
        <w:r>
          <w:rPr>
            <w:webHidden/>
          </w:rPr>
        </w:r>
        <w:r>
          <w:rPr>
            <w:webHidden/>
          </w:rPr>
          <w:fldChar w:fldCharType="separate"/>
        </w:r>
        <w:r>
          <w:rPr>
            <w:webHidden/>
          </w:rPr>
          <w:t>59</w:t>
        </w:r>
        <w:r>
          <w:rPr>
            <w:webHidden/>
          </w:rPr>
          <w:fldChar w:fldCharType="end"/>
        </w:r>
      </w:hyperlink>
    </w:p>
    <w:p w14:paraId="7D677EAE" w14:textId="03CFD93A"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57" w:history="1">
        <w:r w:rsidRPr="007C2EC4">
          <w:rPr>
            <w:rStyle w:val="Hyperlink"/>
          </w:rPr>
          <w:t>6.1.4</w:t>
        </w:r>
        <w:r>
          <w:rPr>
            <w:rFonts w:asciiTheme="minorHAnsi" w:eastAsiaTheme="minorEastAsia" w:hAnsiTheme="minorHAnsi" w:cstheme="minorBidi"/>
            <w:kern w:val="2"/>
            <w:szCs w:val="24"/>
            <w14:ligatures w14:val="standardContextual"/>
          </w:rPr>
          <w:tab/>
        </w:r>
        <w:r w:rsidRPr="007C2EC4">
          <w:rPr>
            <w:rStyle w:val="Hyperlink"/>
          </w:rPr>
          <w:t>Projekt-Template B</w:t>
        </w:r>
        <w:r>
          <w:rPr>
            <w:webHidden/>
          </w:rPr>
          <w:tab/>
        </w:r>
        <w:r>
          <w:rPr>
            <w:webHidden/>
          </w:rPr>
          <w:fldChar w:fldCharType="begin"/>
        </w:r>
        <w:r>
          <w:rPr>
            <w:webHidden/>
          </w:rPr>
          <w:instrText xml:space="preserve"> PAGEREF _Toc210642457 \h </w:instrText>
        </w:r>
        <w:r>
          <w:rPr>
            <w:webHidden/>
          </w:rPr>
        </w:r>
        <w:r>
          <w:rPr>
            <w:webHidden/>
          </w:rPr>
          <w:fldChar w:fldCharType="separate"/>
        </w:r>
        <w:r>
          <w:rPr>
            <w:webHidden/>
          </w:rPr>
          <w:t>60</w:t>
        </w:r>
        <w:r>
          <w:rPr>
            <w:webHidden/>
          </w:rPr>
          <w:fldChar w:fldCharType="end"/>
        </w:r>
      </w:hyperlink>
    </w:p>
    <w:p w14:paraId="0673E388" w14:textId="79C34365"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458" w:history="1">
        <w:r w:rsidRPr="007C2EC4">
          <w:rPr>
            <w:rStyle w:val="Hyperlink"/>
          </w:rPr>
          <w:t>6.2</w:t>
        </w:r>
        <w:r>
          <w:rPr>
            <w:rFonts w:asciiTheme="minorHAnsi" w:eastAsiaTheme="minorEastAsia" w:hAnsiTheme="minorHAnsi" w:cstheme="minorBidi"/>
            <w:kern w:val="2"/>
            <w:szCs w:val="24"/>
            <w14:ligatures w14:val="standardContextual"/>
          </w:rPr>
          <w:tab/>
        </w:r>
        <w:r w:rsidRPr="007C2EC4">
          <w:rPr>
            <w:rStyle w:val="Hyperlink"/>
          </w:rPr>
          <w:t>Durchführung</w:t>
        </w:r>
        <w:r>
          <w:rPr>
            <w:webHidden/>
          </w:rPr>
          <w:tab/>
        </w:r>
        <w:r>
          <w:rPr>
            <w:webHidden/>
          </w:rPr>
          <w:fldChar w:fldCharType="begin"/>
        </w:r>
        <w:r>
          <w:rPr>
            <w:webHidden/>
          </w:rPr>
          <w:instrText xml:space="preserve"> PAGEREF _Toc210642458 \h </w:instrText>
        </w:r>
        <w:r>
          <w:rPr>
            <w:webHidden/>
          </w:rPr>
        </w:r>
        <w:r>
          <w:rPr>
            <w:webHidden/>
          </w:rPr>
          <w:fldChar w:fldCharType="separate"/>
        </w:r>
        <w:r>
          <w:rPr>
            <w:webHidden/>
          </w:rPr>
          <w:t>61</w:t>
        </w:r>
        <w:r>
          <w:rPr>
            <w:webHidden/>
          </w:rPr>
          <w:fldChar w:fldCharType="end"/>
        </w:r>
      </w:hyperlink>
    </w:p>
    <w:p w14:paraId="26EC97DF" w14:textId="60FDBABA"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459" w:history="1">
        <w:r w:rsidRPr="007C2EC4">
          <w:rPr>
            <w:rStyle w:val="Hyperlink"/>
          </w:rPr>
          <w:t>6.3</w:t>
        </w:r>
        <w:r>
          <w:rPr>
            <w:rFonts w:asciiTheme="minorHAnsi" w:eastAsiaTheme="minorEastAsia" w:hAnsiTheme="minorHAnsi" w:cstheme="minorBidi"/>
            <w:kern w:val="2"/>
            <w:szCs w:val="24"/>
            <w14:ligatures w14:val="standardContextual"/>
          </w:rPr>
          <w:tab/>
        </w:r>
        <w:r w:rsidRPr="007C2EC4">
          <w:rPr>
            <w:rStyle w:val="Hyperlink"/>
          </w:rPr>
          <w:t>Bewertung und Analyse</w:t>
        </w:r>
        <w:r>
          <w:rPr>
            <w:webHidden/>
          </w:rPr>
          <w:tab/>
        </w:r>
        <w:r>
          <w:rPr>
            <w:webHidden/>
          </w:rPr>
          <w:fldChar w:fldCharType="begin"/>
        </w:r>
        <w:r>
          <w:rPr>
            <w:webHidden/>
          </w:rPr>
          <w:instrText xml:space="preserve"> PAGEREF _Toc210642459 \h </w:instrText>
        </w:r>
        <w:r>
          <w:rPr>
            <w:webHidden/>
          </w:rPr>
        </w:r>
        <w:r>
          <w:rPr>
            <w:webHidden/>
          </w:rPr>
          <w:fldChar w:fldCharType="separate"/>
        </w:r>
        <w:r>
          <w:rPr>
            <w:webHidden/>
          </w:rPr>
          <w:t>62</w:t>
        </w:r>
        <w:r>
          <w:rPr>
            <w:webHidden/>
          </w:rPr>
          <w:fldChar w:fldCharType="end"/>
        </w:r>
      </w:hyperlink>
    </w:p>
    <w:p w14:paraId="5D8B1A14" w14:textId="4764C499"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60" w:history="1">
        <w:r w:rsidRPr="007C2EC4">
          <w:rPr>
            <w:rStyle w:val="Hyperlink"/>
          </w:rPr>
          <w:t>6.3.1</w:t>
        </w:r>
        <w:r>
          <w:rPr>
            <w:rFonts w:asciiTheme="minorHAnsi" w:eastAsiaTheme="minorEastAsia" w:hAnsiTheme="minorHAnsi" w:cstheme="minorBidi"/>
            <w:kern w:val="2"/>
            <w:szCs w:val="24"/>
            <w14:ligatures w14:val="standardContextual"/>
          </w:rPr>
          <w:tab/>
        </w:r>
        <w:r w:rsidRPr="007C2EC4">
          <w:rPr>
            <w:rStyle w:val="Hyperlink"/>
          </w:rPr>
          <w:t>Auswertung: Varianz der Projekte Durchläufe(FF.2)</w:t>
        </w:r>
        <w:r>
          <w:rPr>
            <w:webHidden/>
          </w:rPr>
          <w:tab/>
        </w:r>
        <w:r>
          <w:rPr>
            <w:webHidden/>
          </w:rPr>
          <w:fldChar w:fldCharType="begin"/>
        </w:r>
        <w:r>
          <w:rPr>
            <w:webHidden/>
          </w:rPr>
          <w:instrText xml:space="preserve"> PAGEREF _Toc210642460 \h </w:instrText>
        </w:r>
        <w:r>
          <w:rPr>
            <w:webHidden/>
          </w:rPr>
        </w:r>
        <w:r>
          <w:rPr>
            <w:webHidden/>
          </w:rPr>
          <w:fldChar w:fldCharType="separate"/>
        </w:r>
        <w:r>
          <w:rPr>
            <w:webHidden/>
          </w:rPr>
          <w:t>63</w:t>
        </w:r>
        <w:r>
          <w:rPr>
            <w:webHidden/>
          </w:rPr>
          <w:fldChar w:fldCharType="end"/>
        </w:r>
      </w:hyperlink>
    </w:p>
    <w:p w14:paraId="3C7469D3" w14:textId="730E372C"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61" w:history="1">
        <w:r w:rsidRPr="007C2EC4">
          <w:rPr>
            <w:rStyle w:val="Hyperlink"/>
          </w:rPr>
          <w:t>6.3.2</w:t>
        </w:r>
        <w:r>
          <w:rPr>
            <w:rFonts w:asciiTheme="minorHAnsi" w:eastAsiaTheme="minorEastAsia" w:hAnsiTheme="minorHAnsi" w:cstheme="minorBidi"/>
            <w:kern w:val="2"/>
            <w:szCs w:val="24"/>
            <w14:ligatures w14:val="standardContextual"/>
          </w:rPr>
          <w:tab/>
        </w:r>
        <w:r w:rsidRPr="007C2EC4">
          <w:rPr>
            <w:rStyle w:val="Hyperlink"/>
          </w:rPr>
          <w:t>Gegenüberstellung: Projekt Ergebnisse (FF.1)</w:t>
        </w:r>
        <w:r>
          <w:rPr>
            <w:webHidden/>
          </w:rPr>
          <w:tab/>
        </w:r>
        <w:r>
          <w:rPr>
            <w:webHidden/>
          </w:rPr>
          <w:fldChar w:fldCharType="begin"/>
        </w:r>
        <w:r>
          <w:rPr>
            <w:webHidden/>
          </w:rPr>
          <w:instrText xml:space="preserve"> PAGEREF _Toc210642461 \h </w:instrText>
        </w:r>
        <w:r>
          <w:rPr>
            <w:webHidden/>
          </w:rPr>
        </w:r>
        <w:r>
          <w:rPr>
            <w:webHidden/>
          </w:rPr>
          <w:fldChar w:fldCharType="separate"/>
        </w:r>
        <w:r>
          <w:rPr>
            <w:webHidden/>
          </w:rPr>
          <w:t>63</w:t>
        </w:r>
        <w:r>
          <w:rPr>
            <w:webHidden/>
          </w:rPr>
          <w:fldChar w:fldCharType="end"/>
        </w:r>
      </w:hyperlink>
    </w:p>
    <w:p w14:paraId="590CA775" w14:textId="36CE7276"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62" w:history="1">
        <w:r w:rsidRPr="007C2EC4">
          <w:rPr>
            <w:rStyle w:val="Hyperlink"/>
          </w:rPr>
          <w:t>6.3.3</w:t>
        </w:r>
        <w:r>
          <w:rPr>
            <w:rFonts w:asciiTheme="minorHAnsi" w:eastAsiaTheme="minorEastAsia" w:hAnsiTheme="minorHAnsi" w:cstheme="minorBidi"/>
            <w:kern w:val="2"/>
            <w:szCs w:val="24"/>
            <w14:ligatures w14:val="standardContextual"/>
          </w:rPr>
          <w:tab/>
        </w:r>
        <w:r w:rsidRPr="007C2EC4">
          <w:rPr>
            <w:rStyle w:val="Hyperlink"/>
          </w:rPr>
          <w:t>Zusätzliche Beobachtungen</w:t>
        </w:r>
        <w:r>
          <w:rPr>
            <w:webHidden/>
          </w:rPr>
          <w:tab/>
        </w:r>
        <w:r>
          <w:rPr>
            <w:webHidden/>
          </w:rPr>
          <w:fldChar w:fldCharType="begin"/>
        </w:r>
        <w:r>
          <w:rPr>
            <w:webHidden/>
          </w:rPr>
          <w:instrText xml:space="preserve"> PAGEREF _Toc210642462 \h </w:instrText>
        </w:r>
        <w:r>
          <w:rPr>
            <w:webHidden/>
          </w:rPr>
        </w:r>
        <w:r>
          <w:rPr>
            <w:webHidden/>
          </w:rPr>
          <w:fldChar w:fldCharType="separate"/>
        </w:r>
        <w:r>
          <w:rPr>
            <w:webHidden/>
          </w:rPr>
          <w:t>63</w:t>
        </w:r>
        <w:r>
          <w:rPr>
            <w:webHidden/>
          </w:rPr>
          <w:fldChar w:fldCharType="end"/>
        </w:r>
      </w:hyperlink>
    </w:p>
    <w:p w14:paraId="55810B3E" w14:textId="7DF2F873" w:rsidR="00A440F9" w:rsidRDefault="00A440F9">
      <w:pPr>
        <w:pStyle w:val="TOC1"/>
        <w:rPr>
          <w:rFonts w:asciiTheme="minorHAnsi" w:eastAsiaTheme="minorEastAsia" w:hAnsiTheme="minorHAnsi" w:cstheme="minorBidi"/>
          <w:kern w:val="2"/>
          <w:szCs w:val="24"/>
          <w14:ligatures w14:val="standardContextual"/>
        </w:rPr>
      </w:pPr>
      <w:hyperlink w:anchor="_Toc210642463" w:history="1">
        <w:r w:rsidRPr="007C2EC4">
          <w:rPr>
            <w:rStyle w:val="Hyperlink"/>
          </w:rPr>
          <w:t>7</w:t>
        </w:r>
        <w:r>
          <w:rPr>
            <w:rFonts w:asciiTheme="minorHAnsi" w:eastAsiaTheme="minorEastAsia" w:hAnsiTheme="minorHAnsi" w:cstheme="minorBidi"/>
            <w:kern w:val="2"/>
            <w:szCs w:val="24"/>
            <w14:ligatures w14:val="standardContextual"/>
          </w:rPr>
          <w:tab/>
        </w:r>
        <w:r w:rsidRPr="007C2EC4">
          <w:rPr>
            <w:rStyle w:val="Hyperlink"/>
          </w:rPr>
          <w:t>Diskussion</w:t>
        </w:r>
        <w:r>
          <w:rPr>
            <w:webHidden/>
          </w:rPr>
          <w:tab/>
        </w:r>
        <w:r>
          <w:rPr>
            <w:webHidden/>
          </w:rPr>
          <w:fldChar w:fldCharType="begin"/>
        </w:r>
        <w:r>
          <w:rPr>
            <w:webHidden/>
          </w:rPr>
          <w:instrText xml:space="preserve"> PAGEREF _Toc210642463 \h </w:instrText>
        </w:r>
        <w:r>
          <w:rPr>
            <w:webHidden/>
          </w:rPr>
        </w:r>
        <w:r>
          <w:rPr>
            <w:webHidden/>
          </w:rPr>
          <w:fldChar w:fldCharType="separate"/>
        </w:r>
        <w:r>
          <w:rPr>
            <w:webHidden/>
          </w:rPr>
          <w:t>64</w:t>
        </w:r>
        <w:r>
          <w:rPr>
            <w:webHidden/>
          </w:rPr>
          <w:fldChar w:fldCharType="end"/>
        </w:r>
      </w:hyperlink>
    </w:p>
    <w:p w14:paraId="52993E43" w14:textId="3C0695CD"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464" w:history="1">
        <w:r w:rsidRPr="007C2EC4">
          <w:rPr>
            <w:rStyle w:val="Hyperlink"/>
          </w:rPr>
          <w:t>7.1</w:t>
        </w:r>
        <w:r>
          <w:rPr>
            <w:rFonts w:asciiTheme="minorHAnsi" w:eastAsiaTheme="minorEastAsia" w:hAnsiTheme="minorHAnsi" w:cstheme="minorBidi"/>
            <w:kern w:val="2"/>
            <w:szCs w:val="24"/>
            <w14:ligatures w14:val="standardContextual"/>
          </w:rPr>
          <w:tab/>
        </w:r>
        <w:r w:rsidRPr="007C2EC4">
          <w:rPr>
            <w:rStyle w:val="Hyperlink"/>
          </w:rPr>
          <w:t>Interpretation</w:t>
        </w:r>
        <w:r>
          <w:rPr>
            <w:webHidden/>
          </w:rPr>
          <w:tab/>
        </w:r>
        <w:r>
          <w:rPr>
            <w:webHidden/>
          </w:rPr>
          <w:fldChar w:fldCharType="begin"/>
        </w:r>
        <w:r>
          <w:rPr>
            <w:webHidden/>
          </w:rPr>
          <w:instrText xml:space="preserve"> PAGEREF _Toc210642464 \h </w:instrText>
        </w:r>
        <w:r>
          <w:rPr>
            <w:webHidden/>
          </w:rPr>
        </w:r>
        <w:r>
          <w:rPr>
            <w:webHidden/>
          </w:rPr>
          <w:fldChar w:fldCharType="separate"/>
        </w:r>
        <w:r>
          <w:rPr>
            <w:webHidden/>
          </w:rPr>
          <w:t>64</w:t>
        </w:r>
        <w:r>
          <w:rPr>
            <w:webHidden/>
          </w:rPr>
          <w:fldChar w:fldCharType="end"/>
        </w:r>
      </w:hyperlink>
    </w:p>
    <w:p w14:paraId="5BF66A07" w14:textId="1707754B"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465" w:history="1">
        <w:r w:rsidRPr="007C2EC4">
          <w:rPr>
            <w:rStyle w:val="Hyperlink"/>
          </w:rPr>
          <w:t>7.2</w:t>
        </w:r>
        <w:r>
          <w:rPr>
            <w:rFonts w:asciiTheme="minorHAnsi" w:eastAsiaTheme="minorEastAsia" w:hAnsiTheme="minorHAnsi" w:cstheme="minorBidi"/>
            <w:kern w:val="2"/>
            <w:szCs w:val="24"/>
            <w14:ligatures w14:val="standardContextual"/>
          </w:rPr>
          <w:tab/>
        </w:r>
        <w:r w:rsidRPr="007C2EC4">
          <w:rPr>
            <w:rStyle w:val="Hyperlink"/>
          </w:rPr>
          <w:t>Limitationen</w:t>
        </w:r>
        <w:r>
          <w:rPr>
            <w:webHidden/>
          </w:rPr>
          <w:tab/>
        </w:r>
        <w:r>
          <w:rPr>
            <w:webHidden/>
          </w:rPr>
          <w:fldChar w:fldCharType="begin"/>
        </w:r>
        <w:r>
          <w:rPr>
            <w:webHidden/>
          </w:rPr>
          <w:instrText xml:space="preserve"> PAGEREF _Toc210642465 \h </w:instrText>
        </w:r>
        <w:r>
          <w:rPr>
            <w:webHidden/>
          </w:rPr>
        </w:r>
        <w:r>
          <w:rPr>
            <w:webHidden/>
          </w:rPr>
          <w:fldChar w:fldCharType="separate"/>
        </w:r>
        <w:r>
          <w:rPr>
            <w:webHidden/>
          </w:rPr>
          <w:t>65</w:t>
        </w:r>
        <w:r>
          <w:rPr>
            <w:webHidden/>
          </w:rPr>
          <w:fldChar w:fldCharType="end"/>
        </w:r>
      </w:hyperlink>
    </w:p>
    <w:p w14:paraId="174E78A5" w14:textId="62DBCAB0"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466" w:history="1">
        <w:r w:rsidRPr="007C2EC4">
          <w:rPr>
            <w:rStyle w:val="Hyperlink"/>
          </w:rPr>
          <w:t>7.3</w:t>
        </w:r>
        <w:r>
          <w:rPr>
            <w:rFonts w:asciiTheme="minorHAnsi" w:eastAsiaTheme="minorEastAsia" w:hAnsiTheme="minorHAnsi" w:cstheme="minorBidi"/>
            <w:kern w:val="2"/>
            <w:szCs w:val="24"/>
            <w14:ligatures w14:val="standardContextual"/>
          </w:rPr>
          <w:tab/>
        </w:r>
        <w:r w:rsidRPr="007C2EC4">
          <w:rPr>
            <w:rStyle w:val="Hyperlink"/>
          </w:rPr>
          <w:t>Herausforderungen</w:t>
        </w:r>
        <w:r>
          <w:rPr>
            <w:webHidden/>
          </w:rPr>
          <w:tab/>
        </w:r>
        <w:r>
          <w:rPr>
            <w:webHidden/>
          </w:rPr>
          <w:fldChar w:fldCharType="begin"/>
        </w:r>
        <w:r>
          <w:rPr>
            <w:webHidden/>
          </w:rPr>
          <w:instrText xml:space="preserve"> PAGEREF _Toc210642466 \h </w:instrText>
        </w:r>
        <w:r>
          <w:rPr>
            <w:webHidden/>
          </w:rPr>
        </w:r>
        <w:r>
          <w:rPr>
            <w:webHidden/>
          </w:rPr>
          <w:fldChar w:fldCharType="separate"/>
        </w:r>
        <w:r>
          <w:rPr>
            <w:webHidden/>
          </w:rPr>
          <w:t>66</w:t>
        </w:r>
        <w:r>
          <w:rPr>
            <w:webHidden/>
          </w:rPr>
          <w:fldChar w:fldCharType="end"/>
        </w:r>
      </w:hyperlink>
    </w:p>
    <w:p w14:paraId="38770D36" w14:textId="63C1F0E5"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67" w:history="1">
        <w:r w:rsidRPr="007C2EC4">
          <w:rPr>
            <w:rStyle w:val="Hyperlink"/>
          </w:rPr>
          <w:t>7.3.1</w:t>
        </w:r>
        <w:r>
          <w:rPr>
            <w:rFonts w:asciiTheme="minorHAnsi" w:eastAsiaTheme="minorEastAsia" w:hAnsiTheme="minorHAnsi" w:cstheme="minorBidi"/>
            <w:kern w:val="2"/>
            <w:szCs w:val="24"/>
            <w14:ligatures w14:val="standardContextual"/>
          </w:rPr>
          <w:tab/>
        </w:r>
        <w:r w:rsidRPr="007C2EC4">
          <w:rPr>
            <w:rStyle w:val="Hyperlink"/>
          </w:rPr>
          <w:t>Technische Herausforderungen</w:t>
        </w:r>
        <w:r>
          <w:rPr>
            <w:webHidden/>
          </w:rPr>
          <w:tab/>
        </w:r>
        <w:r>
          <w:rPr>
            <w:webHidden/>
          </w:rPr>
          <w:fldChar w:fldCharType="begin"/>
        </w:r>
        <w:r>
          <w:rPr>
            <w:webHidden/>
          </w:rPr>
          <w:instrText xml:space="preserve"> PAGEREF _Toc210642467 \h </w:instrText>
        </w:r>
        <w:r>
          <w:rPr>
            <w:webHidden/>
          </w:rPr>
        </w:r>
        <w:r>
          <w:rPr>
            <w:webHidden/>
          </w:rPr>
          <w:fldChar w:fldCharType="separate"/>
        </w:r>
        <w:r>
          <w:rPr>
            <w:webHidden/>
          </w:rPr>
          <w:t>66</w:t>
        </w:r>
        <w:r>
          <w:rPr>
            <w:webHidden/>
          </w:rPr>
          <w:fldChar w:fldCharType="end"/>
        </w:r>
      </w:hyperlink>
    </w:p>
    <w:p w14:paraId="4A429E18" w14:textId="0E94C1BC" w:rsidR="00A440F9" w:rsidRDefault="00A440F9">
      <w:pPr>
        <w:pStyle w:val="TOC3"/>
        <w:tabs>
          <w:tab w:val="left" w:pos="1985"/>
        </w:tabs>
        <w:rPr>
          <w:rFonts w:asciiTheme="minorHAnsi" w:eastAsiaTheme="minorEastAsia" w:hAnsiTheme="minorHAnsi" w:cstheme="minorBidi"/>
          <w:kern w:val="2"/>
          <w:szCs w:val="24"/>
          <w14:ligatures w14:val="standardContextual"/>
        </w:rPr>
      </w:pPr>
      <w:hyperlink w:anchor="_Toc210642468" w:history="1">
        <w:r w:rsidRPr="007C2EC4">
          <w:rPr>
            <w:rStyle w:val="Hyperlink"/>
          </w:rPr>
          <w:t>7.3.2</w:t>
        </w:r>
        <w:r>
          <w:rPr>
            <w:rFonts w:asciiTheme="minorHAnsi" w:eastAsiaTheme="minorEastAsia" w:hAnsiTheme="minorHAnsi" w:cstheme="minorBidi"/>
            <w:kern w:val="2"/>
            <w:szCs w:val="24"/>
            <w14:ligatures w14:val="standardContextual"/>
          </w:rPr>
          <w:tab/>
        </w:r>
        <w:r w:rsidRPr="007C2EC4">
          <w:rPr>
            <w:rStyle w:val="Hyperlink"/>
          </w:rPr>
          <w:t>Organisatorische und methodische Herausforderungen</w:t>
        </w:r>
        <w:r>
          <w:rPr>
            <w:webHidden/>
          </w:rPr>
          <w:tab/>
        </w:r>
        <w:r>
          <w:rPr>
            <w:webHidden/>
          </w:rPr>
          <w:fldChar w:fldCharType="begin"/>
        </w:r>
        <w:r>
          <w:rPr>
            <w:webHidden/>
          </w:rPr>
          <w:instrText xml:space="preserve"> PAGEREF _Toc210642468 \h </w:instrText>
        </w:r>
        <w:r>
          <w:rPr>
            <w:webHidden/>
          </w:rPr>
        </w:r>
        <w:r>
          <w:rPr>
            <w:webHidden/>
          </w:rPr>
          <w:fldChar w:fldCharType="separate"/>
        </w:r>
        <w:r>
          <w:rPr>
            <w:webHidden/>
          </w:rPr>
          <w:t>67</w:t>
        </w:r>
        <w:r>
          <w:rPr>
            <w:webHidden/>
          </w:rPr>
          <w:fldChar w:fldCharType="end"/>
        </w:r>
      </w:hyperlink>
    </w:p>
    <w:p w14:paraId="78B7D183" w14:textId="4F577EBD" w:rsidR="00A440F9" w:rsidRDefault="00A440F9">
      <w:pPr>
        <w:pStyle w:val="TOC2"/>
        <w:tabs>
          <w:tab w:val="left" w:pos="1276"/>
        </w:tabs>
        <w:rPr>
          <w:rFonts w:asciiTheme="minorHAnsi" w:eastAsiaTheme="minorEastAsia" w:hAnsiTheme="minorHAnsi" w:cstheme="minorBidi"/>
          <w:kern w:val="2"/>
          <w:szCs w:val="24"/>
          <w14:ligatures w14:val="standardContextual"/>
        </w:rPr>
      </w:pPr>
      <w:hyperlink w:anchor="_Toc210642469" w:history="1">
        <w:r w:rsidRPr="007C2EC4">
          <w:rPr>
            <w:rStyle w:val="Hyperlink"/>
          </w:rPr>
          <w:t>7.4</w:t>
        </w:r>
        <w:r>
          <w:rPr>
            <w:rFonts w:asciiTheme="minorHAnsi" w:eastAsiaTheme="minorEastAsia" w:hAnsiTheme="minorHAnsi" w:cstheme="minorBidi"/>
            <w:kern w:val="2"/>
            <w:szCs w:val="24"/>
            <w14:ligatures w14:val="standardContextual"/>
          </w:rPr>
          <w:tab/>
        </w:r>
        <w:r w:rsidRPr="007C2EC4">
          <w:rPr>
            <w:rStyle w:val="Hyperlink"/>
          </w:rPr>
          <w:t>Ausblick</w:t>
        </w:r>
        <w:r>
          <w:rPr>
            <w:webHidden/>
          </w:rPr>
          <w:tab/>
        </w:r>
        <w:r>
          <w:rPr>
            <w:webHidden/>
          </w:rPr>
          <w:fldChar w:fldCharType="begin"/>
        </w:r>
        <w:r>
          <w:rPr>
            <w:webHidden/>
          </w:rPr>
          <w:instrText xml:space="preserve"> PAGEREF _Toc210642469 \h </w:instrText>
        </w:r>
        <w:r>
          <w:rPr>
            <w:webHidden/>
          </w:rPr>
        </w:r>
        <w:r>
          <w:rPr>
            <w:webHidden/>
          </w:rPr>
          <w:fldChar w:fldCharType="separate"/>
        </w:r>
        <w:r>
          <w:rPr>
            <w:webHidden/>
          </w:rPr>
          <w:t>67</w:t>
        </w:r>
        <w:r>
          <w:rPr>
            <w:webHidden/>
          </w:rPr>
          <w:fldChar w:fldCharType="end"/>
        </w:r>
      </w:hyperlink>
    </w:p>
    <w:p w14:paraId="3EED83C7" w14:textId="7B26EC3D" w:rsidR="00A440F9" w:rsidRDefault="00A440F9">
      <w:pPr>
        <w:pStyle w:val="TOC1"/>
        <w:rPr>
          <w:rFonts w:asciiTheme="minorHAnsi" w:eastAsiaTheme="minorEastAsia" w:hAnsiTheme="minorHAnsi" w:cstheme="minorBidi"/>
          <w:kern w:val="2"/>
          <w:szCs w:val="24"/>
          <w14:ligatures w14:val="standardContextual"/>
        </w:rPr>
      </w:pPr>
      <w:hyperlink w:anchor="_Toc210642470" w:history="1">
        <w:r w:rsidRPr="007C2EC4">
          <w:rPr>
            <w:rStyle w:val="Hyperlink"/>
          </w:rPr>
          <w:t>8</w:t>
        </w:r>
        <w:r>
          <w:rPr>
            <w:rFonts w:asciiTheme="minorHAnsi" w:eastAsiaTheme="minorEastAsia" w:hAnsiTheme="minorHAnsi" w:cstheme="minorBidi"/>
            <w:kern w:val="2"/>
            <w:szCs w:val="24"/>
            <w14:ligatures w14:val="standardContextual"/>
          </w:rPr>
          <w:tab/>
        </w:r>
        <w:r w:rsidRPr="007C2EC4">
          <w:rPr>
            <w:rStyle w:val="Hyperlink"/>
          </w:rPr>
          <w:t>Fazit</w:t>
        </w:r>
        <w:r>
          <w:rPr>
            <w:webHidden/>
          </w:rPr>
          <w:tab/>
        </w:r>
        <w:r>
          <w:rPr>
            <w:webHidden/>
          </w:rPr>
          <w:fldChar w:fldCharType="begin"/>
        </w:r>
        <w:r>
          <w:rPr>
            <w:webHidden/>
          </w:rPr>
          <w:instrText xml:space="preserve"> PAGEREF _Toc210642470 \h </w:instrText>
        </w:r>
        <w:r>
          <w:rPr>
            <w:webHidden/>
          </w:rPr>
        </w:r>
        <w:r>
          <w:rPr>
            <w:webHidden/>
          </w:rPr>
          <w:fldChar w:fldCharType="separate"/>
        </w:r>
        <w:r>
          <w:rPr>
            <w:webHidden/>
          </w:rPr>
          <w:t>69</w:t>
        </w:r>
        <w:r>
          <w:rPr>
            <w:webHidden/>
          </w:rPr>
          <w:fldChar w:fldCharType="end"/>
        </w:r>
      </w:hyperlink>
    </w:p>
    <w:p w14:paraId="38E5466E" w14:textId="3B99F4EE" w:rsidR="00A440F9" w:rsidRDefault="00A440F9">
      <w:pPr>
        <w:pStyle w:val="TOC1"/>
        <w:rPr>
          <w:rFonts w:asciiTheme="minorHAnsi" w:eastAsiaTheme="minorEastAsia" w:hAnsiTheme="minorHAnsi" w:cstheme="minorBidi"/>
          <w:kern w:val="2"/>
          <w:szCs w:val="24"/>
          <w14:ligatures w14:val="standardContextual"/>
        </w:rPr>
      </w:pPr>
      <w:hyperlink w:anchor="_Toc210642471" w:history="1">
        <w:r w:rsidRPr="007C2EC4">
          <w:rPr>
            <w:rStyle w:val="Hyperlink"/>
          </w:rPr>
          <w:t>Anhang</w:t>
        </w:r>
        <w:r>
          <w:rPr>
            <w:webHidden/>
          </w:rPr>
          <w:tab/>
        </w:r>
        <w:r>
          <w:rPr>
            <w:webHidden/>
          </w:rPr>
          <w:fldChar w:fldCharType="begin"/>
        </w:r>
        <w:r>
          <w:rPr>
            <w:webHidden/>
          </w:rPr>
          <w:instrText xml:space="preserve"> PAGEREF _Toc210642471 \h </w:instrText>
        </w:r>
        <w:r>
          <w:rPr>
            <w:webHidden/>
          </w:rPr>
        </w:r>
        <w:r>
          <w:rPr>
            <w:webHidden/>
          </w:rPr>
          <w:fldChar w:fldCharType="separate"/>
        </w:r>
        <w:r>
          <w:rPr>
            <w:webHidden/>
          </w:rPr>
          <w:t>70</w:t>
        </w:r>
        <w:r>
          <w:rPr>
            <w:webHidden/>
          </w:rPr>
          <w:fldChar w:fldCharType="end"/>
        </w:r>
      </w:hyperlink>
    </w:p>
    <w:p w14:paraId="4ECBBB55" w14:textId="31F5B0E5" w:rsidR="00A440F9" w:rsidRDefault="00A440F9">
      <w:pPr>
        <w:pStyle w:val="TOC1"/>
        <w:rPr>
          <w:rFonts w:asciiTheme="minorHAnsi" w:eastAsiaTheme="minorEastAsia" w:hAnsiTheme="minorHAnsi" w:cstheme="minorBidi"/>
          <w:kern w:val="2"/>
          <w:szCs w:val="24"/>
          <w14:ligatures w14:val="standardContextual"/>
        </w:rPr>
      </w:pPr>
      <w:hyperlink w:anchor="_Toc210642472" w:history="1">
        <w:r w:rsidRPr="007C2EC4">
          <w:rPr>
            <w:rStyle w:val="Hyperlink"/>
          </w:rPr>
          <w:t>9</w:t>
        </w:r>
        <w:r>
          <w:rPr>
            <w:rFonts w:asciiTheme="minorHAnsi" w:eastAsiaTheme="minorEastAsia" w:hAnsiTheme="minorHAnsi" w:cstheme="minorBidi"/>
            <w:kern w:val="2"/>
            <w:szCs w:val="24"/>
            <w14:ligatures w14:val="standardContextual"/>
          </w:rPr>
          <w:tab/>
        </w:r>
        <w:r w:rsidRPr="007C2EC4">
          <w:rPr>
            <w:rStyle w:val="Hyperlink"/>
          </w:rPr>
          <w:t>References</w:t>
        </w:r>
        <w:r>
          <w:rPr>
            <w:webHidden/>
          </w:rPr>
          <w:tab/>
        </w:r>
        <w:r>
          <w:rPr>
            <w:webHidden/>
          </w:rPr>
          <w:fldChar w:fldCharType="begin"/>
        </w:r>
        <w:r>
          <w:rPr>
            <w:webHidden/>
          </w:rPr>
          <w:instrText xml:space="preserve"> PAGEREF _Toc210642472 \h </w:instrText>
        </w:r>
        <w:r>
          <w:rPr>
            <w:webHidden/>
          </w:rPr>
        </w:r>
        <w:r>
          <w:rPr>
            <w:webHidden/>
          </w:rPr>
          <w:fldChar w:fldCharType="separate"/>
        </w:r>
        <w:r>
          <w:rPr>
            <w:webHidden/>
          </w:rPr>
          <w:t>73</w:t>
        </w:r>
        <w:r>
          <w:rPr>
            <w:webHidden/>
          </w:rPr>
          <w:fldChar w:fldCharType="end"/>
        </w:r>
      </w:hyperlink>
    </w:p>
    <w:p w14:paraId="27FF3AAC" w14:textId="78DE8FC1" w:rsidR="00E8643D" w:rsidRPr="0000465F" w:rsidRDefault="00B3075C" w:rsidP="00BE4A7F">
      <w:pPr>
        <w:pStyle w:val="BasicText"/>
      </w:pPr>
      <w:r w:rsidRPr="0000465F">
        <w:fldChar w:fldCharType="end"/>
      </w:r>
    </w:p>
    <w:p w14:paraId="057AA55E" w14:textId="77777777" w:rsidR="00297DC8" w:rsidRPr="0000465F" w:rsidRDefault="00297DC8" w:rsidP="00BE4A7F">
      <w:pPr>
        <w:pStyle w:val="Heading1"/>
        <w:numPr>
          <w:ilvl w:val="0"/>
          <w:numId w:val="0"/>
        </w:numPr>
      </w:pPr>
      <w:bookmarkStart w:id="0" w:name="_Toc210642382"/>
      <w:r w:rsidRPr="0000465F">
        <w:lastRenderedPageBreak/>
        <w:t>Abbildungsverzeichnis</w:t>
      </w:r>
      <w:bookmarkEnd w:id="0"/>
    </w:p>
    <w:p w14:paraId="08A8A953" w14:textId="471034B0" w:rsidR="00714052" w:rsidRDefault="008B42C0">
      <w:pPr>
        <w:pStyle w:val="TableofFigures"/>
        <w:rPr>
          <w:rFonts w:asciiTheme="minorHAnsi" w:eastAsiaTheme="minorEastAsia" w:hAnsiTheme="minorHAnsi" w:cstheme="minorBidi"/>
          <w:noProof/>
          <w:kern w:val="2"/>
          <w:szCs w:val="24"/>
          <w14:ligatures w14:val="standardContextual"/>
        </w:rPr>
      </w:pPr>
      <w:r w:rsidRPr="0000465F">
        <w:fldChar w:fldCharType="begin"/>
      </w:r>
      <w:r w:rsidRPr="0000465F">
        <w:instrText xml:space="preserve"> TOC \h \z \c "Abbildung" </w:instrText>
      </w:r>
      <w:r w:rsidRPr="0000465F">
        <w:fldChar w:fldCharType="separate"/>
      </w:r>
      <w:hyperlink w:anchor="_Toc210521095" w:history="1">
        <w:r w:rsidR="00714052" w:rsidRPr="004D5E7D">
          <w:rPr>
            <w:rStyle w:val="Hyperlink"/>
            <w:noProof/>
          </w:rPr>
          <w:t>Abbildung 1 Transofrmoer Architektur</w:t>
        </w:r>
        <w:r w:rsidR="00714052">
          <w:rPr>
            <w:noProof/>
            <w:webHidden/>
          </w:rPr>
          <w:tab/>
        </w:r>
        <w:r w:rsidR="00714052">
          <w:rPr>
            <w:noProof/>
            <w:webHidden/>
          </w:rPr>
          <w:fldChar w:fldCharType="begin"/>
        </w:r>
        <w:r w:rsidR="00714052">
          <w:rPr>
            <w:noProof/>
            <w:webHidden/>
          </w:rPr>
          <w:instrText xml:space="preserve"> PAGEREF _Toc210521095 \h </w:instrText>
        </w:r>
        <w:r w:rsidR="00714052">
          <w:rPr>
            <w:noProof/>
            <w:webHidden/>
          </w:rPr>
        </w:r>
        <w:r w:rsidR="00714052">
          <w:rPr>
            <w:noProof/>
            <w:webHidden/>
          </w:rPr>
          <w:fldChar w:fldCharType="separate"/>
        </w:r>
        <w:r w:rsidR="00714052">
          <w:rPr>
            <w:noProof/>
            <w:webHidden/>
          </w:rPr>
          <w:t>11</w:t>
        </w:r>
        <w:r w:rsidR="00714052">
          <w:rPr>
            <w:noProof/>
            <w:webHidden/>
          </w:rPr>
          <w:fldChar w:fldCharType="end"/>
        </w:r>
      </w:hyperlink>
    </w:p>
    <w:p w14:paraId="4974778B" w14:textId="5B27F401" w:rsidR="00714052" w:rsidRDefault="00714052">
      <w:pPr>
        <w:pStyle w:val="TableofFigures"/>
        <w:rPr>
          <w:rFonts w:asciiTheme="minorHAnsi" w:eastAsiaTheme="minorEastAsia" w:hAnsiTheme="minorHAnsi" w:cstheme="minorBidi"/>
          <w:noProof/>
          <w:kern w:val="2"/>
          <w:szCs w:val="24"/>
          <w14:ligatures w14:val="standardContextual"/>
        </w:rPr>
      </w:pPr>
      <w:hyperlink w:anchor="_Toc210521096" w:history="1">
        <w:r w:rsidRPr="004D5E7D">
          <w:rPr>
            <w:rStyle w:val="Hyperlink"/>
            <w:noProof/>
          </w:rPr>
          <w:t>Abbildung 2 Chain of Thought concepts</w:t>
        </w:r>
        <w:r>
          <w:rPr>
            <w:noProof/>
            <w:webHidden/>
          </w:rPr>
          <w:tab/>
        </w:r>
        <w:r>
          <w:rPr>
            <w:noProof/>
            <w:webHidden/>
          </w:rPr>
          <w:fldChar w:fldCharType="begin"/>
        </w:r>
        <w:r>
          <w:rPr>
            <w:noProof/>
            <w:webHidden/>
          </w:rPr>
          <w:instrText xml:space="preserve"> PAGEREF _Toc210521096 \h </w:instrText>
        </w:r>
        <w:r>
          <w:rPr>
            <w:noProof/>
            <w:webHidden/>
          </w:rPr>
        </w:r>
        <w:r>
          <w:rPr>
            <w:noProof/>
            <w:webHidden/>
          </w:rPr>
          <w:fldChar w:fldCharType="separate"/>
        </w:r>
        <w:r>
          <w:rPr>
            <w:noProof/>
            <w:webHidden/>
          </w:rPr>
          <w:t>12</w:t>
        </w:r>
        <w:r>
          <w:rPr>
            <w:noProof/>
            <w:webHidden/>
          </w:rPr>
          <w:fldChar w:fldCharType="end"/>
        </w:r>
      </w:hyperlink>
    </w:p>
    <w:p w14:paraId="141AF7A6" w14:textId="7BC8BF9E" w:rsidR="00714052" w:rsidRDefault="00714052">
      <w:pPr>
        <w:pStyle w:val="TableofFigures"/>
        <w:rPr>
          <w:rFonts w:asciiTheme="minorHAnsi" w:eastAsiaTheme="minorEastAsia" w:hAnsiTheme="minorHAnsi" w:cstheme="minorBidi"/>
          <w:noProof/>
          <w:kern w:val="2"/>
          <w:szCs w:val="24"/>
          <w14:ligatures w14:val="standardContextual"/>
        </w:rPr>
      </w:pPr>
      <w:hyperlink w:anchor="_Toc210521097" w:history="1">
        <w:r w:rsidRPr="004D5E7D">
          <w:rPr>
            <w:rStyle w:val="Hyperlink"/>
            <w:noProof/>
          </w:rPr>
          <w:t>Abbildung 3 function Calling</w:t>
        </w:r>
        <w:r>
          <w:rPr>
            <w:noProof/>
            <w:webHidden/>
          </w:rPr>
          <w:tab/>
        </w:r>
        <w:r>
          <w:rPr>
            <w:noProof/>
            <w:webHidden/>
          </w:rPr>
          <w:fldChar w:fldCharType="begin"/>
        </w:r>
        <w:r>
          <w:rPr>
            <w:noProof/>
            <w:webHidden/>
          </w:rPr>
          <w:instrText xml:space="preserve"> PAGEREF _Toc210521097 \h </w:instrText>
        </w:r>
        <w:r>
          <w:rPr>
            <w:noProof/>
            <w:webHidden/>
          </w:rPr>
        </w:r>
        <w:r>
          <w:rPr>
            <w:noProof/>
            <w:webHidden/>
          </w:rPr>
          <w:fldChar w:fldCharType="separate"/>
        </w:r>
        <w:r>
          <w:rPr>
            <w:noProof/>
            <w:webHidden/>
          </w:rPr>
          <w:t>13</w:t>
        </w:r>
        <w:r>
          <w:rPr>
            <w:noProof/>
            <w:webHidden/>
          </w:rPr>
          <w:fldChar w:fldCharType="end"/>
        </w:r>
      </w:hyperlink>
    </w:p>
    <w:p w14:paraId="699B6136" w14:textId="4F4A1B2D" w:rsidR="00714052" w:rsidRDefault="00714052">
      <w:pPr>
        <w:pStyle w:val="TableofFigures"/>
        <w:rPr>
          <w:rFonts w:asciiTheme="minorHAnsi" w:eastAsiaTheme="minorEastAsia" w:hAnsiTheme="minorHAnsi" w:cstheme="minorBidi"/>
          <w:noProof/>
          <w:kern w:val="2"/>
          <w:szCs w:val="24"/>
          <w14:ligatures w14:val="standardContextual"/>
        </w:rPr>
      </w:pPr>
      <w:hyperlink w:anchor="_Toc210521098" w:history="1">
        <w:r w:rsidRPr="004D5E7D">
          <w:rPr>
            <w:rStyle w:val="Hyperlink"/>
            <w:noProof/>
          </w:rPr>
          <w:t>Abbildung 4 BDI Aktivitätsdiagramm [40]</w:t>
        </w:r>
        <w:r>
          <w:rPr>
            <w:noProof/>
            <w:webHidden/>
          </w:rPr>
          <w:tab/>
        </w:r>
        <w:r>
          <w:rPr>
            <w:noProof/>
            <w:webHidden/>
          </w:rPr>
          <w:fldChar w:fldCharType="begin"/>
        </w:r>
        <w:r>
          <w:rPr>
            <w:noProof/>
            <w:webHidden/>
          </w:rPr>
          <w:instrText xml:space="preserve"> PAGEREF _Toc210521098 \h </w:instrText>
        </w:r>
        <w:r>
          <w:rPr>
            <w:noProof/>
            <w:webHidden/>
          </w:rPr>
        </w:r>
        <w:r>
          <w:rPr>
            <w:noProof/>
            <w:webHidden/>
          </w:rPr>
          <w:fldChar w:fldCharType="separate"/>
        </w:r>
        <w:r>
          <w:rPr>
            <w:noProof/>
            <w:webHidden/>
          </w:rPr>
          <w:t>15</w:t>
        </w:r>
        <w:r>
          <w:rPr>
            <w:noProof/>
            <w:webHidden/>
          </w:rPr>
          <w:fldChar w:fldCharType="end"/>
        </w:r>
      </w:hyperlink>
    </w:p>
    <w:p w14:paraId="08ED4085" w14:textId="795E65E3" w:rsidR="00714052" w:rsidRDefault="00714052">
      <w:pPr>
        <w:pStyle w:val="TableofFigures"/>
        <w:rPr>
          <w:rFonts w:asciiTheme="minorHAnsi" w:eastAsiaTheme="minorEastAsia" w:hAnsiTheme="minorHAnsi" w:cstheme="minorBidi"/>
          <w:noProof/>
          <w:kern w:val="2"/>
          <w:szCs w:val="24"/>
          <w14:ligatures w14:val="standardContextual"/>
        </w:rPr>
      </w:pPr>
      <w:hyperlink w:anchor="_Toc210521099" w:history="1">
        <w:r w:rsidRPr="004D5E7D">
          <w:rPr>
            <w:rStyle w:val="Hyperlink"/>
            <w:noProof/>
          </w:rPr>
          <w:t>Abbildung 5 MCP -  Architektur</w:t>
        </w:r>
        <w:r>
          <w:rPr>
            <w:noProof/>
            <w:webHidden/>
          </w:rPr>
          <w:tab/>
        </w:r>
        <w:r>
          <w:rPr>
            <w:noProof/>
            <w:webHidden/>
          </w:rPr>
          <w:fldChar w:fldCharType="begin"/>
        </w:r>
        <w:r>
          <w:rPr>
            <w:noProof/>
            <w:webHidden/>
          </w:rPr>
          <w:instrText xml:space="preserve"> PAGEREF _Toc210521099 \h </w:instrText>
        </w:r>
        <w:r>
          <w:rPr>
            <w:noProof/>
            <w:webHidden/>
          </w:rPr>
        </w:r>
        <w:r>
          <w:rPr>
            <w:noProof/>
            <w:webHidden/>
          </w:rPr>
          <w:fldChar w:fldCharType="separate"/>
        </w:r>
        <w:r>
          <w:rPr>
            <w:noProof/>
            <w:webHidden/>
          </w:rPr>
          <w:t>21</w:t>
        </w:r>
        <w:r>
          <w:rPr>
            <w:noProof/>
            <w:webHidden/>
          </w:rPr>
          <w:fldChar w:fldCharType="end"/>
        </w:r>
      </w:hyperlink>
    </w:p>
    <w:p w14:paraId="10D0D103" w14:textId="4A172E99" w:rsidR="00714052" w:rsidRDefault="00714052">
      <w:pPr>
        <w:pStyle w:val="TableofFigures"/>
        <w:rPr>
          <w:rFonts w:asciiTheme="minorHAnsi" w:eastAsiaTheme="minorEastAsia" w:hAnsiTheme="minorHAnsi" w:cstheme="minorBidi"/>
          <w:noProof/>
          <w:kern w:val="2"/>
          <w:szCs w:val="24"/>
          <w14:ligatures w14:val="standardContextual"/>
        </w:rPr>
      </w:pPr>
      <w:hyperlink w:anchor="_Toc210521100" w:history="1">
        <w:r w:rsidRPr="004D5E7D">
          <w:rPr>
            <w:rStyle w:val="Hyperlink"/>
            <w:noProof/>
          </w:rPr>
          <w:t>Abbildung 6 Workflow Phasen</w:t>
        </w:r>
        <w:r>
          <w:rPr>
            <w:noProof/>
            <w:webHidden/>
          </w:rPr>
          <w:tab/>
        </w:r>
        <w:r>
          <w:rPr>
            <w:noProof/>
            <w:webHidden/>
          </w:rPr>
          <w:fldChar w:fldCharType="begin"/>
        </w:r>
        <w:r>
          <w:rPr>
            <w:noProof/>
            <w:webHidden/>
          </w:rPr>
          <w:instrText xml:space="preserve"> PAGEREF _Toc210521100 \h </w:instrText>
        </w:r>
        <w:r>
          <w:rPr>
            <w:noProof/>
            <w:webHidden/>
          </w:rPr>
        </w:r>
        <w:r>
          <w:rPr>
            <w:noProof/>
            <w:webHidden/>
          </w:rPr>
          <w:fldChar w:fldCharType="separate"/>
        </w:r>
        <w:r>
          <w:rPr>
            <w:noProof/>
            <w:webHidden/>
          </w:rPr>
          <w:t>35</w:t>
        </w:r>
        <w:r>
          <w:rPr>
            <w:noProof/>
            <w:webHidden/>
          </w:rPr>
          <w:fldChar w:fldCharType="end"/>
        </w:r>
      </w:hyperlink>
    </w:p>
    <w:p w14:paraId="35EF1763" w14:textId="624B0458" w:rsidR="00714052" w:rsidRDefault="00714052">
      <w:pPr>
        <w:pStyle w:val="TableofFigures"/>
        <w:rPr>
          <w:rFonts w:asciiTheme="minorHAnsi" w:eastAsiaTheme="minorEastAsia" w:hAnsiTheme="minorHAnsi" w:cstheme="minorBidi"/>
          <w:noProof/>
          <w:kern w:val="2"/>
          <w:szCs w:val="24"/>
          <w14:ligatures w14:val="standardContextual"/>
        </w:rPr>
      </w:pPr>
      <w:hyperlink w:anchor="_Toc210521101" w:history="1">
        <w:r w:rsidRPr="004D5E7D">
          <w:rPr>
            <w:rStyle w:val="Hyperlink"/>
            <w:noProof/>
          </w:rPr>
          <w:t>Abbildung 7 Schichtenarchitektur</w:t>
        </w:r>
        <w:r>
          <w:rPr>
            <w:noProof/>
            <w:webHidden/>
          </w:rPr>
          <w:tab/>
        </w:r>
        <w:r>
          <w:rPr>
            <w:noProof/>
            <w:webHidden/>
          </w:rPr>
          <w:fldChar w:fldCharType="begin"/>
        </w:r>
        <w:r>
          <w:rPr>
            <w:noProof/>
            <w:webHidden/>
          </w:rPr>
          <w:instrText xml:space="preserve"> PAGEREF _Toc210521101 \h </w:instrText>
        </w:r>
        <w:r>
          <w:rPr>
            <w:noProof/>
            <w:webHidden/>
          </w:rPr>
        </w:r>
        <w:r>
          <w:rPr>
            <w:noProof/>
            <w:webHidden/>
          </w:rPr>
          <w:fldChar w:fldCharType="separate"/>
        </w:r>
        <w:r>
          <w:rPr>
            <w:noProof/>
            <w:webHidden/>
          </w:rPr>
          <w:t>36</w:t>
        </w:r>
        <w:r>
          <w:rPr>
            <w:noProof/>
            <w:webHidden/>
          </w:rPr>
          <w:fldChar w:fldCharType="end"/>
        </w:r>
      </w:hyperlink>
    </w:p>
    <w:p w14:paraId="30610CC1" w14:textId="5DF3674C" w:rsidR="00714052" w:rsidRDefault="00714052">
      <w:pPr>
        <w:pStyle w:val="TableofFigures"/>
        <w:rPr>
          <w:rFonts w:asciiTheme="minorHAnsi" w:eastAsiaTheme="minorEastAsia" w:hAnsiTheme="minorHAnsi" w:cstheme="minorBidi"/>
          <w:noProof/>
          <w:kern w:val="2"/>
          <w:szCs w:val="24"/>
          <w14:ligatures w14:val="standardContextual"/>
        </w:rPr>
      </w:pPr>
      <w:hyperlink w:anchor="_Toc210521102" w:history="1">
        <w:r w:rsidRPr="004D5E7D">
          <w:rPr>
            <w:rStyle w:val="Hyperlink"/>
            <w:noProof/>
          </w:rPr>
          <w:t>Abbildung 8 ReAct-Pattern</w:t>
        </w:r>
        <w:r>
          <w:rPr>
            <w:noProof/>
            <w:webHidden/>
          </w:rPr>
          <w:tab/>
        </w:r>
        <w:r>
          <w:rPr>
            <w:noProof/>
            <w:webHidden/>
          </w:rPr>
          <w:fldChar w:fldCharType="begin"/>
        </w:r>
        <w:r>
          <w:rPr>
            <w:noProof/>
            <w:webHidden/>
          </w:rPr>
          <w:instrText xml:space="preserve"> PAGEREF _Toc210521102 \h </w:instrText>
        </w:r>
        <w:r>
          <w:rPr>
            <w:noProof/>
            <w:webHidden/>
          </w:rPr>
        </w:r>
        <w:r>
          <w:rPr>
            <w:noProof/>
            <w:webHidden/>
          </w:rPr>
          <w:fldChar w:fldCharType="separate"/>
        </w:r>
        <w:r>
          <w:rPr>
            <w:noProof/>
            <w:webHidden/>
          </w:rPr>
          <w:t>38</w:t>
        </w:r>
        <w:r>
          <w:rPr>
            <w:noProof/>
            <w:webHidden/>
          </w:rPr>
          <w:fldChar w:fldCharType="end"/>
        </w:r>
      </w:hyperlink>
    </w:p>
    <w:p w14:paraId="16330F26" w14:textId="5F73EF2B" w:rsidR="00714052" w:rsidRDefault="00714052">
      <w:pPr>
        <w:pStyle w:val="TableofFigures"/>
        <w:rPr>
          <w:rFonts w:asciiTheme="minorHAnsi" w:eastAsiaTheme="minorEastAsia" w:hAnsiTheme="minorHAnsi" w:cstheme="minorBidi"/>
          <w:noProof/>
          <w:kern w:val="2"/>
          <w:szCs w:val="24"/>
          <w14:ligatures w14:val="standardContextual"/>
        </w:rPr>
      </w:pPr>
      <w:hyperlink w:anchor="_Toc210521103" w:history="1">
        <w:r w:rsidRPr="004D5E7D">
          <w:rPr>
            <w:rStyle w:val="Hyperlink"/>
            <w:noProof/>
          </w:rPr>
          <w:t>Abbildung 9 Sequentieller Issue Prozess</w:t>
        </w:r>
        <w:r>
          <w:rPr>
            <w:noProof/>
            <w:webHidden/>
          </w:rPr>
          <w:tab/>
        </w:r>
        <w:r>
          <w:rPr>
            <w:noProof/>
            <w:webHidden/>
          </w:rPr>
          <w:fldChar w:fldCharType="begin"/>
        </w:r>
        <w:r>
          <w:rPr>
            <w:noProof/>
            <w:webHidden/>
          </w:rPr>
          <w:instrText xml:space="preserve"> PAGEREF _Toc210521103 \h </w:instrText>
        </w:r>
        <w:r>
          <w:rPr>
            <w:noProof/>
            <w:webHidden/>
          </w:rPr>
        </w:r>
        <w:r>
          <w:rPr>
            <w:noProof/>
            <w:webHidden/>
          </w:rPr>
          <w:fldChar w:fldCharType="separate"/>
        </w:r>
        <w:r>
          <w:rPr>
            <w:noProof/>
            <w:webHidden/>
          </w:rPr>
          <w:t>41</w:t>
        </w:r>
        <w:r>
          <w:rPr>
            <w:noProof/>
            <w:webHidden/>
          </w:rPr>
          <w:fldChar w:fldCharType="end"/>
        </w:r>
      </w:hyperlink>
    </w:p>
    <w:p w14:paraId="5FE2841B" w14:textId="3FD8DFC6" w:rsidR="008B42C0" w:rsidRPr="0000465F" w:rsidRDefault="008B42C0" w:rsidP="00BE4A7F">
      <w:pPr>
        <w:pStyle w:val="BasicText"/>
      </w:pPr>
      <w:r w:rsidRPr="0000465F">
        <w:fldChar w:fldCharType="end"/>
      </w:r>
    </w:p>
    <w:p w14:paraId="0FF2DA53" w14:textId="77777777" w:rsidR="00E94C6D" w:rsidRPr="0000465F" w:rsidRDefault="00E94C6D" w:rsidP="00BE4A7F">
      <w:pPr>
        <w:pStyle w:val="BasicText"/>
      </w:pPr>
    </w:p>
    <w:p w14:paraId="72AE65CF" w14:textId="77777777" w:rsidR="00E94C6D" w:rsidRPr="0000465F" w:rsidRDefault="00E94C6D" w:rsidP="00BE4A7F">
      <w:pPr>
        <w:pStyle w:val="BasicText"/>
      </w:pPr>
    </w:p>
    <w:p w14:paraId="2784B73A" w14:textId="77777777" w:rsidR="00297DC8" w:rsidRPr="0000465F" w:rsidRDefault="00C565B8" w:rsidP="00BE4A7F">
      <w:pPr>
        <w:pStyle w:val="Heading1"/>
        <w:pageBreakBefore w:val="0"/>
        <w:numPr>
          <w:ilvl w:val="0"/>
          <w:numId w:val="0"/>
        </w:numPr>
      </w:pPr>
      <w:bookmarkStart w:id="1" w:name="_Toc210642383"/>
      <w:r w:rsidRPr="0000465F">
        <w:t>Tabellenverzeichnis</w:t>
      </w:r>
      <w:bookmarkEnd w:id="1"/>
    </w:p>
    <w:p w14:paraId="564EB485" w14:textId="4A3F9C9A" w:rsidR="00714052" w:rsidRDefault="006D7287">
      <w:pPr>
        <w:pStyle w:val="TableofFigures"/>
        <w:rPr>
          <w:rFonts w:asciiTheme="minorHAnsi" w:eastAsiaTheme="minorEastAsia" w:hAnsiTheme="minorHAnsi" w:cstheme="minorBidi"/>
          <w:noProof/>
          <w:kern w:val="2"/>
          <w:szCs w:val="24"/>
          <w14:ligatures w14:val="standardContextual"/>
        </w:rPr>
      </w:pPr>
      <w:r w:rsidRPr="0000465F">
        <w:fldChar w:fldCharType="begin"/>
      </w:r>
      <w:r w:rsidRPr="0000465F">
        <w:instrText xml:space="preserve"> TOC \h \z \c "Tabelle" </w:instrText>
      </w:r>
      <w:r w:rsidRPr="0000465F">
        <w:fldChar w:fldCharType="separate"/>
      </w:r>
      <w:hyperlink w:anchor="_Toc210521104" w:history="1">
        <w:r w:rsidR="00714052" w:rsidRPr="00FC27FD">
          <w:rPr>
            <w:rStyle w:val="Hyperlink"/>
            <w:noProof/>
          </w:rPr>
          <w:t>Tabelle 1 Agenten Vergleich</w:t>
        </w:r>
        <w:r w:rsidR="00714052">
          <w:rPr>
            <w:noProof/>
            <w:webHidden/>
          </w:rPr>
          <w:tab/>
        </w:r>
        <w:r w:rsidR="00714052">
          <w:rPr>
            <w:noProof/>
            <w:webHidden/>
          </w:rPr>
          <w:fldChar w:fldCharType="begin"/>
        </w:r>
        <w:r w:rsidR="00714052">
          <w:rPr>
            <w:noProof/>
            <w:webHidden/>
          </w:rPr>
          <w:instrText xml:space="preserve"> PAGEREF _Toc210521104 \h </w:instrText>
        </w:r>
        <w:r w:rsidR="00714052">
          <w:rPr>
            <w:noProof/>
            <w:webHidden/>
          </w:rPr>
        </w:r>
        <w:r w:rsidR="00714052">
          <w:rPr>
            <w:noProof/>
            <w:webHidden/>
          </w:rPr>
          <w:fldChar w:fldCharType="separate"/>
        </w:r>
        <w:r w:rsidR="00714052">
          <w:rPr>
            <w:noProof/>
            <w:webHidden/>
          </w:rPr>
          <w:t>18</w:t>
        </w:r>
        <w:r w:rsidR="00714052">
          <w:rPr>
            <w:noProof/>
            <w:webHidden/>
          </w:rPr>
          <w:fldChar w:fldCharType="end"/>
        </w:r>
      </w:hyperlink>
    </w:p>
    <w:p w14:paraId="24702890" w14:textId="75B3E0F6" w:rsidR="00714052" w:rsidRDefault="00714052">
      <w:pPr>
        <w:pStyle w:val="TableofFigures"/>
        <w:rPr>
          <w:rFonts w:asciiTheme="minorHAnsi" w:eastAsiaTheme="minorEastAsia" w:hAnsiTheme="minorHAnsi" w:cstheme="minorBidi"/>
          <w:noProof/>
          <w:kern w:val="2"/>
          <w:szCs w:val="24"/>
          <w14:ligatures w14:val="standardContextual"/>
        </w:rPr>
      </w:pPr>
      <w:hyperlink w:anchor="_Toc210521105" w:history="1">
        <w:r w:rsidRPr="00FC27FD">
          <w:rPr>
            <w:rStyle w:val="Hyperlink"/>
            <w:noProof/>
          </w:rPr>
          <w:t>Tabelle 2 Multi-Pattern Success-Marker-System</w:t>
        </w:r>
        <w:r>
          <w:rPr>
            <w:noProof/>
            <w:webHidden/>
          </w:rPr>
          <w:tab/>
        </w:r>
        <w:r>
          <w:rPr>
            <w:noProof/>
            <w:webHidden/>
          </w:rPr>
          <w:fldChar w:fldCharType="begin"/>
        </w:r>
        <w:r>
          <w:rPr>
            <w:noProof/>
            <w:webHidden/>
          </w:rPr>
          <w:instrText xml:space="preserve"> PAGEREF _Toc210521105 \h </w:instrText>
        </w:r>
        <w:r>
          <w:rPr>
            <w:noProof/>
            <w:webHidden/>
          </w:rPr>
        </w:r>
        <w:r>
          <w:rPr>
            <w:noProof/>
            <w:webHidden/>
          </w:rPr>
          <w:fldChar w:fldCharType="separate"/>
        </w:r>
        <w:r>
          <w:rPr>
            <w:noProof/>
            <w:webHidden/>
          </w:rPr>
          <w:t>42</w:t>
        </w:r>
        <w:r>
          <w:rPr>
            <w:noProof/>
            <w:webHidden/>
          </w:rPr>
          <w:fldChar w:fldCharType="end"/>
        </w:r>
      </w:hyperlink>
    </w:p>
    <w:p w14:paraId="2E971B49" w14:textId="7DD0D268" w:rsidR="00987834" w:rsidRPr="0000465F" w:rsidRDefault="006D7287" w:rsidP="00BE4A7F">
      <w:pPr>
        <w:pStyle w:val="BasicText"/>
      </w:pPr>
      <w:r w:rsidRPr="0000465F">
        <w:rPr>
          <w:b/>
          <w:bCs/>
        </w:rPr>
        <w:fldChar w:fldCharType="end"/>
      </w:r>
    </w:p>
    <w:p w14:paraId="75FE899F" w14:textId="77777777" w:rsidR="00C565B8" w:rsidRPr="0000465F" w:rsidRDefault="00C565B8" w:rsidP="00BE4A7F">
      <w:pPr>
        <w:pStyle w:val="Heading1"/>
        <w:numPr>
          <w:ilvl w:val="0"/>
          <w:numId w:val="0"/>
        </w:numPr>
      </w:pPr>
      <w:bookmarkStart w:id="2" w:name="_Toc210642384"/>
      <w:r w:rsidRPr="0000465F">
        <w:lastRenderedPageBreak/>
        <w:t>Abkürzungsverzeichnis</w:t>
      </w:r>
      <w:bookmarkEnd w:id="2"/>
    </w:p>
    <w:p w14:paraId="40F28B41" w14:textId="1E672263" w:rsidR="00C565B8" w:rsidRPr="0000465F" w:rsidRDefault="00A04489" w:rsidP="00BE4A7F">
      <w:pPr>
        <w:pStyle w:val="BasicTextIndentation"/>
        <w:jc w:val="both"/>
      </w:pPr>
      <w:r w:rsidRPr="0000465F">
        <w:t>KI</w:t>
      </w:r>
      <w:r w:rsidR="00C565B8" w:rsidRPr="0000465F">
        <w:tab/>
      </w:r>
      <w:r w:rsidRPr="0000465F">
        <w:t>Künstliche Intelligenz</w:t>
      </w:r>
    </w:p>
    <w:p w14:paraId="33D50512" w14:textId="0B848C93" w:rsidR="00C565B8" w:rsidRPr="0000465F" w:rsidRDefault="00A04489" w:rsidP="00BE4A7F">
      <w:pPr>
        <w:pStyle w:val="BasicTextIndentation"/>
        <w:jc w:val="both"/>
      </w:pPr>
      <w:r w:rsidRPr="0000465F">
        <w:t>LLM</w:t>
      </w:r>
      <w:r w:rsidR="00C565B8" w:rsidRPr="0000465F">
        <w:tab/>
      </w:r>
      <w:r w:rsidRPr="0000465F">
        <w:t>Large Language Model</w:t>
      </w:r>
    </w:p>
    <w:p w14:paraId="0142B6DD" w14:textId="7C63BCEA" w:rsidR="00C20238" w:rsidRPr="006D68FE" w:rsidRDefault="00FE60B6" w:rsidP="00FE60B6">
      <w:pPr>
        <w:pStyle w:val="BasicTextIndentation"/>
        <w:jc w:val="both"/>
        <w:rPr>
          <w:lang w:val="it-IT"/>
        </w:rPr>
      </w:pPr>
      <w:r w:rsidRPr="006D68FE">
        <w:rPr>
          <w:lang w:val="it-IT"/>
        </w:rPr>
        <w:t>MCP</w:t>
      </w:r>
      <w:r w:rsidR="00A077CE" w:rsidRPr="006D68FE">
        <w:rPr>
          <w:lang w:val="it-IT"/>
        </w:rPr>
        <w:tab/>
      </w:r>
      <w:r w:rsidR="0061094B" w:rsidRPr="006D68FE">
        <w:rPr>
          <w:lang w:val="it-IT"/>
        </w:rPr>
        <w:t>Model Context Protocol</w:t>
      </w:r>
    </w:p>
    <w:p w14:paraId="5CBD1652" w14:textId="39870DEB" w:rsidR="00FE60B6" w:rsidRPr="006D68FE" w:rsidRDefault="00FE60B6" w:rsidP="00FE60B6">
      <w:pPr>
        <w:pStyle w:val="BasicTextIndentation"/>
        <w:jc w:val="both"/>
        <w:rPr>
          <w:lang w:val="it-IT"/>
        </w:rPr>
      </w:pPr>
      <w:r w:rsidRPr="006D68FE">
        <w:rPr>
          <w:lang w:val="it-IT"/>
        </w:rPr>
        <w:t>CI/DC</w:t>
      </w:r>
      <w:r w:rsidR="0061094B" w:rsidRPr="006D68FE">
        <w:rPr>
          <w:lang w:val="it-IT"/>
        </w:rPr>
        <w:tab/>
        <w:t>Continues ….</w:t>
      </w:r>
    </w:p>
    <w:p w14:paraId="3B084244" w14:textId="6F17C2DC" w:rsidR="00FE60B6" w:rsidRPr="0000465F" w:rsidRDefault="00FE60B6" w:rsidP="00FE60B6">
      <w:pPr>
        <w:pStyle w:val="BasicTextIndentation"/>
        <w:jc w:val="both"/>
      </w:pPr>
      <w:r w:rsidRPr="0000465F">
        <w:t>MR</w:t>
      </w:r>
      <w:r w:rsidR="0061094B" w:rsidRPr="0000465F">
        <w:tab/>
        <w:t>Merge-Request</w:t>
      </w:r>
    </w:p>
    <w:p w14:paraId="2E85EFFA" w14:textId="77777777" w:rsidR="00FE60B6" w:rsidRPr="0000465F" w:rsidRDefault="00FE60B6" w:rsidP="00FE60B6">
      <w:pPr>
        <w:pStyle w:val="BasicTextIndentation"/>
        <w:jc w:val="both"/>
      </w:pPr>
    </w:p>
    <w:p w14:paraId="776DFE98" w14:textId="77777777" w:rsidR="00C20238" w:rsidRPr="0000465F" w:rsidRDefault="00C20238" w:rsidP="00BE4A7F">
      <w:pPr>
        <w:pStyle w:val="BasicText"/>
        <w:sectPr w:rsidR="00C20238" w:rsidRPr="0000465F" w:rsidSect="008A0686">
          <w:headerReference w:type="default" r:id="rId9"/>
          <w:headerReference w:type="first" r:id="rId10"/>
          <w:footerReference w:type="first" r:id="rId11"/>
          <w:pgSz w:w="11906" w:h="16838"/>
          <w:pgMar w:top="1417" w:right="1417" w:bottom="1134" w:left="1417" w:header="850" w:footer="708" w:gutter="0"/>
          <w:pgNumType w:fmt="upperRoman"/>
          <w:cols w:space="708"/>
          <w:titlePg/>
          <w:docGrid w:linePitch="360"/>
        </w:sectPr>
      </w:pPr>
    </w:p>
    <w:p w14:paraId="51CD03E8" w14:textId="77777777" w:rsidR="00EE7A9A" w:rsidRPr="0000465F" w:rsidRDefault="00297DC8" w:rsidP="00BE4A7F">
      <w:pPr>
        <w:pStyle w:val="Heading1"/>
      </w:pPr>
      <w:bookmarkStart w:id="3" w:name="_Toc210642385"/>
      <w:r w:rsidRPr="0000465F">
        <w:lastRenderedPageBreak/>
        <w:t>Einleitung</w:t>
      </w:r>
      <w:bookmarkEnd w:id="3"/>
    </w:p>
    <w:p w14:paraId="561BB77D" w14:textId="246A285D" w:rsidR="00C53B85" w:rsidRPr="0000465F" w:rsidRDefault="0061094B" w:rsidP="00C53B85">
      <w:pPr>
        <w:pStyle w:val="BasicText"/>
      </w:pPr>
      <w:r w:rsidRPr="0000465F">
        <w:t>In diesem Kapitel wird eine konkrete Einführung in das Thema der Bachelorarbeit gegeben und der Grundstein</w:t>
      </w:r>
      <w:r w:rsidR="00963549" w:rsidRPr="0000465F">
        <w:t xml:space="preserve"> für das aufzubauende System gelegt,</w:t>
      </w:r>
      <w:r w:rsidRPr="0000465F">
        <w:t xml:space="preserve"> durch Darstellung der Ausgangslage, erklärung der Problemstellung und einer Zielsetzung</w:t>
      </w:r>
      <w:r w:rsidR="00963549" w:rsidRPr="0000465F">
        <w:t>.</w:t>
      </w:r>
    </w:p>
    <w:p w14:paraId="48780FA8" w14:textId="4C9CF093" w:rsidR="004861D4" w:rsidRPr="0000465F" w:rsidRDefault="00222F69" w:rsidP="00222F69">
      <w:pPr>
        <w:pStyle w:val="Heading2"/>
      </w:pPr>
      <w:bookmarkStart w:id="4" w:name="_Toc210642386"/>
      <w:r w:rsidRPr="0000465F">
        <w:t>Ausgangslage &amp; Motivation</w:t>
      </w:r>
      <w:bookmarkEnd w:id="4"/>
    </w:p>
    <w:p w14:paraId="2DAD83EF" w14:textId="3177782F" w:rsidR="00DB2CB0" w:rsidRPr="0000465F" w:rsidRDefault="00DB2CB0" w:rsidP="00DB2CB0">
      <w:pPr>
        <w:pStyle w:val="BasicText"/>
      </w:pPr>
      <w:r w:rsidRPr="0000465F">
        <w:t>In den letzten Jahren haben Large Language Models (LLMs) die Softwaretechnik tiefgreifend verändert.</w:t>
      </w:r>
      <w:r w:rsidR="00695F65" w:rsidRPr="0000465F">
        <w:t xml:space="preserve"> </w:t>
      </w:r>
      <w:sdt>
        <w:sdtPr>
          <w:alias w:val="To edit, see citavi.com/edit"/>
          <w:tag w:val="CitaviPlaceholder#2001c005-7cb1-4978-9179-0a9f7663f6d0"/>
          <w:id w:val="-448866323"/>
          <w:placeholder>
            <w:docPart w:val="DefaultPlaceholder_-1854013440"/>
          </w:placeholder>
        </w:sdtPr>
        <w:sdtContent>
          <w:r w:rsidR="00695F65"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NjgzM2U0LTU3ZjYtNGZiYy05NjI5LTVjN2JlODdmYTc1ZSIsIlJhbmdlTGVuZ3RoIjoyLCJSZWZlcmVuY2VJZCI6IjRhMGExMzAxLWY4ZTAtNDdlZi05ZmI5LWY4NzgyNWQ4OGZ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10sIkNpdGF0aW9uS2V5VXBkYXRlVHlwZSI6MCwiQ29sbGFib3JhdG9ycyI6W10sIkNvdmVyUGF0aCI6eyIkaWQiOiIyMyIsIiR0eXBlIjoiU3dpc3NBY2FkZW1pYy5DaXRhdmkuTGlua2VkUmVzb3VyY2UsIFN3aXNzQWNhZGVtaWMuQ2l0YXZpIiwiTGlua2VkUmVzb3VyY2VUeXBlIjoxLCJVcmlTdHJpbmciOiJOZ3V5ZW4tRHVjLCBBYnJhaGFtc3NvbiBldCBhbCAoSGcpIDIwMjQgLSBHZW5lcmF0aXZlIEFJIGZvciBlZmZlY3RpdmUgc29mdHdhcmUuanBn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DcvOTc4LTMtMDMxLTU1NjQyLTUiLCJVcmlTdHJpbmciOiJodHRwczovL2RvaS5vcmcvMTAuMTAwNy85NzgtMy0wMzEtNTU2NDItN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}</w:instrText>
          </w:r>
          <w:r w:rsidR="00695F65" w:rsidRPr="0000465F">
            <w:fldChar w:fldCharType="separate"/>
          </w:r>
          <w:r w:rsidR="00472881">
            <w:t>[1, 2]</w:t>
          </w:r>
          <w:r w:rsidR="00695F65" w:rsidRPr="0000465F">
            <w:fldChar w:fldCharType="end"/>
          </w:r>
        </w:sdtContent>
      </w:sdt>
      <w:r w:rsidRPr="0000465F">
        <w:t xml:space="preserve"> Während frühe Arbeiten auf einfache Code-Vervollständigung fokussierten </w:t>
      </w:r>
      <w:sdt>
        <w:sdtPr>
          <w:alias w:val="To edit, see citavi.com/edit"/>
          <w:tag w:val="CitaviPlaceholder#5b89233e-f139-4dc5-b0fc-d5c293531055"/>
          <w:id w:val="-253360968"/>
          <w:placeholder>
            <w:docPart w:val="DefaultPlaceholder_-1854013440"/>
          </w:placeholder>
        </w:sdtPr>
        <w:sdtContent>
          <w:r w:rsidRPr="0000465F">
            <w:fldChar w:fldCharType="begin"/>
          </w:r>
          <w:r w:rsidR="0047288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Yzk3MDU1LTI3ZTYtNDQ4My05YmI0LTc2MGRlZDViNTAwYiIsIlJhbmdlTGVuZ3RoIjoyLCJSZWZlcmVuY2VJZCI6IjdmNzg3MGEzLTQ0MTQtNGQzZS1iOTJhLTFjMWZiNjFiOGI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Q1MDAvYXJvLjEyMTU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Q1MDAvYXJvLjEyMTU5IiwiVXJpU3RyaW5nIjoiaHR0cHM6Ly9kb2kub3JnLzEwLjE0NTAwL2Fyby4xMjE1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S4wOC4yMDIzIiwiRWRpdG9ycyI6W10sIkV2YWx1YXRpb25Db21wbGV4aXR5IjowLCJFdmFsdWF0aW9uU291cmNlVGV4dEZvcm1hdCI6MCwiR3JvdXBzIjpbXSwiSGFzTGFiZWwxIjpmYWxzZSwiSGFzTGFiZWwyIjpmYWxzZSwiS2V5d29yZHMiOltd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MwOC4xMDYyMHY2IiwiVXJpU3RyaW5nIjoiaHR0cHM6Ly9hcnhpdi5vcmcvcGRmLzIzMDguMTA2MjB2Ni5wZGY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VzYXVpIiwiQ3JlYXRlZE9uIjoiMjAyNS0wOS0wN1QxMTo1OToxMCIsIk1vZGlmaWVkQnkiOiJfRXNhdWkiLCJJZCI6Ijk2NzhkMjQ2LWI3ZDUtNGE3Ni1iZDdiLTE1OWYyZWQyODY4YSIsIk1vZGlmaWVkT24iOiIyMDI1LTA5LTA3VDExOjU5OjEwIiwiUHJvamVjdCI6eyIkcmVmIjoiOC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MwOC4xMDYyMHY2IiwiVXJpU3RyaW5nIjoiaHR0cDovL2FyeGl2Lm9yZy9hYnMvMjMwOC4xMDYyMHY2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Fc2F1aSIsIkNyZWF0ZWRPbiI6IjIwMjUtMDktMDdUMTE6NTk6MTAiLCJNb2RpZmllZEJ5IjoiX0VzYXVpIiwiSWQiOiI5NjVmMDljMy1mYmU1LTQ3YjEtYjYzNC1lYmFiYjc4ZjlhZjciLCJNb2RpZmllZE9uIjoiMjAyNS0wOS0wN1QxMTo1OToxMC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mh0dHA6Ly9hcnhpdi5vcmcvcGRmLzIzMDguMTA2MjB2NiIsIlVyaVN0cmluZyI6Imh0dHA6Ly9hcnhpdi5vcmcvcGRmLzIzMDguMTA2MjB2N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}</w:instrText>
          </w:r>
          <w:r w:rsidRPr="0000465F">
            <w:fldChar w:fldCharType="separate"/>
          </w:r>
          <w:r w:rsidR="00472881">
            <w:t>[3, 4]</w:t>
          </w:r>
          <w:r w:rsidRPr="0000465F">
            <w:fldChar w:fldCharType="end"/>
          </w:r>
        </w:sdtContent>
      </w:sdt>
      <w:r w:rsidRPr="0000465F">
        <w:t xml:space="preserve">, ermöglichen heutige Systeme autonome Softwareentwicklungs-Agenten, die komplexe Aufgaben wie Bugfixing, Testing oder Dokumentation durchführen. </w:t>
      </w:r>
      <w:sdt>
        <w:sdtPr>
          <w:alias w:val="To edit, see citavi.com/edit"/>
          <w:tag w:val="CitaviPlaceholder#d48b9f77-9ca8-4b8a-be58-626fbeb73f80"/>
          <w:id w:val="441810195"/>
          <w:placeholder>
            <w:docPart w:val="DefaultPlaceholder_-1854013440"/>
          </w:placeholder>
        </w:sdtPr>
        <w:sdtContent>
          <w:r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ZjI0MWM5LTg4YzAtNDQ1ZC05NzVkLTFmZWViZjg1ZDY4NiIsIlJhbmdlTGVuZ3RoIjoyLCJSZWZlcmVuY2VJZCI6IjUyNjE5ZGZjLTNkZGMtNGUyNy1iNGYyLTQxNjNlNjMzMjAy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y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I0MTAuMTI0Njh2MiIsIlVyaVN0cmluZyI6Imh0dHA6Ly9hcnhpdi5vcmcvYWJzLzI0MTAuMTI0Njh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RXNhdWkiLCJDcmVhdGVkT24iOiIyMDI1LTA5LTA3VDE0OjE0OjM4IiwiTW9kaWZpZWRCeSI6Il9Fc2F1aSIsIklkIjoiYjM1N2NlNDEtY2U5MC00YmZmLWIyMTAtMDc0MzQ3YTI5ZmI5IiwiTW9kaWZpZWRPbiI6IjIwMjUtMDktMDdUMTQ6MTQ6Mzg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NDEwLjEyNDY4djIiLCJVcmlTdHJpbmciOiJodHRwczovL2FyeGl2Lm9yZy9wZGYvMjQxMC4xMjQ2OHYy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XNhdWkiLCJDcmVhdGVkT24iOiIyMDI1LTA5LTA3VDE0OjE0OjM4IiwiTW9kaWZpZWRCeSI6Il9Fc2F1aSIsIklkIjoiOGU4ZjcyMWQtNGYxOC00ZWVjLTk4ZTktNjBjZGIxNDlmMmUyIiwiTW9kaWZpZWRPbiI6IjIwMjUtMDktMDdUMTQ6MTQ6Mz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NDEwLjEyNDY4djIiLCJVcmlTdHJpbmciOiJodHRwOi8vYXJ4aXYub3JnL3BkZi8yNDEwLjEyNDY4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A0LTAyNC00MDIzMS0xIiwiRWRpdG9ycyI6W10sIkV2YWx1YXRpb25Db21wbGV4aXR5IjowLCJFdmFsdWF0aW9uU291cmNlVGV4dEZvcm1hdCI6MCwiR3JvdXBzIjpbXSwiSGFzTGFiZWwxIjpmYWxzZSwiSGFzTGFiZWwyIjpmYWxzZSwiS2V5d29yZHMiOltd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wNy9zMTE3MDQtMDI0LTQwMjMxLTEiLCJVcmlTdHJpbmciOiJodHRwczovL2RvaS5vcmcvMTAuMTAwNy9zMTE3MDQtMDI0LTQwMjMxLT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}</w:instrText>
          </w:r>
          <w:r w:rsidRPr="0000465F">
            <w:fldChar w:fldCharType="separate"/>
          </w:r>
          <w:r w:rsidR="00472881">
            <w:t>[5–7]</w:t>
          </w:r>
          <w:r w:rsidRPr="0000465F">
            <w:fldChar w:fldCharType="end"/>
          </w:r>
        </w:sdtContent>
      </w:sdt>
      <w:r w:rsidRPr="0000465F">
        <w:t xml:space="preserve"> Diese Entwicklung geht über reine Codegenerierung hinaus und integriert Planung, Interaktion und Tool-Nutzung in sogenannten </w:t>
      </w:r>
      <w:r w:rsidR="006D68FE">
        <w:t>A</w:t>
      </w:r>
      <w:r w:rsidRPr="0000465F">
        <w:t>gentischen</w:t>
      </w:r>
      <w:r w:rsidR="006D68FE">
        <w:t>-</w:t>
      </w:r>
      <w:r w:rsidRPr="0000465F">
        <w:t xml:space="preserve">Workflows. </w:t>
      </w:r>
      <w:sdt>
        <w:sdtPr>
          <w:alias w:val="To edit, see citavi.com/edit"/>
          <w:tag w:val="CitaviPlaceholder#1c0c4ef7-e0e4-4785-b081-643899cd41ab"/>
          <w:id w:val="-2098628304"/>
          <w:placeholder>
            <w:docPart w:val="DefaultPlaceholder_-1854013440"/>
          </w:placeholder>
        </w:sdtPr>
        <w:sdtContent>
          <w:r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YTY0NDI4LWNkNzQtNDUwOS05MGJmLWM5NTRkMzBjYWI3MiIsIlJhbmdlTGVuZ3RoIjozLCJSZWZlcmVuY2VJZCI6Ijk2YjAwMzc0LWM1MWQtNDIwNC04MzVkLTlhNTE3YjQxNzQ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A1MTUtMDI1LTAwNTQ0LT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A3L3MxMDUxNS0wMjUtMDA1NDQtMiIsIlVyaVN0cmluZyI6Imh0dHBzOi8vZG9pLm9yZy8xMC4xMDA3L3MxMDUxNS0wMjUtMDA1NDQt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}</w:instrText>
          </w:r>
          <w:r w:rsidRPr="0000465F">
            <w:fldChar w:fldCharType="separate"/>
          </w:r>
          <w:r w:rsidR="00472881">
            <w:t>[8]</w:t>
          </w:r>
          <w:r w:rsidRPr="0000465F">
            <w:fldChar w:fldCharType="end"/>
          </w:r>
        </w:sdtContent>
      </w:sdt>
      <w:r w:rsidRPr="0000465F">
        <w:t xml:space="preserve"> Plattformen wie GitLab bieten mit Merge Requests (MRs) und CI/CD-Pipelines eine realitätsnahe Infrastruktur, in der solche </w:t>
      </w:r>
      <w:r w:rsidR="006D68FE">
        <w:t>A</w:t>
      </w:r>
      <w:r w:rsidRPr="0000465F">
        <w:t>gentischen</w:t>
      </w:r>
      <w:r w:rsidR="006D68FE">
        <w:t>-</w:t>
      </w:r>
      <w:r w:rsidRPr="0000465F">
        <w:t xml:space="preserve">Systeme evaluiert werden können. </w:t>
      </w:r>
      <w:sdt>
        <w:sdtPr>
          <w:alias w:val="To edit, see citavi.com/edit"/>
          <w:tag w:val="CitaviPlaceholder#d501bbe7-6f42-428e-9164-c985395a1603"/>
          <w:id w:val="581337516"/>
          <w:placeholder>
            <w:docPart w:val="DefaultPlaceholder_-1854013440"/>
          </w:placeholder>
        </w:sdtPr>
        <w:sdtContent>
          <w:r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ZDgyNjczLWI5ZDQtNGRjZC1iMjM1LWMwNDYyZjYyMzM3NCIsIlJhbmdlTGVuZ3RoIjozLCJSZWZlcmVuY2VJZCI6IjIzMThlMTg0LTE5YzAtNDhhZC1hZDQwLTdlNTY1NDMzMTQ4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DUvMjk3MDI3Ni4yOTcwMzU4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yOTcwMjc2LjI5NzAzNTgiLCJVcmlTdHJpbmciOiJodHRwczovL2RvaS5vcmcvMTAuMTE0NS8yOTcwMjc2LjI5NzAzN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zYXVpIiwiQ3JlYXRlZE9uIjoiMjAyNS0wOS0wN1QxMTo1OToxMCIsIk1vZGlmaWVkQnkiOiJfRXNhdWkiLCJJZCI6Ijk4ZjIyNzVhLTUxYWQtNGE5Zi05MGUyLTc2YTEyNTYzOWU0MiIsIk1vZGlmaWVkT24iOiIyMDI1LTA5LTA3VDExOjU5OjEw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C5hY20ub3JnL2RvaS9wcm9jZWVkaW5ncy8xMC4xMTQ1LzI5NzAyNzYiLCJVcmlTdHJpbmciOiJodHRwczovL2RsLmFjbS5vcmcvZG9pL3Byb2NlZWRpbmdzLzEwLjExNDUvMjk3MDI3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UvMjk3MDI3NiIsIlVyaVN0cmluZyI6Imh0dHBzOi8vZG9pLm9yZy8xMC4xMTQ1LzI5NzAyNz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}</w:instrText>
          </w:r>
          <w:r w:rsidRPr="0000465F">
            <w:fldChar w:fldCharType="separate"/>
          </w:r>
          <w:r w:rsidR="00472881">
            <w:t>[9]</w:t>
          </w:r>
          <w:r w:rsidRPr="0000465F">
            <w:fldChar w:fldCharType="end"/>
          </w:r>
        </w:sdtContent>
      </w:sdt>
      <w:r w:rsidRPr="0000465F">
        <w:t xml:space="preserve"> Benchmarks wie SWE-bench und SWE-bench-Live messen die Patch-Korrektheit auf statischen Repository-Snapshots</w:t>
      </w:r>
      <w:r w:rsidR="005D0215" w:rsidRPr="0000465F">
        <w:t xml:space="preserve"> </w:t>
      </w:r>
      <w:sdt>
        <w:sdtPr>
          <w:alias w:val="To edit, see citavi.com/edit"/>
          <w:tag w:val="CitaviPlaceholder#c4e32bf7-29bc-4ade-90b1-8c1cc3ed8cba"/>
          <w:id w:val="-1911677456"/>
          <w:placeholder>
            <w:docPart w:val="DefaultPlaceholder_-1854013440"/>
          </w:placeholder>
        </w:sdtPr>
        <w:sdtContent>
          <w:r w:rsidR="005D0215"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Dg4YWM2LWNkZWEtNGE1NC1iZGY2LTdlMDMzMTIxZTA5NiIsIlJhbmdlTGVuZ3RoIjo0LCJSZWZlcmVuY2VJZCI6IjRkMGE4YjVjLTBkMTEtNGVjOC05M2Y2LTg4ZWQ1MDYzNDZ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kuMDUuMjAyNS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cGRmLzI1MDUuMjM0MTl2MiIsIlVyaVN0cmluZyI6Imh0dHA6Ly9hcnhpdi5vcmcvcGRmLzI1MDUuMjM0MTl2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XNhdWkiLCJDcmVhdGVkT24iOiIyMDI1LTA5LTA3VDE3OjMwOjE1IiwiTW9kaWZpZWRCeSI6Il9Fc2F1aSIsIklkIjoiNjIwYjRiZGMtZTBlYi00YjE4LWE3Y2MtNjM2ZGZiN2U4YmI0IiwiTW9kaWZpZWRPbiI6IjIwMjUtMDktMDdUMTc6MzA6MTU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NTA1LjIzNDE5djIiLCJVcmlTdHJpbmciOiJodHRwOi8vYXJ4aXYub3JnL2Ficy8yNTA1LjIzNDE5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}</w:instrText>
          </w:r>
          <w:r w:rsidR="005D0215" w:rsidRPr="0000465F">
            <w:fldChar w:fldCharType="separate"/>
          </w:r>
          <w:r w:rsidR="00472881">
            <w:t>[10]</w:t>
          </w:r>
          <w:r w:rsidR="005D0215" w:rsidRPr="0000465F">
            <w:fldChar w:fldCharType="end"/>
          </w:r>
        </w:sdtContent>
      </w:sdt>
      <w:r w:rsidRPr="0000465F">
        <w:t xml:space="preserve">, sind jedoch nicht in der Lage, End-to-End-Prozessmetriken (z. B. Build-Erfolg, MR-Integration, Durchlaufzeiten) zu erfassen. </w:t>
      </w:r>
      <w:sdt>
        <w:sdtPr>
          <w:alias w:val="To edit, see citavi.com/edit"/>
          <w:tag w:val="CitaviPlaceholder#eb4ae5e1-f2be-4223-b717-f31d9f5fa555"/>
          <w:id w:val="2015724948"/>
          <w:placeholder>
            <w:docPart w:val="DefaultPlaceholder_-1854013440"/>
          </w:placeholder>
        </w:sdtPr>
        <w:sdtContent>
          <w:r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NWYzNDJjLTZlYmUtNGZjNC1hOWE0LTUwYzRkMzBlNjBmZiIsIlJhbmdlTGVuZ3RoIjoyLCJSZWZlcmVuY2VJZCI6IjUyNjE5ZGZjLTNkZGMtNGUyNy1iNGYyLTQxNjNlNjMzMjAy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y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I0MTAuMTI0Njh2MiIsIlVyaVN0cmluZyI6Imh0dHA6Ly9hcnhpdi5vcmcvYWJzLzI0MTAuMTI0Njh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RXNhdWkiLCJDcmVhdGVkT24iOiIyMDI1LTA5LTA3VDE0OjE0OjM4IiwiTW9kaWZpZWRCeSI6Il9Fc2F1aSIsIklkIjoiYjM1N2NlNDEtY2U5MC00YmZmLWIyMTAtMDc0MzQ3YTI5ZmI5IiwiTW9kaWZpZWRPbiI6IjIwMjUtMDktMDdUMTQ6MTQ6Mzg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NDEwLjEyNDY4djIiLCJVcmlTdHJpbmciOiJodHRwczovL2FyeGl2Lm9yZy9wZGYvMjQxMC4xMjQ2OHYy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XNhdWkiLCJDcmVhdGVkT24iOiIyMDI1LTA5LTA3VDE0OjE0OjM4IiwiTW9kaWZpZWRCeSI6Il9Fc2F1aSIsIklkIjoiOGU4ZjcyMWQtNGYxOC00ZWVjLTk4ZTktNjBjZGIxNDlmMmUyIiwiTW9kaWZpZWRPbiI6IjIwMjUtMDktMDdUMTQ6MTQ6Mz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NDEwLjEyNDY4djIiLCJVcmlTdHJpbmciOiJodHRwOi8vYXJ4aXYub3JnL3BkZi8yNDEwLjEyNDY4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1LzM2NDEyODkiLCJFZGl0b3JzIjpbXSwiRXZhbHVhdGlvbkNvbXBsZXhpdHkiOjAsIkV2YWx1YXRpb25Tb3VyY2VUZXh0Rm9ybWF0IjowLCJHcm91cHMiOltdLCJIYXNMYWJlbDEiOmZhbHNlLCJIYXNMYWJlbDIiOmZhbHNlLCJLZXl3b3JkcyI6W10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IxMC4xMTQ1LzM2NDEyODkiLCJVcmlTdHJpbmciOiJodHRwczovL2RvaS5vcmcvMTAuMTE0NS8zNjQxMjg5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}</w:instrText>
          </w:r>
          <w:r w:rsidRPr="0000465F">
            <w:fldChar w:fldCharType="separate"/>
          </w:r>
          <w:r w:rsidR="00472881">
            <w:t>[5, 11]</w:t>
          </w:r>
          <w:r w:rsidRPr="0000465F">
            <w:fldChar w:fldCharType="end"/>
          </w:r>
        </w:sdtContent>
      </w:sdt>
      <w:r w:rsidR="004B58CA" w:rsidRPr="0000465F">
        <w:t xml:space="preserve"> </w:t>
      </w:r>
    </w:p>
    <w:p w14:paraId="699861B4" w14:textId="0B2EFDEF" w:rsidR="00DB2CB0" w:rsidRPr="0000465F" w:rsidRDefault="00DB2CB0" w:rsidP="00DB2CB0">
      <w:pPr>
        <w:pStyle w:val="BasicText"/>
      </w:pPr>
      <w:r w:rsidRPr="0000465F">
        <w:t>Parallel dazu rücken Fragen nach Requirements-Qualität stärker in den Vordergrund. Die Norm ISO/IEC/IEEE 29148:2018 betont Kriterien wie Eindeutigkeit, Testbarkeit und Umsetzbarkeit von Anforderungen.</w:t>
      </w:r>
      <w:r w:rsidR="00203F36" w:rsidRPr="0000465F">
        <w:t xml:space="preserve"> </w:t>
      </w:r>
      <w:sdt>
        <w:sdtPr>
          <w:alias w:val="To edit, see citavi.com/edit"/>
          <w:tag w:val="CitaviPlaceholder#42661d76-0fbc-43d1-a694-615ca20eb838"/>
          <w:id w:val="1740598307"/>
          <w:placeholder>
            <w:docPart w:val="DefaultPlaceholder_-1854013440"/>
          </w:placeholder>
        </w:sdtPr>
        <w:sdtContent>
          <w:r w:rsidR="00203F36" w:rsidRPr="0000465F">
            <w:fldChar w:fldCharType="begin"/>
          </w:r>
          <w:r w:rsidR="00E73D1C" w:rsidRPr="0000465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DQwYWNiLWJlNWMtNGRmNC1hNGZiLWUyYmJkMDUxZjRjNyIsIlJhbmdlTGVuZ3RoIjo0LCJSZWZlcmVuY2VJZCI6ImVhZjFhMzg5LTcxMzctNGZhNC05YTc0LTg0NjNmNTU3YjQ2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RUVFIENvbXB1dGVyIFNvY2lldHkvU29mdHdhcmUgJiBTeXN0ZW1zIEVuZ2luZWVyaW5nIFN0YW5kYXJkcyBDb21taXR0ZWUiLCJQcm90ZWN0ZWQiOmZhbHNlLCJTZXgiOjAsIkNyZWF0ZWRCeSI6Il9Fc2F1aSIsIkNyZWF0ZWRPbiI6IjIwMjUtMDktMDdUMTQ6MzY6NTMiLCJNb2RpZmllZEJ5IjoiX0VzYXVpIiwiSWQiOiJkMGJlMjA3OC1lMDE3LTQ1NjctYTRlZC0wNDE4OTZjMmEyZGMiLCJNb2RpZmllZE9uIjoiMjAyNS0wOS0wN1QxNDozNjo1M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JRUVFIENvbXB1dGVyIFNvY2lldHkgU29mdHdhcmUgJiBTeXN0ZW1zIEVuZ2luZWVyaW5nIFN0YW5kYXJkcyBDb21taXR0ZWUgLSDvu79JU08gSUVDIElFRUUgMjkxNDggMjAxOO+7v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}</w:instrText>
          </w:r>
          <w:r w:rsidR="00203F36" w:rsidRPr="0000465F">
            <w:fldChar w:fldCharType="separate"/>
          </w:r>
          <w:r w:rsidR="00472881">
            <w:t>[12]</w:t>
          </w:r>
          <w:r w:rsidR="00203F36" w:rsidRPr="0000465F">
            <w:fldChar w:fldCharType="end"/>
          </w:r>
        </w:sdtContent>
      </w:sdt>
      <w:r w:rsidRPr="0000465F">
        <w:t xml:space="preserve"> Neuere systematische Reviews zeigen, dass LLMs zunehmend in der Requirements Engineering (RE)-Praxis eingesetzt werden, um User Stories zu analysieren und präziser zu formulieren. </w:t>
      </w:r>
      <w:sdt>
        <w:sdtPr>
          <w:alias w:val="To edit, see citavi.com/edit"/>
          <w:tag w:val="CitaviPlaceholder#0f2f82bb-53b4-4f07-be97-49833d4f2016"/>
          <w:id w:val="-1025088924"/>
          <w:placeholder>
            <w:docPart w:val="DefaultPlaceholder_-1854013440"/>
          </w:placeholder>
        </w:sdtPr>
        <w:sdtContent>
          <w:r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WJlNDg1LWE4OWEtNDc2My05NWJmLTk4ODQwMGQwZWEzYiIsIlJhbmdlU3RhcnQiOjIsIlJhbmdlTGVuZ3RoIjo1LCJSZWZlcmVuY2VJZCI6Ijc3MmY5YTllLTQ5MDgtNDA4Ny1iNzJjLTlmMjQ1MjQyNWJi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4OS9mY29tcC4yMDI1LjE1MTk0Mzc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zg5L2Zjb21wLjIwMjUuMTUxOTQzNyIsIlVyaVN0cmluZyI6Imh0dHBzOi8vZG9pLm9yZy8xMC4zMzg5L2Zjb21wLjIwMjUuMTUxOTQz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XSwiQ2l0YXRpb25LZXlVcGRhdGVUeXBlIjowLCJDb2xsYWJvcmF0b3JzIjpbXSwiQ292ZXJQYXRoIjp7IiRpZCI6IjI0IiwiJHR5cGUiOiJTd2lzc0FjYWRlbWljLkNpdGF2aS5MaW5rZWRSZXNvdXJjZSwgU3dpc3NBY2FkZW1pYy5DaXRhdmkiLCJMaW5rZWRSZXNvdXJjZVR5cGUiOjEsIlVyaVN0cmluZyI6Ik5ndXllbi1EdWMsIEFicmFoYW1zc29uIGV0IGFsIChIZykgMjAyNCAtIEdlbmVyYXRpdmUgQUkgZm9yIGVmZmVjdGl2ZSBzb2Z0d2FyZS5qcG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wNy85NzgtMy0wMzEtNTU2NDItNSIsIlVyaVN0cmluZyI6Imh0dHBzOi8vZG9pLm9yZy8xMC4xMDA3Lzk3OC0zLTAzMS01NTY0Mi01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}</w:instrText>
          </w:r>
          <w:r w:rsidRPr="0000465F">
            <w:fldChar w:fldCharType="separate"/>
          </w:r>
          <w:r w:rsidR="00472881">
            <w:t>[2, 13]</w:t>
          </w:r>
          <w:r w:rsidRPr="0000465F">
            <w:fldChar w:fldCharType="end"/>
          </w:r>
        </w:sdtContent>
      </w:sdt>
      <w:r w:rsidRPr="0000465F">
        <w:t xml:space="preserve"> Dennoch ist unklar, wie sich die Qualität von Anforderungen auf den Erfolg von LLM-Agenten in SE-Workflows auswirkt.</w:t>
      </w:r>
    </w:p>
    <w:p w14:paraId="3697F95A" w14:textId="135F33C6" w:rsidR="00012620" w:rsidRPr="0000465F" w:rsidRDefault="00DB2CB0" w:rsidP="00DB2CB0">
      <w:pPr>
        <w:pStyle w:val="BasicText"/>
      </w:pPr>
      <w:r w:rsidRPr="0000465F">
        <w:t xml:space="preserve">Die wachsende Komplexität erfordert zudem Interoperabilität und Portabilität. Mit dem Model Context Protocol (MCP) </w:t>
      </w:r>
      <w:r w:rsidR="00963549" w:rsidRPr="0000465F">
        <w:t xml:space="preserve">ist </w:t>
      </w:r>
      <w:r w:rsidRPr="0000465F">
        <w:t xml:space="preserve">seit 2025 ein offener Standard verfügbar, der die Anbindung von Tools und Datenquellen für LLM-Agenten vereinheitlicht. </w:t>
      </w:r>
      <w:sdt>
        <w:sdtPr>
          <w:alias w:val="To edit, see citavi.com/edit"/>
          <w:tag w:val="CitaviPlaceholder#1203f1cc-15f7-442b-99e2-cfc884c5ee5d"/>
          <w:id w:val="267521525"/>
          <w:placeholder>
            <w:docPart w:val="DefaultPlaceholder_-1854013440"/>
          </w:placeholder>
        </w:sdtPr>
        <w:sdtContent>
          <w:r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OTJkMDM4LWIwMmUtNDIwYy1iMTFkLTFiNDU2OGJiNTcxMSIsIlJhbmdlTGVuZ3RoIjozLCJSZWZlcmVuY2VJZCI6IjQ1Njc2ODYyLTIwMmMtNGIxYi04MTc5LTJmODc4MGJmMjE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VkdWNzY2kxNTA4MTAw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ZWR1Y3NjaTE1MDgxMDA0IiwiVXJpU3RyaW5nIjoiaHR0cHM6Ly9kb2kub3JnLzEwLjMzOTAvZWR1Y3NjaTE1MDgxMD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cuMDkuMjAyNS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bW9kZWxjb250ZXh0cHJvdG9jb2wuaW8vZG9jcy9nZXR0aW5nLXN0YXJ0ZWQvaW50cm8iLCJVcmlTdHJpbmciOiJodHRwczovL21vZGVsY29udGV4dHByb3RvY29sLmlvL2RvY3MvZ2V0dGluZy1zdGFydGVkL2ludHJv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}</w:instrText>
          </w:r>
          <w:r w:rsidRPr="0000465F">
            <w:fldChar w:fldCharType="separate"/>
          </w:r>
          <w:r w:rsidR="00472881">
            <w:t>[14, 15]</w:t>
          </w:r>
          <w:r w:rsidRPr="0000465F">
            <w:fldChar w:fldCharType="end"/>
          </w:r>
        </w:sdtContent>
      </w:sdt>
      <w:r w:rsidRPr="0000465F">
        <w:t xml:space="preserve"> Dies bietet erstmals die Möglichkeit, reproduzierbare E2E-Simulationen über Modell- und Providergrenzen hinweg zu realisieren.</w:t>
      </w:r>
    </w:p>
    <w:p w14:paraId="22BE47FB" w14:textId="77777777" w:rsidR="00012620" w:rsidRPr="0000465F" w:rsidRDefault="00012620" w:rsidP="008E604A">
      <w:pPr>
        <w:pStyle w:val="BasicText"/>
      </w:pPr>
    </w:p>
    <w:p w14:paraId="5C2734FE" w14:textId="77777777" w:rsidR="00203F36" w:rsidRPr="0000465F" w:rsidRDefault="00203F36" w:rsidP="008E604A">
      <w:pPr>
        <w:pStyle w:val="BasicText"/>
      </w:pPr>
    </w:p>
    <w:p w14:paraId="2721160C" w14:textId="77777777" w:rsidR="00203F36" w:rsidRPr="0000465F" w:rsidRDefault="00203F36" w:rsidP="008E604A">
      <w:pPr>
        <w:pStyle w:val="BasicText"/>
      </w:pPr>
    </w:p>
    <w:p w14:paraId="6AAFE115" w14:textId="760F749D" w:rsidR="00222F69" w:rsidRPr="0000465F" w:rsidRDefault="00222F69" w:rsidP="00222F69">
      <w:pPr>
        <w:pStyle w:val="Heading2"/>
      </w:pPr>
      <w:bookmarkStart w:id="5" w:name="_Toc210642387"/>
      <w:r w:rsidRPr="0000465F">
        <w:lastRenderedPageBreak/>
        <w:t>Problemstellung &amp; Forschungslücke</w:t>
      </w:r>
      <w:bookmarkEnd w:id="5"/>
    </w:p>
    <w:p w14:paraId="157E2012" w14:textId="77777777" w:rsidR="00203F36" w:rsidRPr="0000465F" w:rsidRDefault="00203F36" w:rsidP="00203F36">
      <w:pPr>
        <w:pStyle w:val="BasicText"/>
      </w:pPr>
      <w:r w:rsidRPr="0000465F">
        <w:t>Trotz beeindruckender Fortschritte bestehen wesentliche Lücken in der Evaluationspraxis:</w:t>
      </w:r>
    </w:p>
    <w:p w14:paraId="22A110CE" w14:textId="36331A66" w:rsidR="00203F36" w:rsidRPr="0000465F" w:rsidRDefault="00203F36">
      <w:pPr>
        <w:pStyle w:val="BasicText"/>
        <w:numPr>
          <w:ilvl w:val="0"/>
          <w:numId w:val="15"/>
        </w:numPr>
      </w:pPr>
      <w:r w:rsidRPr="0000465F">
        <w:rPr>
          <w:b/>
          <w:bCs/>
        </w:rPr>
        <w:t>Begrenzte Benchmarks</w:t>
      </w:r>
      <w:r w:rsidRPr="0000465F">
        <w:t xml:space="preserve">: Aktuelle Studien zeigen, dass Benchmarks wie SWE-bench nur eingeschränkte Realitätsnähe besitzen, da sie oft Tests mit unvollständiger Coverage nutzen und Prozessmetriken ignorieren. </w:t>
      </w:r>
      <w:sdt>
        <w:sdtPr>
          <w:alias w:val="To edit, see citavi.com/edit"/>
          <w:tag w:val="CitaviPlaceholder#cbf6db56-07d7-4087-96f1-9ee5e3c1fbd0"/>
          <w:id w:val="-2063623667"/>
          <w:placeholder>
            <w:docPart w:val="DefaultPlaceholder_-1854013440"/>
          </w:placeholder>
        </w:sdtPr>
        <w:sdtContent>
          <w:r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Dc5MTg1LTk0OWMtNGYwMy1iNTRlLWI0NjJmMmVmOTVmNiIsIlJhbmdlTGVuZ3RoIjoyLCJSZWZlcmVuY2VJZCI6IjUyNjE5ZGZjLTNkZGMtNGUyNy1iNGYyLTQxNjNlNjMzMjAy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y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I0MTAuMTI0Njh2MiIsIlVyaVN0cmluZyI6Imh0dHA6Ly9hcnhpdi5vcmcvYWJzLzI0MTAuMTI0Njh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RXNhdWkiLCJDcmVhdGVkT24iOiIyMDI1LTA5LTA3VDE0OjE0OjM4IiwiTW9kaWZpZWRCeSI6Il9Fc2F1aSIsIklkIjoiYjM1N2NlNDEtY2U5MC00YmZmLWIyMTAtMDc0MzQ3YTI5ZmI5IiwiTW9kaWZpZWRPbiI6IjIwMjUtMDktMDdUMTQ6MTQ6Mzg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NDEwLjEyNDY4djIiLCJVcmlTdHJpbmciOiJodHRwczovL2FyeGl2Lm9yZy9wZGYvMjQxMC4xMjQ2OHYy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XNhdWkiLCJDcmVhdGVkT24iOiIyMDI1LTA5LTA3VDE0OjE0OjM4IiwiTW9kaWZpZWRCeSI6Il9Fc2F1aSIsIklkIjoiOGU4ZjcyMWQtNGYxOC00ZWVjLTk4ZTktNjBjZGIxNDlmMmUyIiwiTW9kaWZpZWRPbiI6IjIwMjUtMDktMDdUMTQ6MTQ6Mz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NDEwLjEyNDY4djIiLCJVcmlTdHJpbmciOiJodHRwOi8vYXJ4aXYub3JnL3BkZi8yNDEwLjEyNDY4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1LzM2NDEyODkiLCJFZGl0b3JzIjpbXSwiRXZhbHVhdGlvbkNvbXBsZXhpdHkiOjAsIkV2YWx1YXRpb25Tb3VyY2VUZXh0Rm9ybWF0IjowLCJHcm91cHMiOltdLCJIYXNMYWJlbDEiOmZhbHNlLCJIYXNMYWJlbDIiOmZhbHNlLCJLZXl3b3JkcyI6W10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IxMC4xMTQ1LzM2NDEyODkiLCJVcmlTdHJpbmciOiJodHRwczovL2RvaS5vcmcvMTAuMTE0NS8zNjQxMjg5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}</w:instrText>
          </w:r>
          <w:r w:rsidRPr="0000465F">
            <w:fldChar w:fldCharType="separate"/>
          </w:r>
          <w:r w:rsidR="00472881">
            <w:t>[5, 11]</w:t>
          </w:r>
          <w:r w:rsidRPr="0000465F">
            <w:fldChar w:fldCharType="end"/>
          </w:r>
        </w:sdtContent>
      </w:sdt>
    </w:p>
    <w:p w14:paraId="180E8681" w14:textId="59A9B000" w:rsidR="00203F36" w:rsidRPr="0000465F" w:rsidRDefault="00203F36">
      <w:pPr>
        <w:pStyle w:val="BasicText"/>
        <w:numPr>
          <w:ilvl w:val="0"/>
          <w:numId w:val="15"/>
        </w:numPr>
      </w:pPr>
      <w:r w:rsidRPr="0000465F">
        <w:rPr>
          <w:b/>
          <w:bCs/>
        </w:rPr>
        <w:t>Fragilität von Ergebnissen</w:t>
      </w:r>
      <w:r w:rsidRPr="0000465F">
        <w:t xml:space="preserve">: LLM- und Agenten-Leistungen variieren stark je nach Prompt, Scaffold und Tool-Zugriff. Kleine Änderungen führen zu großen Leistungsdifferenzen. </w:t>
      </w:r>
      <w:sdt>
        <w:sdtPr>
          <w:alias w:val="To edit, see citavi.com/edit"/>
          <w:tag w:val="CitaviPlaceholder#3c563557-e8ad-42b9-af53-4c3c8e6976a5"/>
          <w:id w:val="-850492765"/>
          <w:placeholder>
            <w:docPart w:val="DefaultPlaceholder_-1854013440"/>
          </w:placeholder>
        </w:sdtPr>
        <w:sdtContent>
          <w:r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ThhMWFjLTY4MWQtNGUwZi1iYTdiLTYzY2JkM2RjNmNkYSIsIlJhbmdlU3RhcnQiOjIsIlJhbmdlTGVuZ3RoIjo1LCJSZWZlcmVuY2VJZCI6IjQwOTk2Y2ViLTIwNjctNDA2Ny05Y2ExLWMzNjE0MDU0MmM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EuMDguMjAyNSIsIkVkaXRvcnMiOltdLCJFdmFsdWF0aW9uQ29tcGxleGl0eSI6MCwiRXZhbHVhdGlvblNvdXJjZVRleHRGb3JtYXQiOjAsIkdyb3VwcyI6W10sIkhhc0xhYmVsMSI6ZmFsc2UsIkhhc0xhYmVsMiI6ZmFsc2UsIktleXdvcmRzIjpbXS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mh0dHA6Ly9hcnhpdi5vcmcvYWJzLzI1MDguMTU1MDN2MiIsIlVyaVN0cmluZyI6Imh0dHA6Ly9hcnhpdi5vcmcvYWJzLzI1MDguMTU1MDN2M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XNhdWkiLCJDcmVhdGVkT24iOiIyMDI1LTA5LTA3VDEyOjM2OjU2IiwiTW9kaWZpZWRCeSI6Il9Fc2F1aSIsIklkIjoiMTMxYjlkMDEtODEwNS00NjM1LTliZGQtOGFkNWJkOWU3Y2I5IiwiTW9kaWZpZWRPbiI6IjIwMjUtMDktMDdUMTI6MzY6NTY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yNTA4LjE1NTAzdjIiLCJVcmlTdHJpbmciOiJodHRwOi8vYXJ4aXYub3JnL3BkZi8yNTA4LjE1NTAz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wNTE1LTAyNS0wMDU0NC0y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AwNy9zMTA1MTUtMDI1LTAwNTQ0LTIiLCJVcmlTdHJpbmciOiJodHRwczovL2RvaS5vcmcvMTAuMTAwNy9zMTA1MTUtMDI1LTAwNTQ0LTI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}</w:instrText>
          </w:r>
          <w:r w:rsidRPr="0000465F">
            <w:fldChar w:fldCharType="separate"/>
          </w:r>
          <w:r w:rsidR="00472881">
            <w:t>[8, 16]</w:t>
          </w:r>
          <w:r w:rsidRPr="0000465F">
            <w:fldChar w:fldCharType="end"/>
          </w:r>
        </w:sdtContent>
      </w:sdt>
    </w:p>
    <w:p w14:paraId="004ACA46" w14:textId="261DFCB5" w:rsidR="00203F36" w:rsidRPr="0000465F" w:rsidRDefault="00203F36">
      <w:pPr>
        <w:pStyle w:val="BasicText"/>
        <w:numPr>
          <w:ilvl w:val="0"/>
          <w:numId w:val="15"/>
        </w:numPr>
      </w:pPr>
      <w:r w:rsidRPr="0000465F">
        <w:rPr>
          <w:b/>
          <w:bCs/>
        </w:rPr>
        <w:t>Unzureichende Berücksichtigung von RE-Qualität</w:t>
      </w:r>
      <w:r w:rsidRPr="0000465F">
        <w:t xml:space="preserve">: Während Frameworks wie INVEST und QUS etabliert sind, fehlt es an empirischer Evidenz, wie Anforderungen die Performanz von LLM-Agenten in CI/CD beeinflussen. </w:t>
      </w:r>
      <w:sdt>
        <w:sdtPr>
          <w:alias w:val="To edit, see citavi.com/edit"/>
          <w:tag w:val="CitaviPlaceholder#33eb65ed-2acb-42e5-b339-627bd7e123d5"/>
          <w:id w:val="-1273708037"/>
          <w:placeholder>
            <w:docPart w:val="DefaultPlaceholder_-1854013440"/>
          </w:placeholder>
        </w:sdtPr>
        <w:sdtContent>
          <w:r w:rsidRPr="0000465F">
            <w:fldChar w:fldCharType="begin"/>
          </w:r>
          <w:r w:rsidR="00082528" w:rsidRPr="0000465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mM1Y2U4LTcwY2QtNGEzZC04NTgyLTQ1MWRkOTU5ZTdkNiIsIlJhbmdlTGVuZ3RoIjo0LCJSZWZlcmVuY2VJZCI6Ijc3MmY5YTllLTQ5MDgtNDA4Ny1iNzJjLTlmMjQ1MjQyNWJi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4OS9mY29tcC4yMDI1LjE1MTk0Mzc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zg5L2Zjb21wLjIwMjUuMTUxOTQzNyIsIlVyaVN0cmluZyI6Imh0dHBzOi8vZG9pLm9yZy8xMC4zMzg5L2Zjb21wLjIwMjUuMTUxOTQz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}</w:instrText>
          </w:r>
          <w:r w:rsidRPr="0000465F">
            <w:fldChar w:fldCharType="separate"/>
          </w:r>
          <w:r w:rsidR="00472881">
            <w:t>[13]</w:t>
          </w:r>
          <w:r w:rsidRPr="0000465F">
            <w:fldChar w:fldCharType="end"/>
          </w:r>
        </w:sdtContent>
      </w:sdt>
    </w:p>
    <w:p w14:paraId="503E96E0" w14:textId="53371E85" w:rsidR="00203F36" w:rsidRPr="0000465F" w:rsidRDefault="00203F36">
      <w:pPr>
        <w:pStyle w:val="BasicText"/>
        <w:numPr>
          <w:ilvl w:val="0"/>
          <w:numId w:val="15"/>
        </w:numPr>
      </w:pPr>
      <w:r w:rsidRPr="0000465F">
        <w:rPr>
          <w:b/>
          <w:bCs/>
        </w:rPr>
        <w:t>Fehlende MCP-Evaluationsstudien</w:t>
      </w:r>
      <w:r w:rsidRPr="0000465F">
        <w:t>: Obwohl MCP die Standardisierung von Tool-Schnittstellen verspricht, existieren noch keine systematischen Untersuchungen seiner Rolle in realistischen GitLab-Simulationen.</w:t>
      </w:r>
      <w:r w:rsidR="000D1EFA" w:rsidRPr="0000465F">
        <w:t xml:space="preserve"> </w:t>
      </w:r>
      <w:sdt>
        <w:sdtPr>
          <w:alias w:val="To edit, see citavi.com/edit"/>
          <w:tag w:val="CitaviPlaceholder#3a7e95f9-11d1-4e75-9f1b-44dd219cb045"/>
          <w:id w:val="-174734874"/>
          <w:placeholder>
            <w:docPart w:val="DefaultPlaceholder_-1854013440"/>
          </w:placeholder>
        </w:sdtPr>
        <w:sdtContent>
          <w:r w:rsidR="000D1EFA"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DNlYzg5LTNjNDUtNGUyZi04MWUwLTVmMzU2NWZhYWFlMyIsIlJhbmdlTGVuZ3RoIjo0LCJSZWZlcmVuY2VJZCI6IjQ1Njc2ODYyLTIwMmMtNGIxYi04MTc5LTJmODc4MGJmMjE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VkdWNzY2kxNTA4MTAw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ZWR1Y3NjaTE1MDgxMDA0IiwiVXJpU3RyaW5nIjoiaHR0cHM6Ly9kb2kub3JnLzEwLjMzOTAvZWR1Y3NjaTE1MDgxMD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}</w:instrText>
          </w:r>
          <w:r w:rsidR="000D1EFA" w:rsidRPr="0000465F">
            <w:fldChar w:fldCharType="separate"/>
          </w:r>
          <w:r w:rsidR="00472881">
            <w:t>[14]</w:t>
          </w:r>
          <w:r w:rsidR="000D1EFA" w:rsidRPr="0000465F">
            <w:fldChar w:fldCharType="end"/>
          </w:r>
        </w:sdtContent>
      </w:sdt>
    </w:p>
    <w:p w14:paraId="5BD9D139" w14:textId="21B4E668" w:rsidR="00E3072D" w:rsidRPr="0000465F" w:rsidRDefault="00203F36" w:rsidP="008A4B4C">
      <w:pPr>
        <w:pStyle w:val="BasicText"/>
      </w:pPr>
      <w:r w:rsidRPr="0000465F">
        <w:t xml:space="preserve">Die </w:t>
      </w:r>
      <w:r w:rsidRPr="0000465F">
        <w:rPr>
          <w:b/>
          <w:bCs/>
        </w:rPr>
        <w:t>aktuelle Forschung</w:t>
      </w:r>
      <w:r w:rsidRPr="0000465F">
        <w:t xml:space="preserve"> zur Evaluation von LLMs hebt die Dringlichkeit hervor, reproduzierbare und robuste Verfahren zu entwickeln. </w:t>
      </w:r>
      <w:sdt>
        <w:sdtPr>
          <w:alias w:val="To edit, see citavi.com/edit"/>
          <w:tag w:val="CitaviPlaceholder#eed8601d-d253-431e-83af-44bd5a854990"/>
          <w:id w:val="-1404600745"/>
          <w:placeholder>
            <w:docPart w:val="DefaultPlaceholder_-1854013440"/>
          </w:placeholder>
        </w:sdtPr>
        <w:sdtContent>
          <w:r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ZjExYTY2LWMwMTUtNGFiNS05N2ZhLTY5YzVlNWQ2NWIxMSIsIlJhbmdlU3RhcnQiOjMsIlJhbmdlTGVuZ3RoIjo1LCJSZWZlcmVuY2VJZCI6IjQwOTk2Y2ViLTIwNjctNDA2Ny05Y2ExLWMzNjE0MDU0MmM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EuMDguMjAyNSIsIkVkaXRvcnMiOltdLCJFdmFsdWF0aW9uQ29tcGxleGl0eSI6MCwiRXZhbHVhdGlvblNvdXJjZVRleHRGb3JtYXQiOjAsIkdyb3VwcyI6W10sIkhhc0xhYmVsMSI6ZmFsc2UsIkhhc0xhYmVsMiI6ZmFsc2UsIktleXdvcmRzIjpbXS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mh0dHA6Ly9hcnhpdi5vcmcvYWJzLzI1MDguMTU1MDN2MiIsIlVyaVN0cmluZyI6Imh0dHA6Ly9hcnhpdi5vcmcvYWJzLzI1MDguMTU1MDN2M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XNhdWkiLCJDcmVhdGVkT24iOiIyMDI1LTA5LTA3VDEyOjM2OjU2IiwiTW9kaWZpZWRCeSI6Il9Fc2F1aSIsIklkIjoiMTMxYjlkMDEtODEwNS00NjM1LTliZGQtOGFkNWJkOWU3Y2I5IiwiTW9kaWZpZWRPbiI6IjIwMjUtMDktMDdUMTI6MzY6NTY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yNTA4LjE1NTAzdjIiLCJVcmlTdHJpbmciOiJodHRwOi8vYXJ4aXYub3JnL3BkZi8yNTA4LjE1NTAz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}</w:instrText>
          </w:r>
          <w:r w:rsidRPr="0000465F">
            <w:fldChar w:fldCharType="separate"/>
          </w:r>
          <w:r w:rsidR="00472881">
            <w:t>[11, 16]</w:t>
          </w:r>
          <w:r w:rsidRPr="0000465F">
            <w:fldChar w:fldCharType="end"/>
          </w:r>
        </w:sdtContent>
      </w:sdt>
      <w:r w:rsidRPr="0000465F">
        <w:t xml:space="preserve"> Gleichzeitig wird gefordert, Studien transparenter zu dokumentieren (Prompts, Modelle, Konfigurationen), um Replizierbarkeit sicherzustellen. </w:t>
      </w:r>
      <w:sdt>
        <w:sdtPr>
          <w:alias w:val="To edit, see citavi.com/edit"/>
          <w:tag w:val="CitaviPlaceholder#4a73b031-94e6-4ff3-b32c-3c2699841884"/>
          <w:id w:val="1093752585"/>
          <w:placeholder>
            <w:docPart w:val="DefaultPlaceholder_-1854013440"/>
          </w:placeholder>
        </w:sdtPr>
        <w:sdtContent>
          <w:r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E1ODJiLTU0MTYtNDI5NS04M2IwLTcwNjQwOWIyMjhhNSIsIlJhbmdlTGVuZ3RoIjo0LCJSZWZlcmVuY2VJZCI6IjQwOTk2Y2ViLTIwNjctNDA2Ny05Y2ExLWMzNjE0MDU0MmM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EuMDguMjAyNSIsIkVkaXRvcnMiOltdLCJFdmFsdWF0aW9uQ29tcGxleGl0eSI6MCwiRXZhbHVhdGlvblNvdXJjZVRleHRGb3JtYXQiOjAsIkdyb3VwcyI6W10sIkhhc0xhYmVsMSI6ZmFsc2UsIkhhc0xhYmVsMiI6ZmFsc2UsIktleXdvcmRzIjpbXS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mh0dHA6Ly9hcnhpdi5vcmcvYWJzLzI1MDguMTU1MDN2MiIsIlVyaVN0cmluZyI6Imh0dHA6Ly9hcnhpdi5vcmcvYWJzLzI1MDguMTU1MDN2M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XNhdWkiLCJDcmVhdGVkT24iOiIyMDI1LTA5LTA3VDEyOjM2OjU2IiwiTW9kaWZpZWRCeSI6Il9Fc2F1aSIsIklkIjoiMTMxYjlkMDEtODEwNS00NjM1LTliZGQtOGFkNWJkOWU3Y2I5IiwiTW9kaWZpZWRPbiI6IjIwMjUtMDktMDdUMTI6MzY6NTY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yNTA4LjE1NTAzdjIiLCJVcmlTdHJpbmciOiJodHRwOi8vYXJ4aXYub3JnL3BkZi8yNTA4LjE1NTAz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}</w:instrText>
          </w:r>
          <w:r w:rsidRPr="0000465F">
            <w:fldChar w:fldCharType="separate"/>
          </w:r>
          <w:r w:rsidR="00472881">
            <w:t>[16]</w:t>
          </w:r>
          <w:r w:rsidRPr="0000465F">
            <w:fldChar w:fldCharType="end"/>
          </w:r>
        </w:sdtContent>
      </w:sdt>
    </w:p>
    <w:p w14:paraId="16CB4BF9" w14:textId="77777777" w:rsidR="000D1EFA" w:rsidRPr="0000465F" w:rsidRDefault="000D1EFA" w:rsidP="008A4B4C">
      <w:pPr>
        <w:pStyle w:val="BasicText"/>
      </w:pPr>
    </w:p>
    <w:p w14:paraId="5ADBB035" w14:textId="77777777" w:rsidR="000D1EFA" w:rsidRPr="0000465F" w:rsidRDefault="000D1EFA" w:rsidP="008A4B4C">
      <w:pPr>
        <w:pStyle w:val="BasicText"/>
      </w:pPr>
    </w:p>
    <w:p w14:paraId="2588CC8A" w14:textId="77777777" w:rsidR="000D1EFA" w:rsidRPr="0000465F" w:rsidRDefault="000D1EFA" w:rsidP="008A4B4C">
      <w:pPr>
        <w:pStyle w:val="BasicText"/>
      </w:pPr>
    </w:p>
    <w:p w14:paraId="332D0D93" w14:textId="77777777" w:rsidR="000D1EFA" w:rsidRPr="0000465F" w:rsidRDefault="000D1EFA" w:rsidP="008A4B4C">
      <w:pPr>
        <w:pStyle w:val="BasicText"/>
      </w:pPr>
    </w:p>
    <w:p w14:paraId="4B23E9EB" w14:textId="77777777" w:rsidR="000D1EFA" w:rsidRPr="0000465F" w:rsidRDefault="000D1EFA" w:rsidP="008A4B4C">
      <w:pPr>
        <w:pStyle w:val="BasicText"/>
      </w:pPr>
    </w:p>
    <w:p w14:paraId="6ED452A5" w14:textId="77777777" w:rsidR="000D1EFA" w:rsidRPr="0000465F" w:rsidRDefault="000D1EFA" w:rsidP="008A4B4C">
      <w:pPr>
        <w:pStyle w:val="BasicText"/>
      </w:pPr>
    </w:p>
    <w:p w14:paraId="1CD5A31E" w14:textId="77777777" w:rsidR="000D1EFA" w:rsidRPr="0000465F" w:rsidRDefault="000D1EFA" w:rsidP="008A4B4C">
      <w:pPr>
        <w:pStyle w:val="BasicText"/>
      </w:pPr>
    </w:p>
    <w:p w14:paraId="1E8305EA" w14:textId="77777777" w:rsidR="000D1EFA" w:rsidRPr="0000465F" w:rsidRDefault="000D1EFA" w:rsidP="008A4B4C">
      <w:pPr>
        <w:pStyle w:val="BasicText"/>
      </w:pPr>
    </w:p>
    <w:p w14:paraId="385666D3" w14:textId="65385089" w:rsidR="00E3072D" w:rsidRPr="0000465F" w:rsidRDefault="00222F69" w:rsidP="008A4B4C">
      <w:pPr>
        <w:pStyle w:val="Heading2"/>
      </w:pPr>
      <w:bookmarkStart w:id="6" w:name="_Toc210642388"/>
      <w:r w:rsidRPr="0000465F">
        <w:lastRenderedPageBreak/>
        <w:t>Zielsetzung &amp; Forschungsfragen</w:t>
      </w:r>
      <w:bookmarkEnd w:id="6"/>
    </w:p>
    <w:p w14:paraId="3287E4A1" w14:textId="73DB5A64" w:rsidR="0056419E" w:rsidRPr="006D68FE" w:rsidRDefault="0056419E" w:rsidP="0056419E">
      <w:pPr>
        <w:pStyle w:val="BasicText"/>
      </w:pPr>
      <w:r w:rsidRPr="006D68FE">
        <w:t>Ziel dieser Arbeit ist die Konzeption und prototypische Umsetzung von einer Simulationsumgebung, die vollständige Software-Engineering-Workflows in GitLab Ende-zu-Ende orchestriert von der Branch-Erstellung über Merge Requests bis hin zur Ausführung von CI/CD-Pipelines und dem abschließenden Merge. Mit dieser Umgebung sollen sowohl Ergebnismetriken (z. B. korrekte Problemlösung, MR-/Pipeline-Erfolg) als auch Prozessmetriken (z. B. Durchlaufzeiten, Fehlerraten) unter reproduzierbaren Bedingungen erhoben werden können.</w:t>
      </w:r>
    </w:p>
    <w:p w14:paraId="225ACBA2" w14:textId="271D7F1A" w:rsidR="0056419E" w:rsidRPr="0000465F" w:rsidRDefault="0056419E" w:rsidP="0056419E">
      <w:pPr>
        <w:pStyle w:val="BasicText"/>
      </w:pPr>
      <w:r w:rsidRPr="0000465F">
        <w:t>Die Entwicklung verfolgt drei zentrale Zielsetzungen:</w:t>
      </w:r>
    </w:p>
    <w:p w14:paraId="1042C2D9" w14:textId="11E7B4C5" w:rsidR="0056419E" w:rsidRPr="0000465F" w:rsidRDefault="0056419E">
      <w:pPr>
        <w:pStyle w:val="BasicText"/>
        <w:numPr>
          <w:ilvl w:val="0"/>
          <w:numId w:val="16"/>
        </w:numPr>
      </w:pPr>
      <w:r w:rsidRPr="0000465F">
        <w:rPr>
          <w:b/>
          <w:bCs/>
        </w:rPr>
        <w:t>Reproduzierbare E2E-Simulationen:</w:t>
      </w:r>
      <w:r w:rsidRPr="0000465F">
        <w:t xml:space="preserve"> Aufbau einer kontrollierten Umgebung, in der GitLab-Workflows realitätsnah, aber reproduzierbar durchlaufen werden können.</w:t>
      </w:r>
      <w:r w:rsidR="00C2381B" w:rsidRPr="0000465F">
        <w:t xml:space="preserve"> </w:t>
      </w:r>
      <w:sdt>
        <w:sdtPr>
          <w:alias w:val="To edit, see citavi.com/edit"/>
          <w:tag w:val="CitaviPlaceholder#dae07e49-2d60-4bde-8d29-88537ea50e0b"/>
          <w:id w:val="1593053444"/>
          <w:placeholder>
            <w:docPart w:val="DefaultPlaceholder_-1854013440"/>
          </w:placeholder>
        </w:sdtPr>
        <w:sdtContent>
          <w:r w:rsidR="00C2381B"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YmQ3YTczLWU0ZGMtNGJjYi04NzNmLTQ3YmFkMzU0YWEyNyIsIlJhbmdlTGVuZ3RoIjo0LCJSZWZlcmVuY2VJZCI6IjRkMGE4YjVjLTBkMTEtNGVjOC05M2Y2LTg4ZWQ1MDYzNDZ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kuMDUuMjAyNS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cGRmLzI1MDUuMjM0MTl2MiIsIlVyaVN0cmluZyI6Imh0dHA6Ly9hcnhpdi5vcmcvcGRmLzI1MDUuMjM0MTl2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XNhdWkiLCJDcmVhdGVkT24iOiIyMDI1LTA5LTA3VDE3OjMwOjE1IiwiTW9kaWZpZWRCeSI6Il9Fc2F1aSIsIklkIjoiNjIwYjRiZGMtZTBlYi00YjE4LWE3Y2MtNjM2ZGZiN2U4YmI0IiwiTW9kaWZpZWRPbiI6IjIwMjUtMDktMDdUMTc6MzA6MTU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NTA1LjIzNDE5djIiLCJVcmlTdHJpbmciOiJodHRwOi8vYXJ4aXYub3JnL2Ficy8yNTA1LjIzNDE5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}</w:instrText>
          </w:r>
          <w:r w:rsidR="00C2381B" w:rsidRPr="0000465F">
            <w:fldChar w:fldCharType="separate"/>
          </w:r>
          <w:r w:rsidR="00472881">
            <w:t>[10]</w:t>
          </w:r>
          <w:r w:rsidR="00C2381B" w:rsidRPr="0000465F">
            <w:fldChar w:fldCharType="end"/>
          </w:r>
        </w:sdtContent>
      </w:sdt>
      <w:r w:rsidRPr="0000465F">
        <w:t xml:space="preserve"> So lassen sich konsistente A/B-Vergleiche zwischen Modellen und Konfigurationen realisieren</w:t>
      </w:r>
      <w:r w:rsidR="005030C4" w:rsidRPr="0000465F">
        <w:t>.</w:t>
      </w:r>
      <w:r w:rsidR="00C2381B" w:rsidRPr="0000465F">
        <w:t xml:space="preserve"> </w:t>
      </w:r>
      <w:sdt>
        <w:sdtPr>
          <w:alias w:val="To edit, see citavi.com/edit"/>
          <w:tag w:val="CitaviPlaceholder#fe548b4e-cd7e-4a8c-bf05-02c92431c9e4"/>
          <w:id w:val="1592427644"/>
          <w:placeholder>
            <w:docPart w:val="DefaultPlaceholder_-1854013440"/>
          </w:placeholder>
        </w:sdtPr>
        <w:sdtContent>
          <w:r w:rsidR="00C2381B"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YzRlMzg5LTdjYWQtNDU3My1hMzZmLTM2MmY0MDE2Mjk3NCIsIlJhbmdlTGVuZ3RoIjo0LCJSZWZlcmVuY2VJZCI6IjQwOTk2Y2ViLTIwNjctNDA2Ny05Y2ExLWMzNjE0MDU0MmM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EuMDguMjAyNSIsIkVkaXRvcnMiOltdLCJFdmFsdWF0aW9uQ29tcGxleGl0eSI6MCwiRXZhbHVhdGlvblNvdXJjZVRleHRGb3JtYXQiOjAsIkdyb3VwcyI6W10sIkhhc0xhYmVsMSI6ZmFsc2UsIkhhc0xhYmVsMiI6ZmFsc2UsIktleXdvcmRzIjpbXS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mh0dHA6Ly9hcnhpdi5vcmcvYWJzLzI1MDguMTU1MDN2MiIsIlVyaVN0cmluZyI6Imh0dHA6Ly9hcnhpdi5vcmcvYWJzLzI1MDguMTU1MDN2M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XNhdWkiLCJDcmVhdGVkT24iOiIyMDI1LTA5LTA3VDEyOjM2OjU2IiwiTW9kaWZpZWRCeSI6Il9Fc2F1aSIsIklkIjoiMTMxYjlkMDEtODEwNS00NjM1LTliZGQtOGFkNWJkOWU3Y2I5IiwiTW9kaWZpZWRPbiI6IjIwMjUtMDktMDdUMTI6MzY6NTY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yNTA4LjE1NTAzdjIiLCJVcmlTdHJpbmciOiJodHRwOi8vYXJ4aXYub3JnL3BkZi8yNTA4LjE1NTAz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}</w:instrText>
          </w:r>
          <w:r w:rsidR="00C2381B" w:rsidRPr="0000465F">
            <w:fldChar w:fldCharType="separate"/>
          </w:r>
          <w:r w:rsidR="00472881">
            <w:t>[16]</w:t>
          </w:r>
          <w:r w:rsidR="00C2381B" w:rsidRPr="0000465F">
            <w:fldChar w:fldCharType="end"/>
          </w:r>
        </w:sdtContent>
      </w:sdt>
    </w:p>
    <w:p w14:paraId="6C39ACC3" w14:textId="580DD477" w:rsidR="0056419E" w:rsidRPr="0000465F" w:rsidRDefault="0056419E">
      <w:pPr>
        <w:pStyle w:val="BasicText"/>
        <w:numPr>
          <w:ilvl w:val="0"/>
          <w:numId w:val="16"/>
        </w:numPr>
      </w:pPr>
      <w:r w:rsidRPr="0000465F">
        <w:rPr>
          <w:b/>
          <w:bCs/>
        </w:rPr>
        <w:t>Mehragentige Workflow-Orchestrierung:</w:t>
      </w:r>
      <w:r w:rsidRPr="0000465F">
        <w:t xml:space="preserve"> Integration spezialisierter Agentenrollen (z. B. Planning, Coding, Testing, Review), die über ein Supervisor-Pattern koordiniert werden.</w:t>
      </w:r>
      <w:r w:rsidR="00C2381B" w:rsidRPr="0000465F">
        <w:t xml:space="preserve"> </w:t>
      </w:r>
      <w:sdt>
        <w:sdtPr>
          <w:alias w:val="To edit, see citavi.com/edit"/>
          <w:tag w:val="CitaviPlaceholder#94743c1a-f0f4-4e8a-93dd-f01be297d1e3"/>
          <w:id w:val="520443591"/>
          <w:placeholder>
            <w:docPart w:val="DefaultPlaceholder_-1854013440"/>
          </w:placeholder>
        </w:sdtPr>
        <w:sdtContent>
          <w:r w:rsidR="00C2381B"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xNmYzLWM1MTUtNDk0ZC1iYmIwLTM5NDZlYTRmYzZlNiIsIlJhbmdlTGVuZ3RoIjozLCJSZWZlcmVuY2VJZCI6Ijk2YjAwMzc0LWM1MWQtNDIwNC04MzVkLTlhNTE3YjQxNzQ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A1MTUtMDI1LTAwNTQ0LT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A3L3MxMDUxNS0wMjUtMDA1NDQtMiIsIlVyaVN0cmluZyI6Imh0dHBzOi8vZG9pLm9yZy8xMC4xMDA3L3MxMDUxNS0wMjUtMDA1NDQt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}</w:instrText>
          </w:r>
          <w:r w:rsidR="00C2381B" w:rsidRPr="0000465F">
            <w:fldChar w:fldCharType="separate"/>
          </w:r>
          <w:r w:rsidR="00472881">
            <w:t>[8]</w:t>
          </w:r>
          <w:r w:rsidR="00C2381B" w:rsidRPr="0000465F">
            <w:fldChar w:fldCharType="end"/>
          </w:r>
        </w:sdtContent>
      </w:sdt>
      <w:r w:rsidRPr="0000465F">
        <w:t xml:space="preserve"> Damit lassen sich komplexe Interaktionsmuster abbilden, wie sie in aktuellen agentischen Software-Engineering-Systemen zunehmend auftreten</w:t>
      </w:r>
      <w:r w:rsidR="005030C4" w:rsidRPr="0000465F">
        <w:t>.</w:t>
      </w:r>
      <w:r w:rsidR="00C2381B" w:rsidRPr="0000465F">
        <w:t xml:space="preserve"> </w:t>
      </w:r>
      <w:sdt>
        <w:sdtPr>
          <w:alias w:val="To edit, see citavi.com/edit"/>
          <w:tag w:val="CitaviPlaceholder#17ba6043-1790-49b8-b3da-a5fcd5b68076"/>
          <w:id w:val="73247930"/>
          <w:placeholder>
            <w:docPart w:val="DefaultPlaceholder_-1854013440"/>
          </w:placeholder>
        </w:sdtPr>
        <w:sdtContent>
          <w:r w:rsidR="00C2381B"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MDVkMDczLWNlYTktNGMwNC1iOGI2LWZjNWFlMDZkNDU3ZiIsIlJhbmdlTGVuZ3RoIjozLCJSZWZlcmVuY2VJZCI6IjgwNjNmNWFlLTgzZmItNDU2MS1iNzkzLWY2MTdlNjJjZT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3LjA2LjIwMj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2Ficy8yNTA2LjE0NjgzdjEiLCJVcmlTdHJpbmciOiJodHRwOi8vYXJ4aXYub3JnL2Ficy8yNTA2LjE0Njgz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VzYXVpIiwiQ3JlYXRlZE9uIjoiMjAyNS0wOS0wN1QxNzozMjowNSIsIk1vZGlmaWVkQnkiOiJfRXNhdWkiLCJJZCI6ImJjYTE5NDFjLTgxZDktNDU5Yy05ZmVmLThhMDA4ZTA0ZjhmMiIsIk1vZGlmaWVkT24iOiIyMDI1LTA5LTA3VDE3OjMyOjA1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UwNi4xNDY4M3YxIiwiVXJpU3RyaW5nIjoiaHR0cHM6Ly9hcnhpdi5vcmcvcGRmLzI1MDYuMTQ2ODN2MS5wZG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VzYXVpIiwiQ3JlYXRlZE9uIjoiMjAyNS0wOS0wN1QxNzozMjowNSIsIk1vZGlmaWVkQnkiOiJfRXNhdWkiLCJJZCI6ImU2MzY4OWFhLTU0OTUtNGJjYy05ZGI3LWM1NmU4Zjc3MzczMyIsIk1vZGlmaWVkT24iOiIyMDI1LTA5LTA3VDE3OjMyOjA1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wZGYvMjUwNi4xNDY4M3YxIiwiVXJpU3RyaW5nIjoiaHR0cDovL2FyeGl2Lm9yZy9wZGYvMjUwNi4xNDY4M3Y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}</w:instrText>
          </w:r>
          <w:r w:rsidR="00C2381B" w:rsidRPr="0000465F">
            <w:fldChar w:fldCharType="separate"/>
          </w:r>
          <w:r w:rsidR="00472881">
            <w:t>[7]</w:t>
          </w:r>
          <w:r w:rsidR="00C2381B" w:rsidRPr="0000465F">
            <w:fldChar w:fldCharType="end"/>
          </w:r>
        </w:sdtContent>
      </w:sdt>
    </w:p>
    <w:p w14:paraId="7BA59BF0" w14:textId="61ECA98A" w:rsidR="0056419E" w:rsidRPr="0000465F" w:rsidRDefault="0056419E">
      <w:pPr>
        <w:pStyle w:val="BasicText"/>
        <w:numPr>
          <w:ilvl w:val="0"/>
          <w:numId w:val="16"/>
        </w:numPr>
      </w:pPr>
      <w:r w:rsidRPr="0000465F">
        <w:rPr>
          <w:b/>
          <w:bCs/>
        </w:rPr>
        <w:t>Standardisierte Tool- und Datenanbindung:</w:t>
      </w:r>
      <w:r w:rsidRPr="0000465F">
        <w:t xml:space="preserve"> Nutzung des </w:t>
      </w:r>
      <w:r w:rsidRPr="0000465F">
        <w:rPr>
          <w:b/>
          <w:bCs/>
        </w:rPr>
        <w:t>Model Context Protocols (MCP)</w:t>
      </w:r>
      <w:r w:rsidRPr="0000465F">
        <w:t>, das seit 2025 als offener Standard für Tool- und Datenintegration vorliegt. MCP ermöglicht eine konsistente, portierbare und auditierbare Anbindung von GitLab-Artefakten.</w:t>
      </w:r>
      <w:r w:rsidR="00C324FA" w:rsidRPr="0000465F">
        <w:t xml:space="preserve"> </w:t>
      </w:r>
      <w:sdt>
        <w:sdtPr>
          <w:alias w:val="To edit, see citavi.com/edit"/>
          <w:tag w:val="CitaviPlaceholder#43a307db-9e2b-4ad4-a93e-31ec8370acc6"/>
          <w:id w:val="698436714"/>
          <w:placeholder>
            <w:docPart w:val="DefaultPlaceholder_-1854013440"/>
          </w:placeholder>
        </w:sdtPr>
        <w:sdtContent>
          <w:r w:rsidR="00C324FA"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WM2Y2E0LTliMTItNGFjNy1iMjAwLTM5MWZjYzFlMGJiNCIsIlJhbmdlU3RhcnQiOjMsIlJhbmdlTGVuZ3RoIjo1LCJSZWZlcmVuY2VJZCI6ImIwMzQ1NzdkLWJkZDctNDAzZS1hNTdmLTkzZjRkMTMwYjg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cuMDkuMjAyNSIsIkF1dGhvcnMiOlt7IiRpZCI6IjciLCIkdHlwZSI6IlN3aXNzQWNhZGVtaWMuQ2l0YXZpLlBlcnNvbiwgU3dpc3NBY2FkZW1pYy5DaXRhdmkiLCJMYXN0TmFtZSI6Ik1vZGVsIENvbnRleHQgUHJvdG9jb2wiLCJQcm90ZWN0ZWQiOmZhbHNlLCJTZXgiOjAsIkNyZWF0ZWRCeSI6Il9Fc2F1aSIsIkNyZWF0ZWRPbiI6IjIwMjUtMDktMDdUMTY6NTE6MTkiLCJNb2RpZmllZEJ5IjoiX0VzYXVpIiwiSWQiOiI5YTI5YmQwMi01MGQzLTRlNjAtODQxYy1lMTYwMTQ5ZWM2OTYiLCJNb2RpZmllZE9uIjoiMjAyNS0wOS0wN1QxNjo1MToxO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Nb2RlbCBDb250ZXh0IFByb3RvY29sIDA3MDkyMDI1IC0gV2hhdCBpcyB0aGUgTW9kZWwgQ29udGV4d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cuMDku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W9kZWxjb250ZXh0cHJvdG9jb2wuaW8vZG9jcy9nZXR0aW5nLXN0YXJ0ZWQvaW50cm8iLCJVcmlTdHJpbmciOiJodHRwczovL21vZGVsY29udGV4dHByb3RvY29sLmlvL2RvY3MvZ2V0dGluZy1zdGFydGVkL2ludHJ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lZHVjc2NpMTUwODEwMDQ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zMzkwL2VkdWNzY2kxNTA4MTAwNCIsIlVyaVN0cmluZyI6Imh0dHBzOi8vZG9pLm9yZy8xMC4zMzkwL2VkdWNzY2kxNTA4MTAw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}</w:instrText>
          </w:r>
          <w:r w:rsidR="00C324FA" w:rsidRPr="0000465F">
            <w:fldChar w:fldCharType="separate"/>
          </w:r>
          <w:r w:rsidR="00472881">
            <w:t>[14, 15]</w:t>
          </w:r>
          <w:r w:rsidR="00C324FA" w:rsidRPr="0000465F">
            <w:fldChar w:fldCharType="end"/>
          </w:r>
        </w:sdtContent>
      </w:sdt>
    </w:p>
    <w:p w14:paraId="1B5C43FF" w14:textId="77777777" w:rsidR="0056419E" w:rsidRPr="0000465F" w:rsidRDefault="0056419E" w:rsidP="0056419E">
      <w:pPr>
        <w:pStyle w:val="BasicText"/>
      </w:pPr>
      <w:r w:rsidRPr="0000465F">
        <w:t>Vor diesem Hintergrund adressiert die Arbeit zwei Forschungsfragen (FF):</w:t>
      </w:r>
    </w:p>
    <w:p w14:paraId="3DA94037" w14:textId="4BB2198F" w:rsidR="0056419E" w:rsidRPr="0000465F" w:rsidRDefault="0056419E">
      <w:pPr>
        <w:pStyle w:val="BasicText"/>
        <w:numPr>
          <w:ilvl w:val="0"/>
          <w:numId w:val="17"/>
        </w:numPr>
      </w:pPr>
      <w:r w:rsidRPr="0000465F">
        <w:rPr>
          <w:b/>
          <w:bCs/>
        </w:rPr>
        <w:t>FF.1:</w:t>
      </w:r>
      <w:r w:rsidRPr="0000465F">
        <w:t xml:space="preserve"> Wie wirkt sich die syntaktische Qualität von Anforderungsformulierungen (z. B. klare Struktur, konsistente Satzmuster, eindeutige Ausdrucksweise) auf die Effektivität von LLM-Agenten in GitLab-Workflows aus?</w:t>
      </w:r>
      <w:r w:rsidRPr="0000465F">
        <w:br/>
        <w:t>→ Hierbei wird untersucht, ob präzise und strukturiert formulierte Anforderungen (im Sinne von ISO/IEC/IEEE 29148 und QUS-Kriterien) zu messbar besseren Ergebnissen bei Problemlösungen und Prozessmetriken führen</w:t>
      </w:r>
      <w:r w:rsidR="005030C4" w:rsidRPr="0000465F">
        <w:t>.</w:t>
      </w:r>
      <w:r w:rsidR="006578A9" w:rsidRPr="0000465F">
        <w:t xml:space="preserve"> </w:t>
      </w:r>
      <w:sdt>
        <w:sdtPr>
          <w:alias w:val="To edit, see citavi.com/edit"/>
          <w:tag w:val="CitaviPlaceholder#5a21b924-722b-4a40-9e3e-3cfe78732148"/>
          <w:id w:val="1225251645"/>
          <w:placeholder>
            <w:docPart w:val="DefaultPlaceholder_-1854013440"/>
          </w:placeholder>
        </w:sdtPr>
        <w:sdtContent>
          <w:r w:rsidR="006578A9"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mNiNTNkLTM1NzctNDc1MC1hY2Y4LWJhMmM0ZjA1Yjg2OCIsIlJhbmdlTGVuZ3RoIjo0LCJSZWZlcmVuY2VJZCI6Ijk0ZjM0YTJlLTc2YjUtNDNlNS04NjgxLTczYzlmNGQzYTM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wMDc2Ni0wMTYtMDI0OS0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MDA3NjYtMDE2LTAyNDktMyIsIlVyaVN0cmluZyI6Imh0dHBzOi8vZG9pLm9yZy8xMC4xMDA3L3MwMDc2Ni0wMTYtMDI0OS0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}</w:instrText>
          </w:r>
          <w:r w:rsidR="006578A9" w:rsidRPr="0000465F">
            <w:fldChar w:fldCharType="separate"/>
          </w:r>
          <w:r w:rsidR="00472881">
            <w:t>[17]</w:t>
          </w:r>
          <w:r w:rsidR="006578A9" w:rsidRPr="0000465F">
            <w:fldChar w:fldCharType="end"/>
          </w:r>
        </w:sdtContent>
      </w:sdt>
    </w:p>
    <w:p w14:paraId="211148C3" w14:textId="49BD2A27" w:rsidR="0056419E" w:rsidRPr="0000465F" w:rsidRDefault="0056419E">
      <w:pPr>
        <w:pStyle w:val="BasicText"/>
        <w:numPr>
          <w:ilvl w:val="0"/>
          <w:numId w:val="17"/>
        </w:numPr>
      </w:pPr>
      <w:r w:rsidRPr="0000465F">
        <w:rPr>
          <w:b/>
          <w:bCs/>
        </w:rPr>
        <w:t>FF.2:</w:t>
      </w:r>
      <w:r w:rsidRPr="0000465F">
        <w:t xml:space="preserve"> Welche Varianz zeigt </w:t>
      </w:r>
      <w:r w:rsidR="006578A9" w:rsidRPr="0000465F">
        <w:t xml:space="preserve">das System </w:t>
      </w:r>
      <w:r w:rsidRPr="0000465F">
        <w:t>bei wiederholten Durchläufen mit identischen Parametern und Konfigurationen?</w:t>
      </w:r>
      <w:r w:rsidRPr="0000465F">
        <w:br/>
        <w:t>→ Damit wird die Robustheit und Reproduzierbarkeit der Ergebnisse in einem realitätsnahen, aber kontrollierten Evaluationsrahmen analysiert.</w:t>
      </w:r>
    </w:p>
    <w:p w14:paraId="0E92089F" w14:textId="5BAC61BC" w:rsidR="000D1EFA" w:rsidRPr="0000465F" w:rsidRDefault="0056419E" w:rsidP="008A4B4C">
      <w:pPr>
        <w:pStyle w:val="BasicText"/>
      </w:pPr>
      <w:r w:rsidRPr="0000465F">
        <w:lastRenderedPageBreak/>
        <w:t xml:space="preserve">Die Beantwortung erfolgt empirisch anhand von E2E-Simulationen. Die Ergebnisse sollen eine fundierte Basis schaffen, um die Rolle der </w:t>
      </w:r>
      <w:r w:rsidRPr="0000465F">
        <w:rPr>
          <w:b/>
          <w:bCs/>
        </w:rPr>
        <w:t>syntaktischen Anforderungsqualität</w:t>
      </w:r>
      <w:r w:rsidRPr="0000465F">
        <w:t xml:space="preserve"> im Zusammenspiel mit agentischen LLM-Systemen besser zu verstehen und gleichzeitig die Reproduzierbarkeit solcher Simulationen zu evaluieren.</w:t>
      </w:r>
    </w:p>
    <w:p w14:paraId="72C58E4B" w14:textId="6159F02C" w:rsidR="00222F69" w:rsidRPr="0000465F" w:rsidRDefault="00222F69" w:rsidP="00222F69">
      <w:pPr>
        <w:pStyle w:val="Heading2"/>
      </w:pPr>
      <w:bookmarkStart w:id="7" w:name="_Toc210642389"/>
      <w:r w:rsidRPr="0000465F">
        <w:t>Vorgehensweise</w:t>
      </w:r>
      <w:bookmarkEnd w:id="7"/>
    </w:p>
    <w:p w14:paraId="2E312D69" w14:textId="43B8EBCE" w:rsidR="00C324FA" w:rsidRPr="0000465F" w:rsidRDefault="00C324FA" w:rsidP="00C324FA">
      <w:pPr>
        <w:pStyle w:val="BasicText"/>
      </w:pPr>
      <w:r w:rsidRPr="0000465F">
        <w:t xml:space="preserve">Methodisch ist die Arbeit als </w:t>
      </w:r>
      <w:r w:rsidRPr="0000465F">
        <w:rPr>
          <w:b/>
          <w:bCs/>
        </w:rPr>
        <w:t>Design Science Research (DSR)</w:t>
      </w:r>
      <w:r w:rsidRPr="0000465F">
        <w:t xml:space="preserve"> verankert. DSR verfolgt das Ziel, durch die Entwicklung von Artefakten praxisrelevante Probleme zu adressieren und dabei gleichzeitig wissenschaftliche Strenge sicherzustellen. Dieser Ansatz ist besonders geeignet für Arbeiten im Schnittfeld von Software Engineering und Künstlicher Intelligenz, da hier sowohl technologische Innovationen als auch methodisch fundierte Evaluationsstrategien gefordert sind.</w:t>
      </w:r>
    </w:p>
    <w:p w14:paraId="2FA7DC7B" w14:textId="5943CCF9" w:rsidR="00C324FA" w:rsidRPr="0000465F" w:rsidRDefault="00C324FA" w:rsidP="00C324FA">
      <w:pPr>
        <w:pStyle w:val="BasicText"/>
      </w:pPr>
      <w:r w:rsidRPr="0000465F">
        <w:t xml:space="preserve">Das Vorgehen folgt dem etablierten Prozessmodell von </w:t>
      </w:r>
      <w:r w:rsidRPr="0000465F">
        <w:rPr>
          <w:b/>
          <w:bCs/>
        </w:rPr>
        <w:t>Peffers et al.</w:t>
      </w:r>
      <w:r w:rsidR="00695F65" w:rsidRPr="0000465F">
        <w:rPr>
          <w:b/>
          <w:bCs/>
        </w:rPr>
        <w:t xml:space="preserve"> </w:t>
      </w:r>
      <w:sdt>
        <w:sdtPr>
          <w:rPr>
            <w:b/>
            <w:bCs/>
          </w:rPr>
          <w:alias w:val="To edit, see citavi.com/edit"/>
          <w:tag w:val="CitaviPlaceholder#beef75d2-e6dd-420d-bd1b-d04c3affa047"/>
          <w:id w:val="-518089033"/>
          <w:placeholder>
            <w:docPart w:val="DefaultPlaceholder_-1854013440"/>
          </w:placeholder>
        </w:sdtPr>
        <w:sdtContent>
          <w:r w:rsidR="00695F65" w:rsidRPr="0000465F">
            <w:rPr>
              <w:b/>
              <w:bCs/>
            </w:rPr>
            <w:fldChar w:fldCharType="begin"/>
          </w:r>
          <w:r w:rsidR="00E778FE">
            <w:rPr>
              <w:b/>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ZDU4OTkwLWEwZWQtNGFkNy04YmYzLTlkNTFlN2U3OTNhZSIsIlJhbmdlTGVuZ3RoIjo0LCJSZWZlcmVuY2VJZCI6IjY2NTk3MzRlLTVjYjctNDFjNC05ZTEzLTMzOWI5MzU4YTM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zUzL01JUzA3NDItMTIyMjI0MDMw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I3NTMvTUlTMDc0Mi0xMjIyMjQwMzAyIiwiVXJpU3RyaW5nIjoiaHR0cHM6Ly9kb2kub3JnLzEwLjI3NTMvTUlTMDc0Mi0xMjIyMjQwMz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}</w:instrText>
          </w:r>
          <w:r w:rsidR="00695F65" w:rsidRPr="0000465F">
            <w:rPr>
              <w:b/>
              <w:bCs/>
            </w:rPr>
            <w:fldChar w:fldCharType="separate"/>
          </w:r>
          <w:r w:rsidR="00472881">
            <w:rPr>
              <w:b/>
              <w:bCs/>
            </w:rPr>
            <w:t>[18]</w:t>
          </w:r>
          <w:r w:rsidR="00695F65" w:rsidRPr="0000465F">
            <w:rPr>
              <w:b/>
              <w:bCs/>
            </w:rPr>
            <w:fldChar w:fldCharType="end"/>
          </w:r>
        </w:sdtContent>
      </w:sdt>
      <w:r w:rsidRPr="0000465F">
        <w:t>, das sechs Schritte umfasst:</w:t>
      </w:r>
    </w:p>
    <w:p w14:paraId="55C2222A" w14:textId="638AC120" w:rsidR="00C324FA" w:rsidRPr="0000465F" w:rsidRDefault="00C324FA">
      <w:pPr>
        <w:pStyle w:val="BasicText"/>
        <w:numPr>
          <w:ilvl w:val="0"/>
          <w:numId w:val="18"/>
        </w:numPr>
      </w:pPr>
      <w:r w:rsidRPr="0000465F">
        <w:rPr>
          <w:b/>
          <w:bCs/>
        </w:rPr>
        <w:t>Problemidentifikation</w:t>
      </w:r>
      <w:r w:rsidRPr="0000465F">
        <w:t>: Ausgangspunkt ist die Beobachtung, dass aktuelle Benchmarks für LLMs im Software Engineering (z. B. SWE-bench) primär statische Repositorien und Testfälle abbilden, während Prozessmetriken in End-to-End-(E2E)-Workflows unzureichend berücksichtigt werden</w:t>
      </w:r>
      <w:r w:rsidR="005030C4" w:rsidRPr="0000465F">
        <w:t>.</w:t>
      </w:r>
    </w:p>
    <w:p w14:paraId="13A58A0A" w14:textId="77777777" w:rsidR="00C324FA" w:rsidRPr="0000465F" w:rsidRDefault="00C324FA">
      <w:pPr>
        <w:pStyle w:val="BasicText"/>
        <w:numPr>
          <w:ilvl w:val="0"/>
          <w:numId w:val="18"/>
        </w:numPr>
      </w:pPr>
      <w:r w:rsidRPr="0000465F">
        <w:rPr>
          <w:b/>
          <w:bCs/>
        </w:rPr>
        <w:t>Zieldefinition</w:t>
      </w:r>
      <w:r w:rsidRPr="0000465F">
        <w:t>: Ziel ist die Entwicklung einer Simulationsumgebung, die vollständige GitLab-Workflows orchestriert und dabei sowohl Ergebnis- als auch Prozessmetriken systematisch erfasst.</w:t>
      </w:r>
    </w:p>
    <w:p w14:paraId="50AD60DF" w14:textId="77777777" w:rsidR="00C324FA" w:rsidRPr="0000465F" w:rsidRDefault="00C324FA">
      <w:pPr>
        <w:pStyle w:val="BasicText"/>
        <w:numPr>
          <w:ilvl w:val="0"/>
          <w:numId w:val="18"/>
        </w:numPr>
      </w:pPr>
      <w:r w:rsidRPr="0000465F">
        <w:rPr>
          <w:b/>
          <w:bCs/>
        </w:rPr>
        <w:t>Design und Entwicklung</w:t>
      </w:r>
      <w:r w:rsidRPr="0000465F">
        <w:t>: Entwurf und prototypische Umsetzung eines mehragentigen Systems, das auf modularen Rollen basiert und über standardisierte Schnittstellen mit GitLab interagiert.</w:t>
      </w:r>
    </w:p>
    <w:p w14:paraId="266A308B" w14:textId="77777777" w:rsidR="00C324FA" w:rsidRPr="0000465F" w:rsidRDefault="00C324FA">
      <w:pPr>
        <w:pStyle w:val="BasicText"/>
        <w:numPr>
          <w:ilvl w:val="0"/>
          <w:numId w:val="18"/>
        </w:numPr>
      </w:pPr>
      <w:r w:rsidRPr="0000465F">
        <w:rPr>
          <w:b/>
          <w:bCs/>
        </w:rPr>
        <w:t>Demonstration</w:t>
      </w:r>
      <w:r w:rsidRPr="0000465F">
        <w:t>: Durchführung exemplarischer Simulationen, die den E2E-Charakter der Umgebung verdeutlichen.</w:t>
      </w:r>
    </w:p>
    <w:p w14:paraId="52D4FCB1" w14:textId="77777777" w:rsidR="00C324FA" w:rsidRPr="0000465F" w:rsidRDefault="00C324FA">
      <w:pPr>
        <w:pStyle w:val="BasicText"/>
        <w:numPr>
          <w:ilvl w:val="0"/>
          <w:numId w:val="18"/>
        </w:numPr>
      </w:pPr>
      <w:r w:rsidRPr="0000465F">
        <w:rPr>
          <w:b/>
          <w:bCs/>
        </w:rPr>
        <w:t>Evaluation</w:t>
      </w:r>
      <w:r w:rsidRPr="0000465F">
        <w:t>: Empirische Überprüfung anhand von wiederholten Durchläufen, um sowohl die Wirkung der syntaktischen Anforderungsqualität (FF.1) als auch die Varianz zwischen identischen Runs (FF.2) zu analysieren.</w:t>
      </w:r>
    </w:p>
    <w:p w14:paraId="4FEEF4FB" w14:textId="5058BAF5" w:rsidR="00C324FA" w:rsidRPr="0000465F" w:rsidRDefault="00C324FA">
      <w:pPr>
        <w:pStyle w:val="BasicText"/>
        <w:numPr>
          <w:ilvl w:val="0"/>
          <w:numId w:val="18"/>
        </w:numPr>
      </w:pPr>
      <w:r w:rsidRPr="0000465F">
        <w:rPr>
          <w:b/>
          <w:bCs/>
        </w:rPr>
        <w:t>Kommunikation</w:t>
      </w:r>
      <w:r w:rsidRPr="0000465F">
        <w:t>: Dokumentation und Aufbereitung der Ergebnisse in wissenschaftlicher Form, unter Einhaltung aktueller Empfehlungen zur Transparenz und Reproduzierbarkeit</w:t>
      </w:r>
      <w:r w:rsidR="005030C4" w:rsidRPr="0000465F">
        <w:t>.</w:t>
      </w:r>
    </w:p>
    <w:p w14:paraId="30E9AA4A" w14:textId="77777777" w:rsidR="00A95C41" w:rsidRPr="0000465F" w:rsidRDefault="00A95C41" w:rsidP="008A4B4C">
      <w:pPr>
        <w:pStyle w:val="BasicText"/>
      </w:pPr>
    </w:p>
    <w:p w14:paraId="7421B58A" w14:textId="6806CFA0" w:rsidR="00222F69" w:rsidRPr="0000465F" w:rsidRDefault="00222F69" w:rsidP="00222F69">
      <w:pPr>
        <w:pStyle w:val="Heading2"/>
      </w:pPr>
      <w:bookmarkStart w:id="8" w:name="_Toc210642390"/>
      <w:r w:rsidRPr="0000465F">
        <w:lastRenderedPageBreak/>
        <w:t>Aufbau der Arbeit</w:t>
      </w:r>
      <w:bookmarkEnd w:id="8"/>
    </w:p>
    <w:p w14:paraId="48CBE940" w14:textId="1DA41188" w:rsidR="005030C4" w:rsidRPr="0000465F" w:rsidRDefault="005030C4" w:rsidP="005030C4">
      <w:pPr>
        <w:pStyle w:val="BasicText"/>
      </w:pPr>
      <w:r w:rsidRPr="0000465F">
        <w:t>Der Aufbau der Arbeit folgt einer klaren Argumentationslinie, die von den theoretischen Grundlagen über den Entwurf und die Implementierung des Artefakts bis hin zur Evaluation und abschließenden Reflexion reicht. Nach der Einleitung werden in Kapitel 2 zunächst die theoretischen Grundlagen dargestellt, die den Untersuchungsrahmen dieser Arbeit bilden. Dazu gehören der Software-Engineering-Workflow in GitLab mit seinen zentralen Elementen wie Merge Requests und CI/CD-Pipelines, die Qualitätsbegriffe des Requirements Engineering auf Basis der ISO/IEC/IEEE 29148 sowie ergänzender Konzepte wie der INVEST-Heuristik, die grundlegenden Prinzipien großer Sprachmodelle einschließlich Prompt-Engineering, Function-Calling und agentischer Architekturen sowie das Model Context Protocol (MCP) als Standard zur Integration von Tools und Datenquellen.</w:t>
      </w:r>
    </w:p>
    <w:p w14:paraId="52DF8DB9" w14:textId="0A313AA9" w:rsidR="005030C4" w:rsidRPr="0000465F" w:rsidRDefault="005030C4" w:rsidP="005030C4">
      <w:pPr>
        <w:pStyle w:val="BasicText"/>
      </w:pPr>
      <w:r w:rsidRPr="0000465F">
        <w:t>Kapitel 3 legt anschließend das Forschungsdesign und die Methodik offen. Im Mittelpunkt steht dabei die Einbettung der Arbeit in das Paradigma des Design-Science-Research, ergänzt durch die Formulierung des Untersuchungsmodells und der Hypothesen, die Planung der Versuche sowie die Definition von Mess- und Auswertungsverfahren.</w:t>
      </w:r>
    </w:p>
    <w:p w14:paraId="4EF1D1E2" w14:textId="7FB97E5A" w:rsidR="005030C4" w:rsidRPr="0000465F" w:rsidRDefault="005030C4" w:rsidP="005030C4">
      <w:pPr>
        <w:pStyle w:val="BasicText"/>
      </w:pPr>
      <w:r w:rsidRPr="0000465F">
        <w:t>Darauf aufbauend wird in Kapitel 4 der Systementwurf des Artefakts beschrieben. Hier werden die Anforderungen und die gewählte Architektur erläutert, die auf einem Supervisor-Pattern mit mehreren Agentenrollen basiert. Zudem werden die Abstraktionsschicht zur Nutzung unterschiedlicher LLM-Provider, die MCP-gestützte Integration in GitLab sowie die entwickelten Prompts und der Ablauf der Simulationen dargestellt.</w:t>
      </w:r>
    </w:p>
    <w:p w14:paraId="5DC2549B" w14:textId="3A41415C" w:rsidR="005030C4" w:rsidRPr="0000465F" w:rsidRDefault="005030C4" w:rsidP="005030C4">
      <w:pPr>
        <w:pStyle w:val="BasicText"/>
      </w:pPr>
      <w:r w:rsidRPr="0000465F">
        <w:t>Die praktische Umsetzung des Artefakts wird in Kapitel 5 dokumentiert. Dieses Kapitel beschreibt den eingesetzten Technologiestack, die zentralen Module und Schnittstellen sowie die Maßnahmen zur Sicherstellung von Konfigurationstreue und Reproduzierbarkeit, etwa durch Containerisierung und Infrastructure-as-Code.</w:t>
      </w:r>
    </w:p>
    <w:p w14:paraId="18A02339" w14:textId="48D164EB" w:rsidR="005030C4" w:rsidRPr="0000465F" w:rsidRDefault="005030C4" w:rsidP="005030C4">
      <w:pPr>
        <w:pStyle w:val="BasicText"/>
      </w:pPr>
      <w:r w:rsidRPr="0000465F">
        <w:t>Kapitel 6 widmet sich der Evaluation und den Experimenten. Hier werden zunächst die Datengrundlage und die Szenarien vorgestellt, anschließend das Design der Experimente erläutert und schließlich die Ergebnisse zu den Forschungsfragen präsentiert. Eine zusammenfassende Betrachtung der Befunde schließt dieses Kapitel ab.</w:t>
      </w:r>
    </w:p>
    <w:p w14:paraId="4710438C" w14:textId="24197566" w:rsidR="005030C4" w:rsidRPr="0000465F" w:rsidRDefault="005030C4" w:rsidP="005030C4">
      <w:pPr>
        <w:pStyle w:val="BasicText"/>
      </w:pPr>
      <w:r w:rsidRPr="0000465F">
        <w:t>In Kapitel 7 werden die Resultate kritisch diskutiert. Dabei erfolgt eine Interpretation der Befunde im Lichte bestehender Forschung, es werden Limitationen des entwickelten Ansatzes benannt und mögliche Perspektiven für weiterführende Arbeiten aufgezeigt.</w:t>
      </w:r>
    </w:p>
    <w:p w14:paraId="1144A4A9" w14:textId="55FC3D88" w:rsidR="005030C4" w:rsidRPr="0000465F" w:rsidRDefault="005030C4" w:rsidP="005030C4">
      <w:pPr>
        <w:pStyle w:val="BasicText"/>
      </w:pPr>
      <w:r w:rsidRPr="0000465F">
        <w:lastRenderedPageBreak/>
        <w:t>Kapitel 8 bildet den Abschluss der Arbeit. Es fasst die zentralen Erkenntnisse zusammen, beantwortet die Forschungsfragen in prägnanter Form und gibt einen Ausblick auf zukünftige Entwicklungen im Bereich agentischer LLM-Systeme für Software-Engineering-Workflows. Abgerundet wird die Arbeit durch den Anhang mit ergänzenden Materialien sowie durch das Literaturverzeichnis in Kapitel 9, das die verwendeten Quellen im IEEE-Zitierstil aufführt.</w:t>
      </w:r>
    </w:p>
    <w:p w14:paraId="77DE7C72" w14:textId="77777777" w:rsidR="005030C4" w:rsidRPr="0000465F" w:rsidRDefault="005030C4" w:rsidP="005030C4">
      <w:pPr>
        <w:pStyle w:val="BasicText"/>
      </w:pPr>
    </w:p>
    <w:p w14:paraId="50CD0C50" w14:textId="77777777" w:rsidR="005030C4" w:rsidRPr="0000465F" w:rsidRDefault="005030C4" w:rsidP="005030C4">
      <w:pPr>
        <w:pStyle w:val="BasicText"/>
      </w:pPr>
    </w:p>
    <w:p w14:paraId="3DDCC5C7" w14:textId="3A5F19D8" w:rsidR="002D4FC0" w:rsidRPr="0000465F" w:rsidRDefault="002D4FC0" w:rsidP="005030C4">
      <w:pPr>
        <w:pStyle w:val="BasicText"/>
      </w:pPr>
    </w:p>
    <w:p w14:paraId="7268F0D4" w14:textId="77777777" w:rsidR="005030C4" w:rsidRPr="0000465F" w:rsidRDefault="005030C4" w:rsidP="007D5361">
      <w:pPr>
        <w:pStyle w:val="BasicText"/>
      </w:pPr>
    </w:p>
    <w:p w14:paraId="7D817335" w14:textId="77777777" w:rsidR="005030C4" w:rsidRPr="0000465F" w:rsidRDefault="005030C4" w:rsidP="007D5361">
      <w:pPr>
        <w:pStyle w:val="BasicText"/>
      </w:pPr>
    </w:p>
    <w:p w14:paraId="1E9D0DC0" w14:textId="72085A80" w:rsidR="007D5361" w:rsidRPr="0000465F" w:rsidRDefault="007D5361" w:rsidP="003429F5">
      <w:pPr>
        <w:pStyle w:val="Heading1"/>
      </w:pPr>
      <w:bookmarkStart w:id="9" w:name="_Toc210642391"/>
      <w:r w:rsidRPr="0000465F">
        <w:lastRenderedPageBreak/>
        <w:t>Theoretische Grundlagen</w:t>
      </w:r>
      <w:bookmarkEnd w:id="9"/>
    </w:p>
    <w:p w14:paraId="4870F356" w14:textId="4154A6CD" w:rsidR="00807A45" w:rsidRPr="0000465F" w:rsidRDefault="00623E58" w:rsidP="00807A45">
      <w:pPr>
        <w:pStyle w:val="BasicText"/>
      </w:pPr>
      <w:r w:rsidRPr="0000465F">
        <w:t xml:space="preserve">Einleitung in die aufkommenden </w:t>
      </w:r>
      <w:r w:rsidR="00445D29" w:rsidRPr="0000465F">
        <w:t>Themengebiete</w:t>
      </w:r>
      <w:r w:rsidR="00EA6F50" w:rsidRPr="0000465F">
        <w:t>....</w:t>
      </w:r>
    </w:p>
    <w:p w14:paraId="1DD67281" w14:textId="77777777" w:rsidR="003429F5" w:rsidRPr="0000465F" w:rsidRDefault="003429F5" w:rsidP="003429F5">
      <w:pPr>
        <w:pStyle w:val="Heading2"/>
      </w:pPr>
      <w:bookmarkStart w:id="10" w:name="_Toc210642392"/>
      <w:r w:rsidRPr="0000465F">
        <w:t>Software-Engineering-Workflow in GitLab</w:t>
      </w:r>
      <w:bookmarkEnd w:id="10"/>
    </w:p>
    <w:p w14:paraId="620565B4" w14:textId="50B0E0E2" w:rsidR="00F31804" w:rsidRPr="0000465F" w:rsidRDefault="00655E40" w:rsidP="00655E40">
      <w:pPr>
        <w:pStyle w:val="BasicText"/>
      </w:pPr>
      <w:r w:rsidRPr="0000465F">
        <w:t>GitLab hat sich als führende Plattform für kollaboratives Software-Engineering etabliert und bietet ein integriertes DevOps-Ökosystem, das alle Phasen des Software-Lebenszyklus von Quellcodeverwaltung über CI/CD bis hin zum Monitoring in einer einzigen Anwendung vereint</w:t>
      </w:r>
      <w:r w:rsidR="001D467D" w:rsidRPr="0000465F">
        <w:t>.</w:t>
      </w:r>
      <w:r w:rsidR="00AA54CD" w:rsidRPr="0000465F">
        <w:t xml:space="preserve"> </w:t>
      </w:r>
      <w:sdt>
        <w:sdtPr>
          <w:alias w:val="To edit, see citavi.com/edit"/>
          <w:tag w:val="CitaviPlaceholder#496b09ad-e591-46d5-af99-d46dc943375c"/>
          <w:id w:val="592360315"/>
          <w:placeholder>
            <w:docPart w:val="DefaultPlaceholder_-1854013440"/>
          </w:placeholder>
        </w:sdtPr>
        <w:sdtContent>
          <w:r w:rsidR="00AA54CD" w:rsidRPr="0000465F">
            <w:fldChar w:fldCharType="begin"/>
          </w:r>
          <w:r w:rsidR="00E73D1C" w:rsidRPr="0000465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OTZmZjVhLWFmM2ItNDEwOC1iMjRjLWMzN2EzNWY3Mjc1YiIsIlJhbmdlTGVuZ3RoIjo0LCJSZWZlcmVuY2VJZCI6IjVmNTBiYjBiLTliNjUtNDkwOC1hZjE4LWU1MGY3YTUwZjJ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guMDkuMjAyNSIsIkF1dGhvcnMiOltdLCJDaXRhdGlvbktleVVwZGF0ZVR5cGUiOjAsIkNvbGxhYm9yYXRvcnMiOltdLCJEYXRlIjoiMDguMDku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RvY3MuZ2l0bGFiLmNvbS8iLCJVcmlTdHJpbmciOiJodHRwczovL2RvY3MuZ2l0bGFiLmNvb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}</w:instrText>
          </w:r>
          <w:r w:rsidR="00AA54CD" w:rsidRPr="0000465F">
            <w:fldChar w:fldCharType="separate"/>
          </w:r>
          <w:r w:rsidR="00472881">
            <w:t>[19]</w:t>
          </w:r>
          <w:r w:rsidR="00AA54CD" w:rsidRPr="0000465F">
            <w:fldChar w:fldCharType="end"/>
          </w:r>
        </w:sdtContent>
      </w:sdt>
      <w:r w:rsidRPr="0000465F">
        <w:t xml:space="preserve"> </w:t>
      </w:r>
    </w:p>
    <w:p w14:paraId="6B427591" w14:textId="1E7B9731" w:rsidR="00655E40" w:rsidRPr="0000465F" w:rsidRDefault="00655E40" w:rsidP="00655E40">
      <w:pPr>
        <w:pStyle w:val="BasicText"/>
      </w:pPr>
      <w:r w:rsidRPr="0000465F">
        <w:t>Besonders im Kontext moderner,</w:t>
      </w:r>
      <w:r w:rsidR="00F31804" w:rsidRPr="0000465F">
        <w:t xml:space="preserve"> </w:t>
      </w:r>
      <w:r w:rsidRPr="0000465F">
        <w:t>agiler Entwicklungsmethoden wie DevOps oder GitOps sind GitLab-Funktionalitäten wie Merge Requests (MRs) und CI/CD-Pipelines zentrale Bestandteile für Qualitätssicherung, Nachvollziehbarkeit und Automatisierung.</w:t>
      </w:r>
      <w:r w:rsidR="00AA54CD" w:rsidRPr="0000465F">
        <w:t xml:space="preserve"> </w:t>
      </w:r>
      <w:sdt>
        <w:sdtPr>
          <w:alias w:val="To edit, see citavi.com/edit"/>
          <w:tag w:val="CitaviPlaceholder#faf4fd2e-cf4b-468a-83e4-ab40484adadc"/>
          <w:id w:val="2031216463"/>
          <w:placeholder>
            <w:docPart w:val="DefaultPlaceholder_-1854013440"/>
          </w:placeholder>
        </w:sdtPr>
        <w:sdtContent>
          <w:r w:rsidR="00AA54CD"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GI5NTI1LWFlZWMtNGFiNi1hNzA0LWZhNWYxYzBlNDc0MiIsIlJhbmdlTGVuZ3RoIjozLCJSZWZlcmVuY2VJZCI6IjQ3ZDIwMjM4LTRkMzEtNDU5NC05OTllLTIzNTNlNWQ3ZGUx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AuMDYuMjAyMiIsIkRvaSI6IjEwLjMzOTAvczIyMTI0NjM3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czIyMTI0NjM3IiwiVXJpU3RyaW5nIjoiaHR0cHM6Ly9kb2kub3JnLzEwLjMzOTAvczIyMTI0NjM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hUMTY6MjI6MzMiLCJNb2RpZmllZEJ5IjoiX0VzYXVpIiwiSWQiOiIyMWRiM2MzNC0yOGExLTQzNTctOTI1NS05ZDljZmM1YjIwNWMiLCJNb2RpZmllZE9uIjoiMjAyNS0wOS0wOFQxNjoyMjozM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kyMzEzMzgiLCJVcmlTdHJpbmciOiJodHRwczovL3d3dy5uY2JpLm5sbS5uaWguZ292L3BtYy9hcnRpY2xlcy9QTUM5MjMxMz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Fc2F1aSIsIkNyZWF0ZWRPbiI6IjIwMjUtMDktMDhUMTY6MjI6MzMiLCJNb2RpZmllZEJ5IjoiX0VzYXVpIiwiSWQiOiIwNzg5ZGFhMC1kMTNkLTQ3N2UtYjljYi0wZTMzNDEwNGQyZDAiLCJNb2RpZmllZE9uIjoiMjAyNS0wOS0wOFQxNjoyMjozMy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1NzQ2NDIxIiwiVXJpU3RyaW5nIjoiaHR0cDovL3d3dy5uY2JpLm5sbS5uaWguZ292L3B1Ym1lZC8zNTc0NjQy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Q0NFU1MuMjAyMy4zMzI0NTM2IiwiRWRpdG9ycyI6W10sIkV2YWx1YXRpb25Db21wbGV4aXR5IjowLCJFdmFsdWF0aW9uU291cmNlVGV4dEZvcm1hdCI6MCwiR3JvdXBzIjpbXSwiSGFzTGFiZWwxIjpmYWxzZSwiSGFzTGFiZWwyIjpmYWxzZSwiS2V5d29yZHMiOltd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TAuMTEwOS9BQ0NFU1MuMjAyMy4zMzI0NTM2IiwiVXJpU3RyaW5nIjoiaHR0cHM6Ly9kb2kub3JnLzEwLjExMDkvQUNDRVNTLjIwMjMuMzMyNDUzN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}</w:instrText>
          </w:r>
          <w:r w:rsidR="00AA54CD" w:rsidRPr="0000465F">
            <w:fldChar w:fldCharType="separate"/>
          </w:r>
          <w:r w:rsidR="00472881">
            <w:t>[20, 21]</w:t>
          </w:r>
          <w:r w:rsidR="00AA54CD" w:rsidRPr="0000465F">
            <w:fldChar w:fldCharType="end"/>
          </w:r>
        </w:sdtContent>
      </w:sdt>
    </w:p>
    <w:p w14:paraId="4F8D386B" w14:textId="716A7B10" w:rsidR="00655E40" w:rsidRPr="0000465F" w:rsidRDefault="00655E40" w:rsidP="00680F97">
      <w:pPr>
        <w:pStyle w:val="BasicText"/>
      </w:pPr>
      <w:r w:rsidRPr="0000465F">
        <w:t>GitLab kombiniert durchgängige Automatisierung mit Versionskontrolle und Review-Mechanismen und eignet sich dadurch sowohl für industrielle Anwendungen als auch für empirische Studien zu Softwareentwicklungsprozessen.</w:t>
      </w:r>
      <w:r w:rsidR="009C2C9C" w:rsidRPr="0000465F">
        <w:t xml:space="preserve"> </w:t>
      </w:r>
      <w:sdt>
        <w:sdtPr>
          <w:alias w:val="To edit, see citavi.com/edit"/>
          <w:tag w:val="CitaviPlaceholder#2815f813-f0c5-450b-93ae-5f201bffd221"/>
          <w:id w:val="636222469"/>
          <w:placeholder>
            <w:docPart w:val="DefaultPlaceholder_-1854013440"/>
          </w:placeholder>
        </w:sdtPr>
        <w:sdtContent>
          <w:r w:rsidR="009C2C9C"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Dc1NjRjLTBjM2EtNDYxYy05ODQ0LTE3ZmM1N2I4ZTFmYyIsIlJhbmdlTGVuZ3RoIjozLCJSZWZlcmVuY2VJZCI6IjQwOTk2Y2ViLTIwNjctNDA2Ny05Y2ExLWMzNjE0MDU0MmM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EuMDguMjAyNSIsIkVkaXRvcnMiOltdLCJFdmFsdWF0aW9uQ29tcGxleGl0eSI6MCwiRXZhbHVhdGlvblNvdXJjZVRleHRGb3JtYXQiOjAsIkdyb3VwcyI6W10sIkhhc0xhYmVsMSI6ZmFsc2UsIkhhc0xhYmVsMiI6ZmFsc2UsIktleXdvcmRzIjpbXS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mh0dHA6Ly9hcnhpdi5vcmcvYWJzLzI1MDguMTU1MDN2MiIsIlVyaVN0cmluZyI6Imh0dHA6Ly9hcnhpdi5vcmcvYWJzLzI1MDguMTU1MDN2M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XNhdWkiLCJDcmVhdGVkT24iOiIyMDI1LTA5LTA3VDEyOjM2OjU2IiwiTW9kaWZpZWRCeSI6Il9Fc2F1aSIsIklkIjoiMTMxYjlkMDEtODEwNS00NjM1LTliZGQtOGFkNWJkOWU3Y2I5IiwiTW9kaWZpZWRPbiI6IjIwMjUtMDktMDdUMTI6MzY6NTY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yNTA4LjE1NTAzdjIiLCJVcmlTdHJpbmciOiJodHRwOi8vYXJ4aXYub3JnL3BkZi8yNTA4LjE1NTAz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wLjA2LjIwMjIiLCJEb2kiOiIxMC4zMzkwL3MyMjEyNDYzNyIsIkVkaXRvcnMiOltdLCJFdmFsdWF0aW9uQ29tcGxleGl0eSI6MCwiRXZhbHVhdGlvblNvdXJjZVRleHRGb3JtYXQiOjAsIkdyb3VwcyI6W1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xMC4zMzkwL3MyMjEyNDYzNyIsIlVyaVN0cmluZyI6Imh0dHBzOi8vZG9pLm9yZy8xMC4zMzkwL3MyMjEyNDYzNy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}</w:instrText>
          </w:r>
          <w:r w:rsidR="009C2C9C" w:rsidRPr="0000465F">
            <w:fldChar w:fldCharType="separate"/>
          </w:r>
          <w:r w:rsidR="00472881">
            <w:t>[16, 20]</w:t>
          </w:r>
          <w:r w:rsidR="009C2C9C" w:rsidRPr="0000465F">
            <w:fldChar w:fldCharType="end"/>
          </w:r>
        </w:sdtContent>
      </w:sdt>
      <w:r w:rsidRPr="0000465F">
        <w:t xml:space="preserve"> Die folgenden Unterkapitel beleuchten die Rolle von Merge Requests und CI/CD-Pipelines im Detail.</w:t>
      </w:r>
    </w:p>
    <w:p w14:paraId="6FF565BD" w14:textId="504B9098" w:rsidR="00617BE9" w:rsidRPr="0000465F" w:rsidRDefault="00CE47FD" w:rsidP="00655E40">
      <w:pPr>
        <w:pStyle w:val="Heading3"/>
      </w:pPr>
      <w:bookmarkStart w:id="11" w:name="_Toc210642393"/>
      <w:r w:rsidRPr="0000465F">
        <w:t>Merge-Requests</w:t>
      </w:r>
      <w:bookmarkEnd w:id="11"/>
      <w:r w:rsidRPr="0000465F">
        <w:t xml:space="preserve"> </w:t>
      </w:r>
    </w:p>
    <w:p w14:paraId="4F74C378" w14:textId="4E826E19" w:rsidR="00655E40" w:rsidRPr="0000465F" w:rsidRDefault="00655E40" w:rsidP="00655E40">
      <w:pPr>
        <w:pStyle w:val="BasicText"/>
      </w:pPr>
      <w:r w:rsidRPr="0000465F">
        <w:t>Merge Requests (MRs) in GitLab sind mehr als nur ein Mechanismus zur Integration von Code in den Hauptentwicklungszweig. Sie fungieren als zentrale Schnittstelle zur technischen, organisatorischen und qualitativen Koordination von Änderungen. Ein MR enthält typischerweise Code-Diffs, Diskussionen, Reviewer-Kommentare, Testresultate und Statusinformationen über CI-Ausführungen.</w:t>
      </w:r>
      <w:r w:rsidR="0005707E" w:rsidRPr="0000465F">
        <w:t xml:space="preserve"> </w:t>
      </w:r>
      <w:sdt>
        <w:sdtPr>
          <w:alias w:val="To edit, see citavi.com/edit"/>
          <w:tag w:val="CitaviPlaceholder#248a26d6-e85e-485c-b468-27f279037cdf"/>
          <w:id w:val="761804606"/>
          <w:placeholder>
            <w:docPart w:val="DefaultPlaceholder_-1854013440"/>
          </w:placeholder>
        </w:sdtPr>
        <w:sdtContent>
          <w:r w:rsidR="0005707E" w:rsidRPr="0000465F">
            <w:fldChar w:fldCharType="begin"/>
          </w:r>
          <w:r w:rsidR="009C2C9C" w:rsidRPr="0000465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OGZiNTdiLTY4MmItNDI5MS1iMWZhLWFkZjgxMWFhM2FiOCIsIlJhbmdlTGVuZ3RoIjo0LCJSZWZlcmVuY2VJZCI6IjMzM2Q1MDgyLTIyMGUtNDAxNi04NWIxLTg0MzAyYWFhMm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guMDkuMjAyNSIsIkF1dGhvcnMiOltdLCJDaXRhdGlvbktleVVwZGF0ZVR5cGUiOjAsIkNvbGxhYm9yYXRvcnMiOltdLCJEYXRlIjoiMDguMDku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RvY3MuZ2l0bGFiLmNvbS91c2VyL3Byb2plY3QvbWVyZ2VfcmVxdWVzdHMvIiwiVXJpU3RyaW5nIjoiaHR0cHM6Ly9kb2NzLmdpdGxhYi5jb20vdXNlci9wcm9qZWN0L21lcmdlX3JlcXVlc3R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}</w:instrText>
          </w:r>
          <w:r w:rsidR="0005707E" w:rsidRPr="0000465F">
            <w:fldChar w:fldCharType="separate"/>
          </w:r>
          <w:r w:rsidR="00472881">
            <w:t>[22]</w:t>
          </w:r>
          <w:r w:rsidR="0005707E" w:rsidRPr="0000465F">
            <w:fldChar w:fldCharType="end"/>
          </w:r>
        </w:sdtContent>
      </w:sdt>
    </w:p>
    <w:p w14:paraId="4D7BB08E" w14:textId="79144617" w:rsidR="00655E40" w:rsidRPr="0000465F" w:rsidRDefault="00655E40" w:rsidP="00655E40">
      <w:pPr>
        <w:pStyle w:val="BasicText"/>
      </w:pPr>
      <w:r w:rsidRPr="0000465F">
        <w:t>Hilton et al. zeigten in einer groß angelegten Studie mit OSS-Projekten, dass Plattformen mit MR-gestützten Workflows und integrierter CI deutlich geringere Raten fehlerhafter Builds aufweisen.</w:t>
      </w:r>
      <w:r w:rsidR="00492C79" w:rsidRPr="0000465F">
        <w:t xml:space="preserve"> </w:t>
      </w:r>
      <w:sdt>
        <w:sdtPr>
          <w:alias w:val="To edit, see citavi.com/edit"/>
          <w:tag w:val="CitaviPlaceholder#d06e1b28-7cd3-4650-b556-adc97dcf21d8"/>
          <w:id w:val="-1620440388"/>
          <w:placeholder>
            <w:docPart w:val="DefaultPlaceholder_-1854013440"/>
          </w:placeholder>
        </w:sdtPr>
        <w:sdtContent>
          <w:r w:rsidR="00492C79"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ZDk4MDUwLTcyNTgtNDVkMi05Njg5LTBlZjU4NGQxOTQ0YiIsIlJhbmdlTGVuZ3RoIjozLCJSZWZlcmVuY2VJZCI6IjIzMThlMTg0LTE5YzAtNDhhZC1hZDQwLTdlNTY1NDMzMTQ4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DUvMjk3MDI3Ni4yOTcwMzU4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yOTcwMjc2LjI5NzAzNTgiLCJVcmlTdHJpbmciOiJodHRwczovL2RvaS5vcmcvMTAuMTE0NS8yOTcwMjc2LjI5NzAzN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zYXVpIiwiQ3JlYXRlZE9uIjoiMjAyNS0wOS0wN1QxMTo1OToxMCIsIk1vZGlmaWVkQnkiOiJfRXNhdWkiLCJJZCI6Ijk4ZjIyNzVhLTUxYWQtNGE5Zi05MGUyLTc2YTEyNTYzOWU0MiIsIk1vZGlmaWVkT24iOiIyMDI1LTA5LTA3VDExOjU5OjEw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C5hY20ub3JnL2RvaS9wcm9jZWVkaW5ncy8xMC4xMTQ1LzI5NzAyNzYiLCJVcmlTdHJpbmciOiJodHRwczovL2RsLmFjbS5vcmcvZG9pL3Byb2NlZWRpbmdzLzEwLjExNDUvMjk3MDI3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UvMjk3MDI3NiIsIlVyaVN0cmluZyI6Imh0dHBzOi8vZG9pLm9yZy8xMC4xMTQ1LzI5NzAyNz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}</w:instrText>
          </w:r>
          <w:r w:rsidR="00492C79" w:rsidRPr="0000465F">
            <w:fldChar w:fldCharType="separate"/>
          </w:r>
          <w:r w:rsidR="00472881">
            <w:t>[9]</w:t>
          </w:r>
          <w:r w:rsidR="00492C79" w:rsidRPr="0000465F">
            <w:fldChar w:fldCharType="end"/>
          </w:r>
        </w:sdtContent>
      </w:sdt>
      <w:r w:rsidRPr="0000465F">
        <w:t xml:space="preserve"> Die systematische Nutzung von MRs führt zu einer erhöhten Review-Qualität und besseren Nachvollziehbarkeit, da Änderungen explizit kommentiert und in einen nachvollziehbaren Freigabeprozess eingebettet werden können.</w:t>
      </w:r>
      <w:r w:rsidR="0005707E" w:rsidRPr="0000465F">
        <w:t xml:space="preserve"> </w:t>
      </w:r>
      <w:sdt>
        <w:sdtPr>
          <w:alias w:val="To edit, see citavi.com/edit"/>
          <w:tag w:val="CitaviPlaceholder#7780a52a-90f5-4643-a5ac-e69b85a0071b"/>
          <w:id w:val="-1616596131"/>
          <w:placeholder>
            <w:docPart w:val="DefaultPlaceholder_-1854013440"/>
          </w:placeholder>
        </w:sdtPr>
        <w:sdtContent>
          <w:r w:rsidR="0005707E"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GRlOWJhLTU3ZGEtNGRkYy1hNWNlLWE3OTk1ZjRjMDNmZCIsIlJhbmdlTGVuZ3RoIjo0LCJSZWZlcmVuY2VJZCI6IjhmZGMwYzcxLTJjMjMtNGI5My1iNGZhLWFlOTIyOTlmMDM5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SwiVXJpU3RyaW5nIjoiQmlyZCwgTWVuemllcyAoRWQpIDIwMTUgLSBUaGUgYXJ0IGFuZCBzY2llbmNlICgyKS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zY2llbmNlZGlyZWN0LmNvbS9zY2llbmNlL2Jvb2svOTc4MDEyNDExNTE5NCIsIlVyaVN0cmluZyI6Imh0dHBzOi8vd3d3LnNjaWVuY2VkaXJlY3QuY29tL3NjaWVuY2UvYm9vay85NzgwMTI0MTE1MTk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VzYXVpIiwiQ3JlYXRlZE9uIjoiMjAyNS0wOS0wOFQxNzozNDozMiIsIk1vZGlmaWVkQnkiOiJfRXNhdWkiLCJJZCI6ImZhMzlkNTliLTAxMDAtNGM5NC05YzM4LTA1Njc1MmRmYzUxMCIsIk1vZGlmaWVkT24iOiIyMDI1LTA5LTA4VDE3OjM0OjMyIiwiUHJvamVjdCI6eyIkcmVmIjoiMTA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2NpZW5jZWRpcmVjdC5jb20vc2NpZW5jZS9ib29rLzk3ODAxMjQxMTUxOTQiLCJVcmlTdHJpbmciOiJodHRwOi8vd3d3LnNjaWVuY2VkaXJlY3QuY29tL3NjaWVuY2UvYm9vay85NzgwMTI0MTE1MTk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}</w:instrText>
          </w:r>
          <w:r w:rsidR="0005707E" w:rsidRPr="0000465F">
            <w:fldChar w:fldCharType="separate"/>
          </w:r>
          <w:r w:rsidR="00472881">
            <w:t>[23]</w:t>
          </w:r>
          <w:r w:rsidR="0005707E" w:rsidRPr="0000465F">
            <w:fldChar w:fldCharType="end"/>
          </w:r>
        </w:sdtContent>
      </w:sdt>
    </w:p>
    <w:p w14:paraId="5AB0FB0C" w14:textId="3A30CA7E" w:rsidR="00655E40" w:rsidRPr="0000465F" w:rsidRDefault="00655E40" w:rsidP="00655E40">
      <w:pPr>
        <w:pStyle w:val="BasicText"/>
      </w:pPr>
      <w:r w:rsidRPr="0000465F">
        <w:t>Darüber hinaus fördern MRs die kollaborative Wissensverteilung im Team. Mäntylä et al. argumentieren, dass strukturierte Code-Reviews in GitLab nicht nur die technische Codequalität verbessern, sondern auch die Kommunikation über Designentscheidungen, Best Practices und Sicherheitsaspekte dokumentieren.</w:t>
      </w:r>
      <w:r w:rsidR="009B3284" w:rsidRPr="0000465F">
        <w:t xml:space="preserve"> </w:t>
      </w:r>
      <w:sdt>
        <w:sdtPr>
          <w:alias w:val="To edit, see citavi.com/edit"/>
          <w:tag w:val="CitaviPlaceholder#1693cbba-5b64-4293-bf87-024de5b583fb"/>
          <w:id w:val="-393656233"/>
          <w:placeholder>
            <w:docPart w:val="DefaultPlaceholder_-1854013440"/>
          </w:placeholder>
        </w:sdtPr>
        <w:sdtContent>
          <w:r w:rsidR="009B3284" w:rsidRPr="0000465F">
            <w:fldChar w:fldCharType="begin"/>
          </w:r>
          <w:r w:rsidR="009C2C9C" w:rsidRPr="0000465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NDNhYWU1LWU5ZTYtNDBlNy1iZTA2LTU1NjRmN2Y3NmE3MiIsIlJhbmdlTGVuZ3RoIjo0LCJSZWZlcmVuY2VJZCI6IjJkZDBhMzk2LWZkMjctNDA3Zi04YzdiLTRjMmI4YTYxOTQ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1RTRS4yMDA4LjcxIiwiVXJpU3RyaW5nIjoiaHR0cHM6Ly9kb2kub3JnLzEwLjExMDkvVFNFLjIwMDguNz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}</w:instrText>
          </w:r>
          <w:r w:rsidR="009B3284" w:rsidRPr="0000465F">
            <w:fldChar w:fldCharType="separate"/>
          </w:r>
          <w:r w:rsidR="00472881">
            <w:t>[24]</w:t>
          </w:r>
          <w:r w:rsidR="009B3284" w:rsidRPr="0000465F">
            <w:fldChar w:fldCharType="end"/>
          </w:r>
        </w:sdtContent>
      </w:sdt>
      <w:r w:rsidRPr="0000465F">
        <w:t xml:space="preserve"> Dies unterstützt insbesondere große verteilte Entwicklungsteams beim Wissensaufbau und bei der Vermeidung redundanter Fehler. </w:t>
      </w:r>
    </w:p>
    <w:p w14:paraId="3D1D8D20" w14:textId="652FCC65" w:rsidR="00655E40" w:rsidRPr="0000465F" w:rsidRDefault="00655E40" w:rsidP="00617BE9">
      <w:pPr>
        <w:pStyle w:val="BasicText"/>
      </w:pPr>
      <w:r w:rsidRPr="0000465F">
        <w:lastRenderedPageBreak/>
        <w:t>Durch die Verbindung technischer Integration mit sozialem Review und automatisierter Qualitätssicherung bilden MRs das organisatorische Rückgrat für transparente und robuste Entwicklungsprozesse in GitLab.</w:t>
      </w:r>
      <w:r w:rsidR="00492C79" w:rsidRPr="0000465F">
        <w:t xml:space="preserve"> </w:t>
      </w:r>
      <w:sdt>
        <w:sdtPr>
          <w:alias w:val="To edit, see citavi.com/edit"/>
          <w:tag w:val="CitaviPlaceholder#dc161f66-e8d3-42d9-8663-f096a38ff226"/>
          <w:id w:val="-729999935"/>
          <w:placeholder>
            <w:docPart w:val="DefaultPlaceholder_-1854013440"/>
          </w:placeholder>
        </w:sdtPr>
        <w:sdtContent>
          <w:r w:rsidR="00492C79"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zdmY2NmLTY4MWItNDFkZC05ZTBiLWZjMGE5NDEwNzdhYSIsIlJhbmdlTGVuZ3RoIjoyLCJSZWZlcmVuY2VJZCI6IjIzMThlMTg0LTE5YzAtNDhhZC1hZDQwLTdlNTY1NDMzMTQ4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DUvMjk3MDI3Ni4yOTcwMzU4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yOTcwMjc2LjI5NzAzNTgiLCJVcmlTdHJpbmciOiJodHRwczovL2RvaS5vcmcvMTAuMTE0NS8yOTcwMjc2LjI5NzAzN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zYXVpIiwiQ3JlYXRlZE9uIjoiMjAyNS0wOS0wN1QxMTo1OToxMCIsIk1vZGlmaWVkQnkiOiJfRXNhdWkiLCJJZCI6Ijk4ZjIyNzVhLTUxYWQtNGE5Zi05MGUyLTc2YTEyNTYzOWU0MiIsIk1vZGlmaWVkT24iOiIyMDI1LTA5LTA3VDExOjU5OjEw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C5hY20ub3JnL2RvaS9wcm9jZWVkaW5ncy8xMC4xMTQ1LzI5NzAyNzYiLCJVcmlTdHJpbmciOiJodHRwczovL2RsLmFjbS5vcmcvZG9pL3Byb2NlZWRpbmdzLzEwLjExNDUvMjk3MDI3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UvMjk3MDI3NiIsIlVyaVN0cmluZyI6Imh0dHBzOi8vZG9pLm9yZy8xMC4xMTQ1LzI5NzAyNz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DQ0VTUy4yMDIzLjMzMjQ1MzYiLCJFZGl0b3JzIjpbXSwiRXZhbHVhdGlvbkNvbXBsZXhpdHkiOjAsIkV2YWx1YXRpb25Tb3VyY2VUZXh0Rm9ybWF0IjowLCJHcm91cHMiOltdLCJIYXNMYWJlbDEiOmZhbHNlLCJIYXNMYWJlbDIiOmZhbHN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xMC4xMTA5L0FDQ0VTUy4yMDIzLjMzMjQ1MzYiLCJVcmlTdHJpbmciOiJodHRwczovL2RvaS5vcmcvMTAuMTEwOS9BQ0NFU1MuMjAyMy4zMzI0NTM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}</w:instrText>
          </w:r>
          <w:r w:rsidR="00492C79" w:rsidRPr="0000465F">
            <w:fldChar w:fldCharType="separate"/>
          </w:r>
          <w:r w:rsidR="00472881">
            <w:t>[9, 21]</w:t>
          </w:r>
          <w:r w:rsidR="00492C79" w:rsidRPr="0000465F">
            <w:fldChar w:fldCharType="end"/>
          </w:r>
        </w:sdtContent>
      </w:sdt>
    </w:p>
    <w:p w14:paraId="3BE857CE" w14:textId="2ABD1BD1" w:rsidR="00CE47FD" w:rsidRPr="0000465F" w:rsidRDefault="00CE47FD" w:rsidP="00CE47FD">
      <w:pPr>
        <w:pStyle w:val="Heading3"/>
      </w:pPr>
      <w:bookmarkStart w:id="12" w:name="_Toc210642394"/>
      <w:r w:rsidRPr="0000465F">
        <w:t>CI/CD-Pipelines</w:t>
      </w:r>
      <w:bookmarkEnd w:id="12"/>
      <w:r w:rsidRPr="0000465F">
        <w:t xml:space="preserve"> </w:t>
      </w:r>
    </w:p>
    <w:p w14:paraId="7F96AB65" w14:textId="3A06E219" w:rsidR="00655E40" w:rsidRPr="0000465F" w:rsidRDefault="00655E40" w:rsidP="00655E40">
      <w:pPr>
        <w:pStyle w:val="BasicText"/>
      </w:pPr>
      <w:r w:rsidRPr="0000465F">
        <w:t>CI/CD-Pipelines (Continuous Integration / Continuous Delivery) sind das Herzstück moderner Softwareautomatisierung. In GitLab werden sie in der .gitlab-ci.yml-Datei definiert und durch Events wie Pushes, Merge Requests oder Schedules ausgelöst. Sie bestehen aus einer Sequenz von Stages (z. B. Build, Test, Deploy), die von GitLab Runnern parallel oder sequenziell ausgeführt werden.</w:t>
      </w:r>
      <w:r w:rsidR="009B3284" w:rsidRPr="0000465F">
        <w:t xml:space="preserve"> </w:t>
      </w:r>
      <w:sdt>
        <w:sdtPr>
          <w:alias w:val="To edit, see citavi.com/edit"/>
          <w:tag w:val="CitaviPlaceholder#b5ef81ce-2620-41ba-8dda-ee1e37da3394"/>
          <w:id w:val="990450636"/>
          <w:placeholder>
            <w:docPart w:val="DefaultPlaceholder_-1854013440"/>
          </w:placeholder>
        </w:sdtPr>
        <w:sdtContent>
          <w:r w:rsidR="009B3284"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MTIwY2FlLTkwNzctNDNlYS05ZDYzLWE3YjlhMzY1ZWRlYiIsIlJhbmdlU3RhcnQiOjMsIlJhbmdlTGVuZ3RoIjo1LCJSZWZlcmVuY2VJZCI6IjQ3ZDIwMjM4LTRkMzEtNDU5NC05OTllLTIzNTNlNWQ3ZGUx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AuMDYuMjAyMiIsIkRvaSI6IjEwLjMzOTAvczIyMTI0NjM3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czIyMTI0NjM3IiwiVXJpU3RyaW5nIjoiaHR0cHM6Ly9kb2kub3JnLzEwLjMzOTAvczIyMTI0NjM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hUMTY6MjI6MzMiLCJNb2RpZmllZEJ5IjoiX0VzYXVpIiwiSWQiOiIyMWRiM2MzNC0yOGExLTQzNTctOTI1NS05ZDljZmM1YjIwNWMiLCJNb2RpZmllZE9uIjoiMjAyNS0wOS0wOFQxNjoyMjozM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kyMzEzMzgiLCJVcmlTdHJpbmciOiJodHRwczovL3d3dy5uY2JpLm5sbS5uaWguZ292L3BtYy9hcnRpY2xlcy9QTUM5MjMxMz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Fc2F1aSIsIkNyZWF0ZWRPbiI6IjIwMjUtMDktMDhUMTY6MjI6MzMiLCJNb2RpZmllZEJ5IjoiX0VzYXVpIiwiSWQiOiIwNzg5ZGFhMC1kMTNkLTQ3N2UtYjljYi0wZTMzNDEwNGQyZDAiLCJNb2RpZmllZE9uIjoiMjAyNS0wOS0wOFQxNjoyMjozMy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1NzQ2NDIxIiwiVXJpU3RyaW5nIjoiaHR0cDovL3d3dy5uY2JpLm5sbS5uaWguZ292L3B1Ym1lZC8zNTc0NjQy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jY2Vzc0RhdGUiOiIwOC4wOS4yMDI1IiwiQXV0aG9ycyI6W10sIkNpdGF0aW9uS2V5VXBkYXRlVHlwZSI6MCwiQ29sbGFib3JhdG9ycyI6W10sIkRhdGUiOiIwOC4wOS4yMDI1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2NzLmdpdGxhYi5jb20vIiwiVXJpU3RyaW5nIjoiaHR0cHM6Ly9kb2NzLmdpdGxhYi5jb20v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}</w:instrText>
          </w:r>
          <w:r w:rsidR="009B3284" w:rsidRPr="0000465F">
            <w:fldChar w:fldCharType="separate"/>
          </w:r>
          <w:r w:rsidR="00472881">
            <w:t>[19, 20]</w:t>
          </w:r>
          <w:r w:rsidR="009B3284" w:rsidRPr="0000465F">
            <w:fldChar w:fldCharType="end"/>
          </w:r>
        </w:sdtContent>
      </w:sdt>
    </w:p>
    <w:p w14:paraId="523A403F" w14:textId="4A046929" w:rsidR="00655E40" w:rsidRPr="0000465F" w:rsidRDefault="00655E40" w:rsidP="00655E40">
      <w:pPr>
        <w:pStyle w:val="BasicText"/>
      </w:pPr>
      <w:r w:rsidRPr="0000465F">
        <w:t>Donca et al. heben hervor, dass gut konstruierte CI/CD-Pipelines maßgeblich zur Standardisierung, Skalierbarkeit und Zuverlässigkeit in agilen Softwareprojekten beitragen.</w:t>
      </w:r>
      <w:r w:rsidR="00492C79" w:rsidRPr="0000465F">
        <w:t xml:space="preserve"> </w:t>
      </w:r>
      <w:sdt>
        <w:sdtPr>
          <w:alias w:val="To edit, see citavi.com/edit"/>
          <w:tag w:val="CitaviPlaceholder#1449ebcd-cc76-47e1-a133-9337a45609e1"/>
          <w:id w:val="2070920785"/>
          <w:placeholder>
            <w:docPart w:val="DefaultPlaceholder_-1854013440"/>
          </w:placeholder>
        </w:sdtPr>
        <w:sdtContent>
          <w:r w:rsidR="00492C79"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MDJhNDc2LTRlNjAtNGJkMy04ZDAwLTU3YjFkNTEyOTA1MiIsIlJhbmdlTGVuZ3RoIjo0LCJSZWZlcmVuY2VJZCI6IjQ3ZDIwMjM4LTRkMzEtNDU5NC05OTllLTIzNTNlNWQ3ZGUx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AuMDYuMjAyMiIsIkRvaSI6IjEwLjMzOTAvczIyMTI0NjM3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czIyMTI0NjM3IiwiVXJpU3RyaW5nIjoiaHR0cHM6Ly9kb2kub3JnLzEwLjMzOTAvczIyMTI0NjM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hUMTY6MjI6MzMiLCJNb2RpZmllZEJ5IjoiX0VzYXVpIiwiSWQiOiIyMWRiM2MzNC0yOGExLTQzNTctOTI1NS05ZDljZmM1YjIwNWMiLCJNb2RpZmllZE9uIjoiMjAyNS0wOS0wOFQxNjoyMjozM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kyMzEzMzgiLCJVcmlTdHJpbmciOiJodHRwczovL3d3dy5uY2JpLm5sbS5uaWguZ292L3BtYy9hcnRpY2xlcy9QTUM5MjMxMz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Fc2F1aSIsIkNyZWF0ZWRPbiI6IjIwMjUtMDktMDhUMTY6MjI6MzMiLCJNb2RpZmllZEJ5IjoiX0VzYXVpIiwiSWQiOiIwNzg5ZGFhMC1kMTNkLTQ3N2UtYjljYi0wZTMzNDEwNGQyZDAiLCJNb2RpZmllZE9uIjoiMjAyNS0wOS0wOFQxNjoyMjozMy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1NzQ2NDIxIiwiVXJpU3RyaW5nIjoiaHR0cDovL3d3dy5uY2JpLm5sbS5uaWguZ292L3B1Ym1lZC8zNTc0NjQy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}</w:instrText>
          </w:r>
          <w:r w:rsidR="00492C79" w:rsidRPr="0000465F">
            <w:fldChar w:fldCharType="separate"/>
          </w:r>
          <w:r w:rsidR="00472881">
            <w:t>[20]</w:t>
          </w:r>
          <w:r w:rsidR="00492C79" w:rsidRPr="0000465F">
            <w:fldChar w:fldCharType="end"/>
          </w:r>
        </w:sdtContent>
      </w:sdt>
      <w:r w:rsidRPr="0000465F">
        <w:t xml:space="preserve"> Die Integration mehrstufiger Testverfahren (z. B. Unit, Integration, Performance) in automatisierte Pipelines erlaubt frühzeitige Fehlererkennung, erhöht die Produktqualität und reduziert Deployment-Risiken.</w:t>
      </w:r>
      <w:r w:rsidR="00492C79" w:rsidRPr="0000465F">
        <w:t xml:space="preserve"> </w:t>
      </w:r>
      <w:sdt>
        <w:sdtPr>
          <w:alias w:val="To edit, see citavi.com/edit"/>
          <w:tag w:val="CitaviPlaceholder#3203b3c2-1bb6-463b-895f-44cbfb4d9fcc"/>
          <w:id w:val="1955047126"/>
          <w:placeholder>
            <w:docPart w:val="DefaultPlaceholder_-1854013440"/>
          </w:placeholder>
        </w:sdtPr>
        <w:sdtContent>
          <w:r w:rsidR="00492C79"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WYyNGRmLWY5YjYtNDFhMC05Mzc2LTA1MGFlNjdlODljMyIsIlJhbmdlTGVuZ3RoIjozLCJSZWZlcmVuY2VJZCI6IjQ3ZDIwMjM4LTRkMzEtNDU5NC05OTllLTIzNTNlNWQ3ZGUx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AuMDYuMjAyMiIsIkRvaSI6IjEwLjMzOTAvczIyMTI0NjM3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czIyMTI0NjM3IiwiVXJpU3RyaW5nIjoiaHR0cHM6Ly9kb2kub3JnLzEwLjMzOTAvczIyMTI0NjM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hUMTY6MjI6MzMiLCJNb2RpZmllZEJ5IjoiX0VzYXVpIiwiSWQiOiIyMWRiM2MzNC0yOGExLTQzNTctOTI1NS05ZDljZmM1YjIwNWMiLCJNb2RpZmllZE9uIjoiMjAyNS0wOS0wOFQxNjoyMjozM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kyMzEzMzgiLCJVcmlTdHJpbmciOiJodHRwczovL3d3dy5uY2JpLm5sbS5uaWguZ292L3BtYy9hcnRpY2xlcy9QTUM5MjMxMz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Fc2F1aSIsIkNyZWF0ZWRPbiI6IjIwMjUtMDktMDhUMTY6MjI6MzMiLCJNb2RpZmllZEJ5IjoiX0VzYXVpIiwiSWQiOiIwNzg5ZGFhMC1kMTNkLTQ3N2UtYjljYi0wZTMzNDEwNGQyZDAiLCJNb2RpZmllZE9uIjoiMjAyNS0wOS0wOFQxNjoyMjozMy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1NzQ2NDIxIiwiVXJpU3RyaW5nIjoiaHR0cDovL3d3dy5uY2JpLm5sbS5uaWguZ292L3B1Ym1lZC8zNTc0NjQy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Q0NFU1MuMjAyMy4zMzI0NTM2IiwiRWRpdG9ycyI6W10sIkV2YWx1YXRpb25Db21wbGV4aXR5IjowLCJFdmFsdWF0aW9uU291cmNlVGV4dEZvcm1hdCI6MCwiR3JvdXBzIjpbXSwiSGFzTGFiZWwxIjpmYWxzZSwiSGFzTGFiZWwyIjpmYWxzZSwiS2V5d29yZHMiOltd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TAuMTEwOS9BQ0NFU1MuMjAyMy4zMzI0NTM2IiwiVXJpU3RyaW5nIjoiaHR0cHM6Ly9kb2kub3JnLzEwLjExMDkvQUNDRVNTLjIwMjMuMzMyNDUzN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}</w:instrText>
          </w:r>
          <w:r w:rsidR="00492C79" w:rsidRPr="0000465F">
            <w:fldChar w:fldCharType="separate"/>
          </w:r>
          <w:r w:rsidR="00472881">
            <w:t>[20, 21]</w:t>
          </w:r>
          <w:r w:rsidR="00492C79" w:rsidRPr="0000465F">
            <w:fldChar w:fldCharType="end"/>
          </w:r>
        </w:sdtContent>
      </w:sdt>
    </w:p>
    <w:p w14:paraId="1FBF82C9" w14:textId="55B0BD97" w:rsidR="00655E40" w:rsidRPr="0000465F" w:rsidRDefault="00655E40" w:rsidP="00655E40">
      <w:pPr>
        <w:pStyle w:val="BasicText"/>
      </w:pPr>
      <w:r w:rsidRPr="0000465F">
        <w:t>Zhao et al.</w:t>
      </w:r>
      <w:r w:rsidR="00D840FC" w:rsidRPr="0000465F">
        <w:t xml:space="preserve"> </w:t>
      </w:r>
      <w:r w:rsidRPr="0000465F">
        <w:t>belegen empirisch, dass kontinuierliche Integration (CI) in Open-Source-Projekten zu kürzeren Release-Zyklen, höherer Änderungsgeschwindigkeit und geringeren Fehlerraten führt – insbesondere, wenn Tests frühzeitig und automatisiert durchgeführt werden.</w:t>
      </w:r>
      <w:r w:rsidR="0000357C" w:rsidRPr="0000465F">
        <w:t xml:space="preserve"> </w:t>
      </w:r>
      <w:sdt>
        <w:sdtPr>
          <w:alias w:val="To edit, see citavi.com/edit"/>
          <w:tag w:val="CitaviPlaceholder#80516c18-5d6a-4278-97b6-5084b2bf9c11"/>
          <w:id w:val="-290904145"/>
          <w:placeholder>
            <w:docPart w:val="DefaultPlaceholder_-1854013440"/>
          </w:placeholder>
        </w:sdtPr>
        <w:sdtContent>
          <w:r w:rsidR="0000357C" w:rsidRPr="0000465F">
            <w:fldChar w:fldCharType="begin"/>
          </w:r>
          <w:r w:rsidR="009C2C9C" w:rsidRPr="0000465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WY3ZjA5LWFlNjgtNDYxMy1iMjdlLTQyNjA4YWIxNTBhMSIsIlJhbmdlTGVuZ3RoIjo0LCJSZWZlcmVuY2VJZCI6IjViZGRhOGNjLWZhNTYtNDU0ZS04M2E4LWEwNzFlNTBlMWY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ZYW5neWFuZyBaaGFvIiwiUHJvdGVjdGVkIjpmYWxzZSwiU2V4IjowLCJDcmVhdGVkQnkiOiJfRXNhdWkiLCJDcmVhdGVkT24iOiIyMDI1LTA5LTA4VDE3OjA3OjI5IiwiTW9kaWZpZWRCeSI6Il9Fc2F1aSIsIklkIjoiNjFlY2JhZGYtNWZmMS00NmExLWJhNGMtMWYxMmM4ZjE2ZWY4IiwiTW9kaWZpZWRPbiI6IjIwMjUtMDktMDhUMTc6MDc6Mjk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MTAwNjMwNzg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}</w:instrText>
          </w:r>
          <w:r w:rsidR="0000357C" w:rsidRPr="0000465F">
            <w:fldChar w:fldCharType="separate"/>
          </w:r>
          <w:r w:rsidR="00472881">
            <w:t>[25]</w:t>
          </w:r>
          <w:r w:rsidR="0000357C" w:rsidRPr="0000465F">
            <w:fldChar w:fldCharType="end"/>
          </w:r>
        </w:sdtContent>
      </w:sdt>
      <w:r w:rsidRPr="0000465F">
        <w:t xml:space="preserve"> Gleichzeitig zeigen sie, dass Tests der häufigste Auslöser für fehlschlagende Builds sind, was die Relevanz frühzeitiger Qualitätssicherung unterstreicht.</w:t>
      </w:r>
      <w:r w:rsidR="009B3284" w:rsidRPr="0000465F">
        <w:t xml:space="preserve"> </w:t>
      </w:r>
      <w:sdt>
        <w:sdtPr>
          <w:alias w:val="To edit, see citavi.com/edit"/>
          <w:tag w:val="CitaviPlaceholder#90373f9c-b5d3-46f1-87ed-d27915e57c33"/>
          <w:id w:val="-1113135607"/>
          <w:placeholder>
            <w:docPart w:val="DefaultPlaceholder_-1854013440"/>
          </w:placeholder>
        </w:sdtPr>
        <w:sdtContent>
          <w:r w:rsidR="009B3284"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QxMWQ1LTFkMWEtNDk0NS1iYThjLTk3ZWQ2ZmIwZjExNCIsIlJhbmdlTGVuZ3RoIjozLCJSZWZlcmVuY2VJZCI6IjViZGRhOGNjLWZhNTYtNDU0ZS04M2E4LWEwNzFlNTBlMWY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ZYW5neWFuZyBaaGFvIiwiUHJvdGVjdGVkIjpmYWxzZSwiU2V4IjowLCJDcmVhdGVkQnkiOiJfRXNhdWkiLCJDcmVhdGVkT24iOiIyMDI1LTA5LTA4VDE3OjA3OjI5IiwiTW9kaWZpZWRCeSI6Il9Fc2F1aSIsIklkIjoiNjFlY2JhZGYtNWZmMS00NmExLWJhNGMtMWYxMmM4ZjE2ZWY4IiwiTW9kaWZpZWRPbiI6IjIwMjUtMDktMDhUMTc6MDc6Mjk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MTAwNjMwNzg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ai5qc3MuMjAxNS4xMi4wMTUiLCJVcmlTdHJpbmciOiJodHRwczovL2RvaS5vcmcvMTAuMTAxNi9qLmpzcy4yMDE1LjEyLjAxN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}</w:instrText>
          </w:r>
          <w:r w:rsidR="009B3284" w:rsidRPr="0000465F">
            <w:fldChar w:fldCharType="separate"/>
          </w:r>
          <w:r w:rsidR="00472881">
            <w:t>[25, 26]</w:t>
          </w:r>
          <w:r w:rsidR="009B3284" w:rsidRPr="0000465F">
            <w:fldChar w:fldCharType="end"/>
          </w:r>
        </w:sdtContent>
      </w:sdt>
    </w:p>
    <w:p w14:paraId="33573C9B" w14:textId="637C5190" w:rsidR="00CE47FD" w:rsidRPr="0000465F" w:rsidRDefault="00655E40" w:rsidP="00CE47FD">
      <w:pPr>
        <w:pStyle w:val="BasicText"/>
      </w:pPr>
      <w:r w:rsidRPr="0000465F">
        <w:t>Ein zentraler Vorteil von GitLab liegt in der engen Verzahnung von CI/CD mit weiteren Funktionen wie MRs, Code-Reviews, Issue-Tracking und Security-Checks. Dadurch entsteht ein durchgängiger, auditierbarer Workflow, der sich ideal für reproduzierbare Softwareentwicklungsprozesse eignet.</w:t>
      </w:r>
      <w:r w:rsidR="00CE47FD" w:rsidRPr="0000465F">
        <w:t xml:space="preserve"> </w:t>
      </w:r>
      <w:sdt>
        <w:sdtPr>
          <w:alias w:val="To edit, see citavi.com/edit"/>
          <w:tag w:val="CitaviPlaceholder#52a97022-2fa5-466d-9080-8a038b33e642"/>
          <w:id w:val="2102752511"/>
          <w:placeholder>
            <w:docPart w:val="DefaultPlaceholder_-1854013440"/>
          </w:placeholder>
        </w:sdtPr>
        <w:sdtContent>
          <w:r w:rsidR="009C2C9C"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zA4MTg2LWQzODMtNGQ1Yy1hODUyLTI0ODA5Mzg4M2EwNSIsIlJhbmdlU3RhcnQiOjMsIlJhbmdlTGVuZ3RoIjo0LCJSZWZlcmVuY2VJZCI6IjQ3ZDIwMjM4LTRkMzEtNDU5NC05OTllLTIzNTNlNWQ3ZGUx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AuMDYuMjAyMiIsIkRvaSI6IjEwLjMzOTAvczIyMTI0NjM3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czIyMTI0NjM3IiwiVXJpU3RyaW5nIjoiaHR0cHM6Ly9kb2kub3JnLzEwLjMzOTAvczIyMTI0NjM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hUMTY6MjI6MzMiLCJNb2RpZmllZEJ5IjoiX0VzYXVpIiwiSWQiOiIyMWRiM2MzNC0yOGExLTQzNTctOTI1NS05ZDljZmM1YjIwNWMiLCJNb2RpZmllZE9uIjoiMjAyNS0wOS0wOFQxNjoyMjozM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kyMzEzMzgiLCJVcmlTdHJpbmciOiJodHRwczovL3d3dy5uY2JpLm5sbS5uaWguZ292L3BtYy9hcnRpY2xlcy9QTUM5MjMxMz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Fc2F1aSIsIkNyZWF0ZWRPbiI6IjIwMjUtMDktMDhUMTY6MjI6MzMiLCJNb2RpZmllZEJ5IjoiX0VzYXVpIiwiSWQiOiIwNzg5ZGFhMC1kMTNkLTQ3N2UtYjljYi0wZTMzNDEwNGQyZDAiLCJNb2RpZmllZE9uIjoiMjAyNS0wOS0wOFQxNjoyMjozMy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1NzQ2NDIxIiwiVXJpU3RyaW5nIjoiaHR0cDovL3d3dy5uY2JpLm5sbS5uaWguZ292L3B1Ym1lZC8zNTc0NjQy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jY2Vzc0RhdGUiOiIwOC4wOS4yMDI1IiwiQXV0aG9ycyI6W10sIkNpdGF0aW9uS2V5VXBkYXRlVHlwZSI6MCwiQ29sbGFib3JhdG9ycyI6W10sIkRhdGUiOiIwOC4wOS4yMDI1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2NzLmdpdGxhYi5jb20vdXNlci9wcm9qZWN0L21lcmdlX3JlcXVlc3RzLyIsIlVyaVN0cmluZyI6Imh0dHBzOi8vZG9jcy5naXRsYWIuY29tL3VzZXIvcHJvamVjdC9tZXJnZV9yZXF1ZXN0cy8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EuMDguMjAyNS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I1MDguMTU1MDN2MiIsIlVyaVN0cmluZyI6Imh0dHA6Ly9hcnhpdi5vcmcvYWJzLzI1MDguMTU1MD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}</w:instrText>
          </w:r>
          <w:r w:rsidR="009C2C9C" w:rsidRPr="0000465F">
            <w:fldChar w:fldCharType="separate"/>
          </w:r>
          <w:r w:rsidR="00472881">
            <w:t>[16, 20, 22]</w:t>
          </w:r>
          <w:r w:rsidR="009C2C9C" w:rsidRPr="0000465F">
            <w:fldChar w:fldCharType="end"/>
          </w:r>
        </w:sdtContent>
      </w:sdt>
    </w:p>
    <w:p w14:paraId="34200DC1" w14:textId="77777777" w:rsidR="00655E40" w:rsidRPr="0000465F" w:rsidRDefault="00655E40" w:rsidP="00CE47FD">
      <w:pPr>
        <w:pStyle w:val="BasicText"/>
      </w:pPr>
    </w:p>
    <w:p w14:paraId="33640088" w14:textId="77777777" w:rsidR="00167DC9" w:rsidRPr="0000465F" w:rsidRDefault="00167DC9" w:rsidP="00CE47FD">
      <w:pPr>
        <w:pStyle w:val="BasicText"/>
      </w:pPr>
    </w:p>
    <w:p w14:paraId="13070AB5" w14:textId="77777777" w:rsidR="00167DC9" w:rsidRPr="0000465F" w:rsidRDefault="00167DC9" w:rsidP="00CE47FD">
      <w:pPr>
        <w:pStyle w:val="BasicText"/>
      </w:pPr>
    </w:p>
    <w:p w14:paraId="1A4C4FD7" w14:textId="77777777" w:rsidR="00167DC9" w:rsidRPr="0000465F" w:rsidRDefault="00167DC9" w:rsidP="00CE47FD">
      <w:pPr>
        <w:pStyle w:val="BasicText"/>
      </w:pPr>
    </w:p>
    <w:p w14:paraId="7E268933" w14:textId="77777777" w:rsidR="00167DC9" w:rsidRPr="0000465F" w:rsidRDefault="00167DC9" w:rsidP="00CE47FD">
      <w:pPr>
        <w:pStyle w:val="BasicText"/>
      </w:pPr>
    </w:p>
    <w:p w14:paraId="06844D9D" w14:textId="1923620B" w:rsidR="003429F5" w:rsidRPr="0000465F" w:rsidRDefault="003429F5" w:rsidP="003429F5">
      <w:pPr>
        <w:pStyle w:val="Heading2"/>
      </w:pPr>
      <w:bookmarkStart w:id="13" w:name="_Toc210642395"/>
      <w:r w:rsidRPr="0000465F">
        <w:lastRenderedPageBreak/>
        <w:t>Requirements-</w:t>
      </w:r>
      <w:r w:rsidR="00655E40" w:rsidRPr="0000465F">
        <w:t>Engineering</w:t>
      </w:r>
      <w:bookmarkEnd w:id="13"/>
    </w:p>
    <w:p w14:paraId="4E669CE4" w14:textId="788E0211" w:rsidR="00655E40" w:rsidRPr="0000465F" w:rsidRDefault="00655E40" w:rsidP="00655E40">
      <w:pPr>
        <w:pStyle w:val="BasicText"/>
      </w:pPr>
      <w:r w:rsidRPr="0000465F">
        <w:t>Das Requirements Engineering (RE) umfasst die systematische Erhebung, Analyse, Dokumentation, Validierung und Verwaltung von Anforderungen. Es stellt sicher, dass Softwareprodukte die Bedürfnisse der Stakeholder erfüllen und gleichzeitig technisch realisierbar sind. In der Literatur wird RE als „kritischer Erfolgsfaktor“ für den gesamten Software-Lebenszyklus bezeichnet, da Fehler in Anforderungen die häufigste Ursache für Projektprobleme und Nacharbeiten darstellen.</w:t>
      </w:r>
    </w:p>
    <w:p w14:paraId="3B253722" w14:textId="27517CE2" w:rsidR="007C7C49" w:rsidRPr="0000465F" w:rsidRDefault="00655E40" w:rsidP="00655E40">
      <w:pPr>
        <w:pStyle w:val="BasicText"/>
      </w:pPr>
      <w:r w:rsidRPr="0000465F">
        <w:t>RE integriert sowohl technische Aspekte (z. B. formale Dokumentation, Nachverfolgbarkeit) als auch soziale Aspekte (z. B. Stakeholder-Kommunikation, Wissensmanagement). Internationale Standards wie ISO/IEC/IEEE 29148:2018 liefern ein Rahmenwerk für die Definition und Bewertung von Anforderungen.</w:t>
      </w:r>
      <w:r w:rsidR="00431F79" w:rsidRPr="0000465F">
        <w:t xml:space="preserve"> </w:t>
      </w:r>
      <w:sdt>
        <w:sdtPr>
          <w:alias w:val="To edit, see citavi.com/edit"/>
          <w:tag w:val="CitaviPlaceholder#d27b5393-e777-4a97-83b9-1af0f0b8937d"/>
          <w:id w:val="-1213730169"/>
          <w:placeholder>
            <w:docPart w:val="DefaultPlaceholder_-1854013440"/>
          </w:placeholder>
        </w:sdtPr>
        <w:sdtContent>
          <w:r w:rsidR="00431F79" w:rsidRPr="0000465F">
            <w:fldChar w:fldCharType="begin"/>
          </w:r>
          <w:r w:rsidR="00431F79" w:rsidRPr="0000465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YmU5NDAzLTI3OTMtNDQwZS05ZTZiLWNkMWM1MzM5NmYxOSIsIlJhbmdlTGVuZ3RoIjo0LCJSZWZlcmVuY2VJZCI6ImVhZjFhMzg5LTcxMzctNGZhNC05YTc0LTg0NjNmNTU3YjQ2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RUVFIENvbXB1dGVyIFNvY2lldHkvU29mdHdhcmUgJiBTeXN0ZW1zIEVuZ2luZWVyaW5nIFN0YW5kYXJkcyBDb21taXR0ZWUiLCJQcm90ZWN0ZWQiOmZhbHNlLCJTZXgiOjAsIkNyZWF0ZWRCeSI6Il9Fc2F1aSIsIkNyZWF0ZWRPbiI6IjIwMjUtMDktMDdUMTQ6MzY6NTMiLCJNb2RpZmllZEJ5IjoiX0VzYXVpIiwiSWQiOiJkMGJlMjA3OC1lMDE3LTQ1NjctYTRlZC0wNDE4OTZjMmEyZGMiLCJNb2RpZmllZE9uIjoiMjAyNS0wOS0wN1QxNDozNjo1M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JRUVFIENvbXB1dGVyIFNvY2lldHkgU29mdHdhcmUgJiBTeXN0ZW1zIEVuZ2luZWVyaW5nIFN0YW5kYXJkcyBDb21taXR0ZWUgLSDvu79JU08gSUVDIElFRUUgMjkxNDggMjAxOO+7v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}</w:instrText>
          </w:r>
          <w:r w:rsidR="00431F79" w:rsidRPr="0000465F">
            <w:fldChar w:fldCharType="separate"/>
          </w:r>
          <w:r w:rsidR="00472881">
            <w:t>[12]</w:t>
          </w:r>
          <w:r w:rsidR="00431F79" w:rsidRPr="0000465F">
            <w:fldChar w:fldCharType="end"/>
          </w:r>
        </w:sdtContent>
      </w:sdt>
    </w:p>
    <w:p w14:paraId="1C4B89AE" w14:textId="6BF79FE7" w:rsidR="00655E40" w:rsidRPr="0000465F" w:rsidRDefault="00655E40" w:rsidP="00661C0D">
      <w:pPr>
        <w:pStyle w:val="Heading3"/>
      </w:pPr>
      <w:bookmarkStart w:id="14" w:name="_Toc208235168"/>
      <w:bookmarkStart w:id="15" w:name="_Toc210642396"/>
      <w:r w:rsidRPr="0000465F">
        <w:t>Requirements-Quality: ISO/IEC/IEEE 29148</w:t>
      </w:r>
      <w:bookmarkEnd w:id="14"/>
      <w:r w:rsidR="00431F79" w:rsidRPr="0000465F">
        <w:t>:2018</w:t>
      </w:r>
      <w:bookmarkEnd w:id="15"/>
    </w:p>
    <w:p w14:paraId="6113E6E2" w14:textId="1E217F4F" w:rsidR="00655E40" w:rsidRPr="0000465F" w:rsidRDefault="00655E40" w:rsidP="00655E40">
      <w:pPr>
        <w:pStyle w:val="BasicText"/>
      </w:pPr>
      <w:r w:rsidRPr="0000465F">
        <w:t>Die Norm ISO/IEC/IEEE 29148:2018 definiert Qualitätsmerkmale für Anforderungen, darunter Eindeutigkeit, Vollständigkeit, Konsistenz, Umsetzbarkeit, Testbarkeit und Nachverfolgbarkeit.</w:t>
      </w:r>
      <w:r w:rsidR="00431F79" w:rsidRPr="0000465F">
        <w:t xml:space="preserve"> </w:t>
      </w:r>
      <w:sdt>
        <w:sdtPr>
          <w:alias w:val="To edit, see citavi.com/edit"/>
          <w:tag w:val="CitaviPlaceholder#bd83ab9f-80c8-4d88-8ca1-82cf8a809e3d"/>
          <w:id w:val="467243117"/>
          <w:placeholder>
            <w:docPart w:val="DefaultPlaceholder_-1854013440"/>
          </w:placeholder>
        </w:sdtPr>
        <w:sdtContent>
          <w:r w:rsidR="00431F79" w:rsidRPr="0000465F">
            <w:fldChar w:fldCharType="begin"/>
          </w:r>
          <w:r w:rsidR="00431F79" w:rsidRPr="0000465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ZWMyN2M2LWViOTEtNDJlMS1hNWFiLTAyYTliODA2ZTA0OSIsIlJhbmdlTGVuZ3RoIjo0LCJSZWZlcmVuY2VJZCI6ImVhZjFhMzg5LTcxMzctNGZhNC05YTc0LTg0NjNmNTU3YjQ2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RUVFIENvbXB1dGVyIFNvY2lldHkvU29mdHdhcmUgJiBTeXN0ZW1zIEVuZ2luZWVyaW5nIFN0YW5kYXJkcyBDb21taXR0ZWUiLCJQcm90ZWN0ZWQiOmZhbHNlLCJTZXgiOjAsIkNyZWF0ZWRCeSI6Il9Fc2F1aSIsIkNyZWF0ZWRPbiI6IjIwMjUtMDktMDdUMTQ6MzY6NTMiLCJNb2RpZmllZEJ5IjoiX0VzYXVpIiwiSWQiOiJkMGJlMjA3OC1lMDE3LTQ1NjctYTRlZC0wNDE4OTZjMmEyZGMiLCJNb2RpZmllZE9uIjoiMjAyNS0wOS0wN1QxNDozNjo1M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JRUVFIENvbXB1dGVyIFNvY2lldHkgU29mdHdhcmUgJiBTeXN0ZW1zIEVuZ2luZWVyaW5nIFN0YW5kYXJkcyBDb21taXR0ZWUgLSDvu79JU08gSUVDIElFRUUgMjkxNDggMjAxOO+7v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}</w:instrText>
          </w:r>
          <w:r w:rsidR="00431F79" w:rsidRPr="0000465F">
            <w:fldChar w:fldCharType="separate"/>
          </w:r>
          <w:r w:rsidR="00472881">
            <w:t>[12]</w:t>
          </w:r>
          <w:r w:rsidR="00431F79" w:rsidRPr="0000465F">
            <w:fldChar w:fldCharType="end"/>
          </w:r>
        </w:sdtContent>
      </w:sdt>
      <w:r w:rsidRPr="0000465F">
        <w:t xml:space="preserve"> Diese Kriterien bilden die Basis für die Beurteilung, ob Anforderungen für den Softwareentwicklungsprozess geeignet sind.</w:t>
      </w:r>
    </w:p>
    <w:p w14:paraId="538D4E1B" w14:textId="0E1FB6E7" w:rsidR="00655E40" w:rsidRPr="0000465F" w:rsidRDefault="00655E40" w:rsidP="00655E40">
      <w:pPr>
        <w:pStyle w:val="BasicText"/>
      </w:pPr>
      <w:r w:rsidRPr="0000465F">
        <w:t>Empirische Studien zeigen jedoch, dass die praktische Anwendung dieser Kriterien herausfordernd ist. Kummler und Fromm identifizieren Schwierigkeiten bei der objektiven Bewertung von Anforderungsqualität aufgrund von Mehrdeutigkeit in der natürlichen Sprache.</w:t>
      </w:r>
      <w:r w:rsidR="00431F79" w:rsidRPr="0000465F">
        <w:t xml:space="preserve"> </w:t>
      </w:r>
      <w:sdt>
        <w:sdtPr>
          <w:alias w:val="To edit, see citavi.com/edit"/>
          <w:tag w:val="CitaviPlaceholder#1684c419-5c66-4833-91ba-5200f744299c"/>
          <w:id w:val="1350601507"/>
          <w:placeholder>
            <w:docPart w:val="DefaultPlaceholder_-1854013440"/>
          </w:placeholder>
        </w:sdtPr>
        <w:sdtContent>
          <w:r w:rsidR="00431F79" w:rsidRPr="0000465F">
            <w:fldChar w:fldCharType="begin"/>
          </w:r>
          <w:r w:rsidR="009C2C9C" w:rsidRPr="0000465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zg5YmRjLTlkNjAtNDQwOC05MzcwLWM2YTNlZTUyMDc1MSIsIlJhbmdlTGVuZ3RoIjo0LCJSZWZlcmVuY2VJZCI6IjM1ZmQwYWJhLWFiZDEtNDQ0Zi05ZmEyLTA4NGNjYjgzZjd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RUVFIiwiUHJvdGVjdGVkIjpmYWxzZSwiU2V4IjowLCJDcmVhdGVkQnkiOiJfRXNhdWkiLCJDcmVhdGVkT24iOiIyMDI1LTA5LTA4VDE4OjM4OjM3IiwiTW9kaWZpZWRCeSI6Il9Fc2F1aSIsIklkIjoiMjU0ZTMxMjgtN2M3NC00YjI3LTlmYWMtZjMxOTM0OGMxZjdiIiwiTW9kaWZpZWRPbiI6IjIwMjUtMDktMDhUMTg6Mzg6Mzc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SUVFRSAtIFJFUVVBTF9SZXF1aXJlbWVudHNRdWFsaXR5QW5hbHl0aWN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}</w:instrText>
          </w:r>
          <w:r w:rsidR="00431F79" w:rsidRPr="0000465F">
            <w:fldChar w:fldCharType="separate"/>
          </w:r>
          <w:r w:rsidR="00472881">
            <w:t>[27]</w:t>
          </w:r>
          <w:r w:rsidR="00431F79" w:rsidRPr="0000465F">
            <w:fldChar w:fldCharType="end"/>
          </w:r>
        </w:sdtContent>
      </w:sdt>
      <w:r w:rsidRPr="0000465F">
        <w:t xml:space="preserve"> Boyarchuk et al. schlagen strukturorientierte Prüfmethoden vor, um Anforderungen anhand der Norm systematisch zu validieren.</w:t>
      </w:r>
      <w:r w:rsidR="00B54402" w:rsidRPr="0000465F">
        <w:t xml:space="preserve"> </w:t>
      </w:r>
      <w:sdt>
        <w:sdtPr>
          <w:alias w:val="To edit, see citavi.com/edit"/>
          <w:tag w:val="CitaviPlaceholder#74999d68-4592-4c76-82fb-50d69ee2ddc7"/>
          <w:id w:val="1991435954"/>
          <w:placeholder>
            <w:docPart w:val="DefaultPlaceholder_-1854013440"/>
          </w:placeholder>
        </w:sdtPr>
        <w:sdtContent>
          <w:r w:rsidR="00B54402" w:rsidRPr="0000465F">
            <w:fldChar w:fldCharType="begin"/>
          </w:r>
          <w:r w:rsidR="009C2C9C" w:rsidRPr="0000465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g4MWMyLWYyMTEtNDk5Ny1hMGNjLTUxZWI2OWU3ZDU0YiIsIlJhbmdlTGVuZ3RoIjo0LCJSZWZlcmVuY2VJZCI6IjQ0NWJiNzRiLTA4ZmItNDUyYy1iMDNhLWRjMTZkNzg3M2M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cnRlbSBCb3lhcmNodWsiLCJQcm90ZWN0ZWQiOmZhbHNlLCJTZXgiOjAsIkNyZWF0ZWRCeSI6Il9Fc2F1aSIsIkNyZWF0ZWRPbiI6IjIwMjUtMDktMDhUMTk6MTA6MTAiLCJNb2RpZmllZEJ5IjoiX0VzYXVpIiwiSWQiOiJiNmVjZTk5My02NWNiLTQ4M2MtYmViNi00N2YyNmFlNmJlMWUiLCJNb2RpZmllZE9uIjoiMjAyNS0wOS0wOFQxOToxMDoxM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SaWNodGVyIC0gcGFwZXI5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}</w:instrText>
          </w:r>
          <w:r w:rsidR="00B54402" w:rsidRPr="0000465F">
            <w:fldChar w:fldCharType="separate"/>
          </w:r>
          <w:r w:rsidR="00472881">
            <w:t>[28]</w:t>
          </w:r>
          <w:r w:rsidR="00B54402" w:rsidRPr="0000465F">
            <w:fldChar w:fldCharType="end"/>
          </w:r>
        </w:sdtContent>
      </w:sdt>
    </w:p>
    <w:p w14:paraId="6EFA5220" w14:textId="408163A6" w:rsidR="00655E40" w:rsidRPr="0000465F" w:rsidRDefault="00655E40" w:rsidP="00655E40">
      <w:pPr>
        <w:pStyle w:val="BasicText"/>
      </w:pPr>
      <w:r w:rsidRPr="0000465F">
        <w:t>Atoum et al.</w:t>
      </w:r>
      <w:r w:rsidR="00B54402" w:rsidRPr="0000465F">
        <w:t xml:space="preserve"> </w:t>
      </w:r>
      <w:r w:rsidRPr="0000465F">
        <w:t>betonen in einer systematischen Literaturübersicht, dass es an empirischer Evidenz fehlt, wie stark einzelne ISO-29148-Kriterien tatsächlich die Projektergebnisse beeinflussen.</w:t>
      </w:r>
      <w:r w:rsidR="00B54402" w:rsidRPr="0000465F">
        <w:t xml:space="preserve"> </w:t>
      </w:r>
      <w:sdt>
        <w:sdtPr>
          <w:alias w:val="To edit, see citavi.com/edit"/>
          <w:tag w:val="CitaviPlaceholder#382ff356-5689-44ff-a308-0cf9506039ae"/>
          <w:id w:val="770903952"/>
          <w:placeholder>
            <w:docPart w:val="DefaultPlaceholder_-1854013440"/>
          </w:placeholder>
        </w:sdtPr>
        <w:sdtContent>
          <w:r w:rsidR="00B54402" w:rsidRPr="0000465F">
            <w:fldChar w:fldCharType="begin"/>
          </w:r>
          <w:r w:rsidR="009C2C9C" w:rsidRPr="0000465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NTg2Y2QxLTdkYWUtNDY0NC05ZWYwLTE0MzBjOTI0ZjNkNCIsIlJhbmdlTGVuZ3RoIjo0LCJSZWZlcmVuY2VJZCI6ImZjY2U4YmVkLWNjOGMtNGUyOC04Y2ZhLWRjNzI3MWU3M2Zm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A5L0FDQ0VTUy4yMDIxLjMxMTc5ODkiLCJVcmlTdHJpbmciOiJodHRwczovL2RvaS5vcmcvMTAuMTEwOS9BQ0NFU1MuMjAyMS4zMTE3OTg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}</w:instrText>
          </w:r>
          <w:r w:rsidR="00B54402" w:rsidRPr="0000465F">
            <w:fldChar w:fldCharType="separate"/>
          </w:r>
          <w:r w:rsidR="00472881">
            <w:t>[29]</w:t>
          </w:r>
          <w:r w:rsidR="00B54402" w:rsidRPr="0000465F">
            <w:fldChar w:fldCharType="end"/>
          </w:r>
        </w:sdtContent>
      </w:sdt>
      <w:r w:rsidRPr="0000465F">
        <w:t xml:space="preserve"> Montgomery et al. weisen zudem auf die wachsende Forschung zu automatisierten Ansätzen hin</w:t>
      </w:r>
      <w:r w:rsidR="00B54402" w:rsidRPr="0000465F">
        <w:t xml:space="preserve"> </w:t>
      </w:r>
      <w:sdt>
        <w:sdtPr>
          <w:alias w:val="To edit, see citavi.com/edit"/>
          <w:tag w:val="CitaviPlaceholder#bc70ee29-a401-45a1-95b9-a1a0ef539bfb"/>
          <w:id w:val="-215125884"/>
          <w:placeholder>
            <w:docPart w:val="DefaultPlaceholder_-1854013440"/>
          </w:placeholder>
        </w:sdtPr>
        <w:sdtContent>
          <w:r w:rsidR="00B54402"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ZTNmMmVmLWM3YzctNDVkYS04Y2IyLTgwMmM0OGQyYzExNyIsIlJhbmdlTGVuZ3RoIjo0LCJSZWZlcmVuY2VJZCI6IjgxMTU5Mzc4LTM3OTQtNDc3Yi1iZDc1LWM0ODA2YmE2Yjg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UuMDIuMjAyMiIsIkRvaSI6IjEwLjEwMDcvczAwNzY2LTAyMS0wMDM2Ny16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M1NTk5NjY1IiwiVXJpU3RyaW5nIjoiaHR0cDovL3d3dy5uY2JpLm5sbS5uaWguZ292L3B1Ym1lZC8zNTU5OTY2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XNhdWkiLCJDcmVhdGVkT24iOiIyMDI1LTA5LTA4VDE4OjM1OjA2IiwiTW9kaWZpZWRCeSI6Il9Fc2F1aSIsIklkIjoiZmY3ZmFlM2YtMjg1ZC00YmM2LWE4MmQtMGM3YTM2M2Q2OThkIiwiTW9kaWZpZWRPbiI6IjIwMjUtMDktMDhUMTg6MzU6M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wMDc2Ni0wMjEtMDAzNjcteiIsIlVyaVN0cmluZyI6Imh0dHBzOi8vZG9pLm9yZy8xMC4xMDA3L3MwMDc2Ni0wMjEtMDAzNjcte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NhdWkiLCJDcmVhdGVkT24iOiIyMDI1LTA5LTA4VDE4OjM1OjA2IiwiTW9kaWZpZWRCeSI6Il9Fc2F1aSIsIklkIjoiN2FhMzhjMWYtMjA2ZS00YjdlLWJjMTQtY2JhNjcwOTZiZWIxIiwiTW9kaWZpZWRPbiI6IjIwMjUtMDktMDhUMTg6MzU6MDY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5MTEwNTAwIiwiVXJpU3RyaW5nIjoiaHR0cHM6Ly93d3cubmNiaS5ubG0ubmloLmdvdi9wbWMvYXJ0aWNsZXMvUE1DOTExMDUw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}</w:instrText>
          </w:r>
          <w:r w:rsidR="00B54402" w:rsidRPr="0000465F">
            <w:fldChar w:fldCharType="separate"/>
          </w:r>
          <w:r w:rsidR="00472881">
            <w:t>[30]</w:t>
          </w:r>
          <w:r w:rsidR="00B54402" w:rsidRPr="0000465F">
            <w:fldChar w:fldCharType="end"/>
          </w:r>
        </w:sdtContent>
      </w:sdt>
      <w:r w:rsidRPr="0000465F">
        <w:t>: So nutzen Buchmann und Hauser Text Mining, um Qualitätskriterien in natürlichsprachlichen Anforderungen zu erkennen</w:t>
      </w:r>
      <w:r w:rsidR="00B54402" w:rsidRPr="0000465F">
        <w:t xml:space="preserve"> </w:t>
      </w:r>
      <w:sdt>
        <w:sdtPr>
          <w:alias w:val="To edit, see citavi.com/edit"/>
          <w:tag w:val="CitaviPlaceholder#4429c628-2fed-4ce9-b1a0-e957f3602dad"/>
          <w:id w:val="386688537"/>
          <w:placeholder>
            <w:docPart w:val="DefaultPlaceholder_-1854013440"/>
          </w:placeholder>
        </w:sdtPr>
        <w:sdtContent>
          <w:r w:rsidR="00B54402" w:rsidRPr="0000465F">
            <w:fldChar w:fldCharType="begin"/>
          </w:r>
          <w:r w:rsidR="009C2C9C" w:rsidRPr="0000465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ZjI5NzNiLTA4MDEtNGU5YS05ZDNhLWUwYTViNzE0ZGU3OSIsIlJhbmdlTGVuZ3RoIjo0LCJSZWZlcmVuY2VJZCI6IjA5OTJlYzFkLWJkNTgtNGMzMC05ZGY4LWFkMTU2YmYxZDhm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k2MDQ1NzkvIiwiVXJpU3RyaW5nIjoiaHR0cHM6Ly9pZWVleHBsb3JlLmllZWUub3JnL2RvY3VtZW50Lzk2MDQ1Nz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}</w:instrText>
          </w:r>
          <w:r w:rsidR="00B54402" w:rsidRPr="0000465F">
            <w:fldChar w:fldCharType="separate"/>
          </w:r>
          <w:r w:rsidR="00472881">
            <w:t>[31]</w:t>
          </w:r>
          <w:r w:rsidR="00B54402" w:rsidRPr="0000465F">
            <w:fldChar w:fldCharType="end"/>
          </w:r>
        </w:sdtContent>
      </w:sdt>
      <w:r w:rsidRPr="0000465F">
        <w:t>, während Sahu und Rai ein NLP-basiertes Framework zur Überprüfung der ISO-29148-Konformität vorstellen.</w:t>
      </w:r>
      <w:r w:rsidR="00B54402" w:rsidRPr="0000465F">
        <w:t xml:space="preserve"> </w:t>
      </w:r>
      <w:sdt>
        <w:sdtPr>
          <w:alias w:val="To edit, see citavi.com/edit"/>
          <w:tag w:val="CitaviPlaceholder#039209c5-8096-49c4-903e-3fe7f51ce709"/>
          <w:id w:val="-373775397"/>
          <w:placeholder>
            <w:docPart w:val="DefaultPlaceholder_-1854013440"/>
          </w:placeholder>
        </w:sdtPr>
        <w:sdtContent>
          <w:r w:rsidR="00B54402" w:rsidRPr="0000465F">
            <w:fldChar w:fldCharType="begin"/>
          </w:r>
          <w:r w:rsidR="009C2C9C" w:rsidRPr="0000465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OGJiNTE0LWFhMDctNDg2Ny1iMWJkLTNjNzZiYThjOTdiMCIsIlJhbmdlTGVuZ3RoIjo0LCJSZWZlcmVuY2VJZCI6ImY2NWY2OTZlLTVkOWMtNDg3MC04Y2Y2LWQ4OTQzNDBjY2Vi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c21lZGlnaXRhbGNvbGxlY3Rpb24uYXNtZS5vcmcvSURFVEMtQ0lFL3Byb2NlZWRpbmdzL0lERVRDLUNJRTIwMjQvODgzNTMvVjAyQlQwMkEwMTMvMTIwODc3NSIsIlVyaVN0cmluZyI6Imh0dHBzOi8vYXNtZWRpZ2l0YWxjb2xsZWN0aW9uLmFzbWUub3JnL0lERVRDLUNJRS9wcm9jZWVkaW5ncy9JREVUQy1DSUUyMDI0Lzg4MzUzL1YwMkJUMDJBMDEzLzEyMDg3Nz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XNhdWkiLCJDcmVhdGVkT24iOiIyMDI1LTA5LTA4VDE4OjMzOjU2IiwiTW9kaWZpZWRCeSI6Il9Fc2F1aSIsIklkIjoiZDIzNTZhNGYtMGQwNi00MzRiLTljYWMtY2U1YTNiNTM1MTJhIiwiTW9kaWZpZWRPbiI6IjIwMjUtMDktMDhUMTg6MzM6NTYiLCJQcm9qZWN0Ijp7IiRyZWYiOiI4In19XSwiT3JnYW5pemF0aW9ucyI6W10sIk90aGVyc0ludm9sdmVkIjpbXS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}</w:instrText>
          </w:r>
          <w:r w:rsidR="00B54402" w:rsidRPr="0000465F">
            <w:fldChar w:fldCharType="separate"/>
          </w:r>
          <w:r w:rsidR="00472881">
            <w:t>[32]</w:t>
          </w:r>
          <w:r w:rsidR="00B54402" w:rsidRPr="0000465F">
            <w:fldChar w:fldCharType="end"/>
          </w:r>
        </w:sdtContent>
      </w:sdt>
    </w:p>
    <w:p w14:paraId="07A88223" w14:textId="4F702ADA" w:rsidR="00655E40" w:rsidRPr="0000465F" w:rsidRDefault="00655E40" w:rsidP="00655E40">
      <w:pPr>
        <w:pStyle w:val="BasicText"/>
      </w:pPr>
      <w:r w:rsidRPr="0000465F">
        <w:t>Damit bleibt die empirische Validierung und Automatisierung von Qualitätsprüfungen eine zentrale Herausforderung und Forschungsrichtung im Requirements Engineering.</w:t>
      </w:r>
      <w:r w:rsidRPr="0000465F">
        <w:rPr>
          <w:b/>
        </w:rPr>
        <w:tab/>
      </w:r>
    </w:p>
    <w:p w14:paraId="564DCD98" w14:textId="35737424" w:rsidR="00655E40" w:rsidRPr="0000465F" w:rsidRDefault="00655E40" w:rsidP="00807A45">
      <w:pPr>
        <w:pStyle w:val="Heading3"/>
      </w:pPr>
      <w:bookmarkStart w:id="16" w:name="_Toc208235169"/>
      <w:bookmarkStart w:id="17" w:name="_Toc210642397"/>
      <w:r w:rsidRPr="0000465F">
        <w:lastRenderedPageBreak/>
        <w:t>Requirements Engineering im Kontext von KI</w:t>
      </w:r>
      <w:bookmarkEnd w:id="16"/>
      <w:bookmarkEnd w:id="17"/>
    </w:p>
    <w:p w14:paraId="6A4945B3" w14:textId="53D858E5" w:rsidR="00655E40" w:rsidRPr="0000465F" w:rsidRDefault="00655E40" w:rsidP="00655E40">
      <w:pPr>
        <w:pStyle w:val="BasicText"/>
      </w:pPr>
      <w:r w:rsidRPr="0000465F">
        <w:t>Mit dem Aufkommen von Large Language Models (LLMs) und KI-basierten Analysetools erlebt das Requirements Engineering derzeit einen tiefgreifenden Wandel. Während klassische Methoden auf manueller Analyse und formaler Dokumentation beruhen, eröffnen KI-Verfahren neue Möglichkeiten zur automatisierten Anforderungserhebung, -analyse und -validierung.</w:t>
      </w:r>
      <w:r w:rsidR="00B54402" w:rsidRPr="0000465F">
        <w:t xml:space="preserve"> </w:t>
      </w:r>
      <w:sdt>
        <w:sdtPr>
          <w:alias w:val="To edit, see citavi.com/edit"/>
          <w:tag w:val="CitaviPlaceholder#4c33cc2c-9263-4375-a248-1b89c38e083b"/>
          <w:id w:val="-1050604656"/>
          <w:placeholder>
            <w:docPart w:val="DefaultPlaceholder_-1854013440"/>
          </w:placeholder>
        </w:sdtPr>
        <w:sdtContent>
          <w:r w:rsidR="00B54402"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DRhODkxLTJkZjUtNDAzMi04MTNmLTZlMWNmMDQ4ZjcxYyIsIlJhbmdlTGVuZ3RoIjozLCJSZWZlcmVuY2VJZCI6IjIzNmI4ZTllLWQzMTMtNGFhMi04ZDgwLWU4YTQ0OTYzMD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SwiVXJpU3RyaW5nIjoiTmd1eWVuLUR1YywgQWJyYWhhbXNzb24gZXQgYWwgKEhnKSAyMDI0IC0gR2VuZXJhdGl2ZSBBSSBmb3IgZWZmZWN0aXZlIHNvZnR3YXJl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wMzEtNTU2NDItNSIsIlVyaVN0cmluZyI6Imh0dHBzOi8vZG9pLm9yZy8xMC4xMDA3Lzk3OC0zLTAzMS01NTY0Mi0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}</w:instrText>
          </w:r>
          <w:r w:rsidR="00B54402" w:rsidRPr="0000465F">
            <w:fldChar w:fldCharType="separate"/>
          </w:r>
          <w:r w:rsidR="00472881">
            <w:t>[2]</w:t>
          </w:r>
          <w:r w:rsidR="00B54402" w:rsidRPr="0000465F">
            <w:fldChar w:fldCharType="end"/>
          </w:r>
        </w:sdtContent>
      </w:sdt>
    </w:p>
    <w:p w14:paraId="1803E176" w14:textId="7E8145EB" w:rsidR="00655E40" w:rsidRPr="0000465F" w:rsidRDefault="00655E40" w:rsidP="00655E40">
      <w:pPr>
        <w:pStyle w:val="BasicText"/>
      </w:pPr>
      <w:r w:rsidRPr="0000465F">
        <w:t>Hemmat et al. zeigen in einem systematischen Review, dass LLMs zunehmend in der Praxis eingesetzt werden, z. B. um User Stories auf Konsistenz und Vollständigkeit zu prüfen oder Vorschläge für präzisere Formulierungen zu generieren.</w:t>
      </w:r>
      <w:r w:rsidR="00B54402" w:rsidRPr="0000465F">
        <w:t xml:space="preserve"> </w:t>
      </w:r>
      <w:sdt>
        <w:sdtPr>
          <w:alias w:val="To edit, see citavi.com/edit"/>
          <w:tag w:val="CitaviPlaceholder#35e12a19-5da8-48c1-8300-441e5adfcd56"/>
          <w:id w:val="-1536119665"/>
          <w:placeholder>
            <w:docPart w:val="DefaultPlaceholder_-1854013440"/>
          </w:placeholder>
        </w:sdtPr>
        <w:sdtContent>
          <w:r w:rsidR="00B54402" w:rsidRPr="0000465F">
            <w:fldChar w:fldCharType="begin"/>
          </w:r>
          <w:r w:rsidR="00B54402" w:rsidRPr="0000465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ODEwZDcwLWNjN2UtNDU1Ny1iOTI3LTcwNmRhNzYxODMzZCIsIlJhbmdlTGVuZ3RoIjo0LCJSZWZlcmVuY2VJZCI6Ijc3MmY5YTllLTQ5MDgtNDA4Ny1iNzJjLTlmMjQ1MjQyNWJi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4OS9mY29tcC4yMDI1LjE1MTk0Mzc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zg5L2Zjb21wLjIwMjUuMTUxOTQzNyIsIlVyaVN0cmluZyI6Imh0dHBzOi8vZG9pLm9yZy8xMC4zMzg5L2Zjb21wLjIwMjUuMTUxOTQz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}</w:instrText>
          </w:r>
          <w:r w:rsidR="00B54402" w:rsidRPr="0000465F">
            <w:fldChar w:fldCharType="separate"/>
          </w:r>
          <w:r w:rsidR="00472881">
            <w:t>[13]</w:t>
          </w:r>
          <w:r w:rsidR="00B54402" w:rsidRPr="0000465F">
            <w:fldChar w:fldCharType="end"/>
          </w:r>
        </w:sdtContent>
      </w:sdt>
      <w:r w:rsidRPr="0000465F">
        <w:t xml:space="preserve"> Studien wie von Ferrari et al.</w:t>
      </w:r>
      <w:r w:rsidR="007B4BE6" w:rsidRPr="0000465F">
        <w:t xml:space="preserve"> </w:t>
      </w:r>
      <w:r w:rsidRPr="0000465F">
        <w:t>verdeutlichen, dass insbesondere Mehrdeutigkeit und implizites Wissen („tacit knowledge“) durch KI-gestützte Analysen reduziert werden können.</w:t>
      </w:r>
      <w:r w:rsidR="007B4BE6" w:rsidRPr="0000465F">
        <w:t xml:space="preserve"> </w:t>
      </w:r>
      <w:sdt>
        <w:sdtPr>
          <w:alias w:val="To edit, see citavi.com/edit"/>
          <w:tag w:val="CitaviPlaceholder#c3bb8702-9f0a-4606-9de9-0ac990a03867"/>
          <w:id w:val="-1445452533"/>
          <w:placeholder>
            <w:docPart w:val="DefaultPlaceholder_-1854013440"/>
          </w:placeholder>
        </w:sdtPr>
        <w:sdtContent>
          <w:r w:rsidR="007B4BE6"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VhZjk3LTM5MjEtNDllZC05YjAxLWMzNDViMTU0YTA1YSIsIlJhbmdlTGVuZ3RoIjo0LCJSZWZlcmVuY2VJZCI6Ijk0ZjM0YTJlLTc2YjUtNDNlNS04NjgxLTczYzlmNGQzYTM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wMDc2Ni0wMTYtMDI0OS0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MDA3NjYtMDE2LTAyNDktMyIsIlVyaVN0cmluZyI6Imh0dHBzOi8vZG9pLm9yZy8xMC4xMDA3L3MwMDc2Ni0wMTYtMDI0OS0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}</w:instrText>
          </w:r>
          <w:r w:rsidR="007B4BE6" w:rsidRPr="0000465F">
            <w:fldChar w:fldCharType="separate"/>
          </w:r>
          <w:r w:rsidR="00472881">
            <w:t>[17]</w:t>
          </w:r>
          <w:r w:rsidR="007B4BE6" w:rsidRPr="0000465F">
            <w:fldChar w:fldCharType="end"/>
          </w:r>
        </w:sdtContent>
      </w:sdt>
    </w:p>
    <w:p w14:paraId="67ED21E3" w14:textId="4E83BA5F" w:rsidR="00655E40" w:rsidRPr="0000465F" w:rsidRDefault="00655E40" w:rsidP="00655E40">
      <w:pPr>
        <w:pStyle w:val="BasicText"/>
      </w:pPr>
      <w:r w:rsidRPr="0000465F">
        <w:t>Gleichzeitig weisen neuere Arbeiten auf Herausforderungen hin: KI-gestützte Systeme sind stark abhängig von Prompt-Design, Datenqualität und Modelltransparenz. Montgomery et al. betonen, dass trotz des Potenzials für Qualitätssteigerung auch Risiken bestehen – etwa die Einführung neuer Verzerrungen (Bias) oder die Reduktion komplexer Anforderungen auf rein syntaktische Prüfungen.</w:t>
      </w:r>
      <w:r w:rsidR="007B4BE6" w:rsidRPr="0000465F">
        <w:t xml:space="preserve"> </w:t>
      </w:r>
      <w:sdt>
        <w:sdtPr>
          <w:alias w:val="To edit, see citavi.com/edit"/>
          <w:tag w:val="CitaviPlaceholder#6b984107-6987-479b-9c20-c6b2fa9ede88"/>
          <w:id w:val="-1582830690"/>
          <w:placeholder>
            <w:docPart w:val="DefaultPlaceholder_-1854013440"/>
          </w:placeholder>
        </w:sdtPr>
        <w:sdtContent>
          <w:r w:rsidR="007B4BE6"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ZTg4MDA4LTFmZTgtNDZiNC05Y2ExLWFjOTIwYThjODYzYSIsIlJhbmdlTGVuZ3RoIjo0LCJSZWZlcmVuY2VJZCI6IjgxMTU5Mzc4LTM3OTQtNDc3Yi1iZDc1LWM0ODA2YmE2Yjg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UuMDIuMjAyMiIsIkRvaSI6IjEwLjEwMDcvczAwNzY2LTAyMS0wMDM2Ny16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M1NTk5NjY1IiwiVXJpU3RyaW5nIjoiaHR0cDovL3d3dy5uY2JpLm5sbS5uaWguZ292L3B1Ym1lZC8zNTU5OTY2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XNhdWkiLCJDcmVhdGVkT24iOiIyMDI1LTA5LTA4VDE4OjM1OjA2IiwiTW9kaWZpZWRCeSI6Il9Fc2F1aSIsIklkIjoiZmY3ZmFlM2YtMjg1ZC00YmM2LWE4MmQtMGM3YTM2M2Q2OThkIiwiTW9kaWZpZWRPbiI6IjIwMjUtMDktMDhUMTg6MzU6M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wMDc2Ni0wMjEtMDAzNjcteiIsIlVyaVN0cmluZyI6Imh0dHBzOi8vZG9pLm9yZy8xMC4xMDA3L3MwMDc2Ni0wMjEtMDAzNjcte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NhdWkiLCJDcmVhdGVkT24iOiIyMDI1LTA5LTA4VDE4OjM1OjA2IiwiTW9kaWZpZWRCeSI6Il9Fc2F1aSIsIklkIjoiN2FhMzhjMWYtMjA2ZS00YjdlLWJjMTQtY2JhNjcwOTZiZWIxIiwiTW9kaWZpZWRPbiI6IjIwMjUtMDktMDhUMTg6MzU6MDY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5MTEwNTAwIiwiVXJpU3RyaW5nIjoiaHR0cHM6Ly93d3cubmNiaS5ubG0ubmloLmdvdi9wbWMvYXJ0aWNsZXMvUE1DOTExMDUw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}</w:instrText>
          </w:r>
          <w:r w:rsidR="007B4BE6" w:rsidRPr="0000465F">
            <w:fldChar w:fldCharType="separate"/>
          </w:r>
          <w:r w:rsidR="00472881">
            <w:t>[30]</w:t>
          </w:r>
          <w:r w:rsidR="007B4BE6" w:rsidRPr="0000465F">
            <w:fldChar w:fldCharType="end"/>
          </w:r>
        </w:sdtContent>
      </w:sdt>
    </w:p>
    <w:p w14:paraId="4A832902" w14:textId="77777777" w:rsidR="007B4BE6" w:rsidRPr="0000465F" w:rsidRDefault="007B4BE6" w:rsidP="00655E40">
      <w:pPr>
        <w:pStyle w:val="BasicText"/>
      </w:pPr>
    </w:p>
    <w:p w14:paraId="0D04981C" w14:textId="77777777" w:rsidR="007B4BE6" w:rsidRPr="0000465F" w:rsidRDefault="007B4BE6" w:rsidP="00655E40">
      <w:pPr>
        <w:pStyle w:val="BasicText"/>
      </w:pPr>
    </w:p>
    <w:p w14:paraId="63D75567" w14:textId="77777777" w:rsidR="007B4BE6" w:rsidRPr="0000465F" w:rsidRDefault="007B4BE6" w:rsidP="00655E40">
      <w:pPr>
        <w:pStyle w:val="BasicText"/>
      </w:pPr>
    </w:p>
    <w:p w14:paraId="2B515FC2" w14:textId="77777777" w:rsidR="007B4BE6" w:rsidRPr="0000465F" w:rsidRDefault="007B4BE6" w:rsidP="00655E40">
      <w:pPr>
        <w:pStyle w:val="BasicText"/>
      </w:pPr>
    </w:p>
    <w:p w14:paraId="0A442DE1" w14:textId="77777777" w:rsidR="007B4BE6" w:rsidRPr="0000465F" w:rsidRDefault="007B4BE6" w:rsidP="00655E40">
      <w:pPr>
        <w:pStyle w:val="BasicText"/>
      </w:pPr>
    </w:p>
    <w:p w14:paraId="40B049A6" w14:textId="77777777" w:rsidR="007B4BE6" w:rsidRPr="0000465F" w:rsidRDefault="007B4BE6" w:rsidP="00655E40">
      <w:pPr>
        <w:pStyle w:val="BasicText"/>
      </w:pPr>
    </w:p>
    <w:p w14:paraId="73A2D548" w14:textId="77777777" w:rsidR="007B4BE6" w:rsidRPr="0000465F" w:rsidRDefault="007B4BE6" w:rsidP="00655E40">
      <w:pPr>
        <w:pStyle w:val="BasicText"/>
      </w:pPr>
    </w:p>
    <w:p w14:paraId="3E6EB6AC" w14:textId="77777777" w:rsidR="007B4BE6" w:rsidRPr="0000465F" w:rsidRDefault="007B4BE6" w:rsidP="00655E40">
      <w:pPr>
        <w:pStyle w:val="BasicText"/>
      </w:pPr>
    </w:p>
    <w:p w14:paraId="2A933070" w14:textId="77777777" w:rsidR="007B4BE6" w:rsidRPr="0000465F" w:rsidRDefault="007B4BE6" w:rsidP="00655E40">
      <w:pPr>
        <w:pStyle w:val="BasicText"/>
      </w:pPr>
    </w:p>
    <w:p w14:paraId="36863DCD" w14:textId="77777777" w:rsidR="007B4BE6" w:rsidRPr="0000465F" w:rsidRDefault="007B4BE6" w:rsidP="00655E40">
      <w:pPr>
        <w:pStyle w:val="BasicText"/>
      </w:pPr>
    </w:p>
    <w:p w14:paraId="14CB9EFE" w14:textId="043797C9" w:rsidR="00B42766" w:rsidRPr="0000465F" w:rsidRDefault="003429F5" w:rsidP="00655E40">
      <w:pPr>
        <w:pStyle w:val="Heading2"/>
      </w:pPr>
      <w:bookmarkStart w:id="18" w:name="_Toc210642398"/>
      <w:r w:rsidRPr="0000465F">
        <w:lastRenderedPageBreak/>
        <w:t>LLM-Grundlagen</w:t>
      </w:r>
      <w:bookmarkEnd w:id="18"/>
    </w:p>
    <w:p w14:paraId="28363396" w14:textId="6A2FA581" w:rsidR="00655E40" w:rsidRPr="0000465F" w:rsidRDefault="00655E40" w:rsidP="00B42766">
      <w:pPr>
        <w:pStyle w:val="BasicText"/>
      </w:pPr>
      <w:r w:rsidRPr="0000465F">
        <w:t>Um die in Kapitel 2.2 beschriebenen Entwicklungen im Requirements Engineering im Zusammenspiel mit KI besser zu verstehen, ist es notwendig, die technologischen Grundlagen der Large Language Models (LLMs) darzustellen. Kapitel 2.3 führt daher zunächst in die Funktionsweise, anschließend in die Interaktionsmethoden (Prompt-Engineering) sowie in das Konzept des Function-Calling ein, das die Anbindung externer Werkzeuge ermöglicht.</w:t>
      </w:r>
    </w:p>
    <w:p w14:paraId="4C805CCA" w14:textId="64C5A99C" w:rsidR="00655E40" w:rsidRPr="0000465F" w:rsidRDefault="00655E40" w:rsidP="00E751A7">
      <w:pPr>
        <w:pStyle w:val="Heading3"/>
      </w:pPr>
      <w:bookmarkStart w:id="19" w:name="_Toc210642399"/>
      <w:r w:rsidRPr="0000465F">
        <w:t>Funktionsweise</w:t>
      </w:r>
      <w:bookmarkEnd w:id="19"/>
    </w:p>
    <w:p w14:paraId="60D47583" w14:textId="42DD70E7" w:rsidR="00730BFF" w:rsidRPr="0000465F" w:rsidRDefault="00513009" w:rsidP="00655E40">
      <w:pPr>
        <w:pStyle w:val="BasicText"/>
      </w:pPr>
      <w:r w:rsidRPr="0000465F">
        <w:rPr>
          <w:noProof/>
        </w:rPr>
        <w:drawing>
          <wp:anchor distT="0" distB="0" distL="114300" distR="114300" simplePos="0" relativeHeight="251671552" behindDoc="0" locked="0" layoutInCell="1" allowOverlap="1" wp14:anchorId="7447429E" wp14:editId="6EA3AB3D">
            <wp:simplePos x="0" y="0"/>
            <wp:positionH relativeFrom="margin">
              <wp:align>right</wp:align>
            </wp:positionH>
            <wp:positionV relativeFrom="paragraph">
              <wp:posOffset>76940</wp:posOffset>
            </wp:positionV>
            <wp:extent cx="2647950" cy="3475355"/>
            <wp:effectExtent l="19050" t="19050" r="19050" b="10795"/>
            <wp:wrapThrough wrapText="bothSides">
              <wp:wrapPolygon edited="0">
                <wp:start x="-155" y="-118"/>
                <wp:lineTo x="-155" y="21549"/>
                <wp:lineTo x="21600" y="21549"/>
                <wp:lineTo x="21600" y="-118"/>
                <wp:lineTo x="-155" y="-118"/>
              </wp:wrapPolygon>
            </wp:wrapThrough>
            <wp:docPr id="1540741307" name="Picture 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741307" name="Picture 1" descr="A diagram of a process&#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2661946" cy="3494237"/>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D311D" w:rsidRPr="0000465F">
        <w:rPr>
          <w:noProof/>
        </w:rPr>
        <mc:AlternateContent>
          <mc:Choice Requires="wps">
            <w:drawing>
              <wp:anchor distT="0" distB="0" distL="114300" distR="114300" simplePos="0" relativeHeight="251676672" behindDoc="0" locked="0" layoutInCell="1" allowOverlap="1" wp14:anchorId="79E7AC25" wp14:editId="336595B3">
                <wp:simplePos x="0" y="0"/>
                <wp:positionH relativeFrom="column">
                  <wp:posOffset>2733040</wp:posOffset>
                </wp:positionH>
                <wp:positionV relativeFrom="paragraph">
                  <wp:posOffset>3673475</wp:posOffset>
                </wp:positionV>
                <wp:extent cx="2647950" cy="635"/>
                <wp:effectExtent l="0" t="0" r="0" b="0"/>
                <wp:wrapThrough wrapText="bothSides">
                  <wp:wrapPolygon edited="0">
                    <wp:start x="0" y="0"/>
                    <wp:lineTo x="0" y="21600"/>
                    <wp:lineTo x="21600" y="21600"/>
                    <wp:lineTo x="21600" y="0"/>
                  </wp:wrapPolygon>
                </wp:wrapThrough>
                <wp:docPr id="28388021" name="Text Box 1"/>
                <wp:cNvGraphicFramePr/>
                <a:graphic xmlns:a="http://schemas.openxmlformats.org/drawingml/2006/main">
                  <a:graphicData uri="http://schemas.microsoft.com/office/word/2010/wordprocessingShape">
                    <wps:wsp>
                      <wps:cNvSpPr txBox="1"/>
                      <wps:spPr>
                        <a:xfrm>
                          <a:off x="0" y="0"/>
                          <a:ext cx="2647950" cy="635"/>
                        </a:xfrm>
                        <a:prstGeom prst="rect">
                          <a:avLst/>
                        </a:prstGeom>
                        <a:solidFill>
                          <a:prstClr val="white"/>
                        </a:solidFill>
                        <a:ln>
                          <a:noFill/>
                        </a:ln>
                      </wps:spPr>
                      <wps:txbx>
                        <w:txbxContent>
                          <w:p w14:paraId="7E52BCDB" w14:textId="4FEEDBF6" w:rsidR="009D311D" w:rsidRPr="0000465F" w:rsidRDefault="009D311D" w:rsidP="009D311D">
                            <w:pPr>
                              <w:pStyle w:val="Caption"/>
                            </w:pPr>
                            <w:bookmarkStart w:id="20" w:name="_Toc210521095"/>
                            <w:r w:rsidRPr="0000465F">
                              <w:t xml:space="preserve">Abbildung </w:t>
                            </w:r>
                            <w:fldSimple w:instr=" SEQ Abbildung \* ARABIC ">
                              <w:r w:rsidR="00472881">
                                <w:rPr>
                                  <w:noProof/>
                                </w:rPr>
                                <w:t>1</w:t>
                              </w:r>
                            </w:fldSimple>
                            <w:r w:rsidR="002C2EDD" w:rsidRPr="0000465F">
                              <w:t xml:space="preserve"> Transofrmoer Architektur</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E7AC25" id="Text Box 1" o:spid="_x0000_s1028" type="#_x0000_t202" style="position:absolute;left:0;text-align:left;margin-left:215.2pt;margin-top:289.25pt;width:208.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" stroked="f">
                <v:textbox style="mso-fit-shape-to-text:t" inset="0,0,0,0">
                  <w:txbxContent>
                    <w:p w14:paraId="7E52BCDB" w14:textId="4FEEDBF6" w:rsidR="009D311D" w:rsidRPr="0000465F" w:rsidRDefault="009D311D" w:rsidP="009D311D">
                      <w:pPr>
                        <w:pStyle w:val="Caption"/>
                      </w:pPr>
                      <w:bookmarkStart w:id="21" w:name="_Toc210521095"/>
                      <w:r w:rsidRPr="0000465F">
                        <w:t xml:space="preserve">Abbildung </w:t>
                      </w:r>
                      <w:fldSimple w:instr=" SEQ Abbildung \* ARABIC ">
                        <w:r w:rsidR="00472881">
                          <w:rPr>
                            <w:noProof/>
                          </w:rPr>
                          <w:t>1</w:t>
                        </w:r>
                      </w:fldSimple>
                      <w:r w:rsidR="002C2EDD" w:rsidRPr="0000465F">
                        <w:t xml:space="preserve"> Transofrmoer Architektur</w:t>
                      </w:r>
                      <w:bookmarkEnd w:id="21"/>
                    </w:p>
                  </w:txbxContent>
                </v:textbox>
                <w10:wrap type="through"/>
              </v:shape>
            </w:pict>
          </mc:Fallback>
        </mc:AlternateContent>
      </w:r>
      <w:r w:rsidR="00655E40" w:rsidRPr="0000465F">
        <w:t>Large Language Models basieren auf Transformer-Architekturen, die erstmals von Vaswani et al. vorgestellt wurden. Das zentrale Prinzip dieser Architektur ist der Self-Attention-Mechanismus, der es ermöglicht, Abhängigkeiten zwischen weit auseinanderliegenden Token in einer Eingabesequenz effizient zu modellieren. Dadurch können LLMs kontextabhängige Bedeutungen erfassen und kohärente Texte generieren.</w:t>
      </w:r>
      <w:r w:rsidR="00730BFF" w:rsidRPr="0000465F">
        <w:t xml:space="preserve"> </w:t>
      </w:r>
      <w:sdt>
        <w:sdtPr>
          <w:alias w:val="To edit, see citavi.com/edit"/>
          <w:tag w:val="CitaviPlaceholder#446d39d3-2480-4045-85a6-b3e8867afdc1"/>
          <w:id w:val="-131557547"/>
          <w:placeholder>
            <w:docPart w:val="DefaultPlaceholder_-1854013440"/>
          </w:placeholder>
        </w:sdtPr>
        <w:sdtContent>
          <w:r w:rsidR="00730BFF" w:rsidRPr="0000465F">
            <w:fldChar w:fldCharType="begin"/>
          </w:r>
          <w:r w:rsidR="00730BFF" w:rsidRPr="0000465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jQxOWZmLTFjYzYtNDcwYi1iOTNlLTM5OTBjYzQ3YWQ1MyIsIlJhbmdlTGVuZ3RoIjozLCJSZWZlcmVuY2VJZCI6IjRhMGExMzAxLWY4ZTAtNDdlZi05ZmI5LWY4NzgyNWQ4OGZ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}</w:instrText>
          </w:r>
          <w:r w:rsidR="00730BFF" w:rsidRPr="0000465F">
            <w:fldChar w:fldCharType="separate"/>
          </w:r>
          <w:r w:rsidR="00472881">
            <w:t>[1]</w:t>
          </w:r>
          <w:r w:rsidR="00730BFF" w:rsidRPr="0000465F">
            <w:fldChar w:fldCharType="end"/>
          </w:r>
          <w:r w:rsidR="00730BFF" w:rsidRPr="0000465F">
            <w:t xml:space="preserve"> </w:t>
          </w:r>
        </w:sdtContent>
      </w:sdt>
    </w:p>
    <w:p w14:paraId="25929C14" w14:textId="76BF22B3" w:rsidR="00655E40" w:rsidRPr="0000465F" w:rsidRDefault="00655E40" w:rsidP="00655E40">
      <w:pPr>
        <w:pStyle w:val="BasicText"/>
      </w:pPr>
      <w:r w:rsidRPr="0000465F">
        <w:t xml:space="preserve">Die Leistungsfähigkeit moderner LLMs ergibt sich vor allem aus ihrer Skalierung. </w:t>
      </w:r>
      <w:r w:rsidR="00730BFF" w:rsidRPr="0000465F">
        <w:t xml:space="preserve">Studien </w:t>
      </w:r>
      <w:r w:rsidRPr="0000465F">
        <w:t>zeigen in einer umfassenden Übersicht, dass Modellgröße (Anzahl der Parameter), Datenqualität und Trainingsdauer</w:t>
      </w:r>
      <w:r w:rsidR="00730BFF" w:rsidRPr="0000465F">
        <w:t xml:space="preserve"> </w:t>
      </w:r>
      <w:sdt>
        <w:sdtPr>
          <w:alias w:val="To edit, see citavi.com/edit"/>
          <w:tag w:val="CitaviPlaceholder#fe966056-d1af-4740-a114-28274e8e6432"/>
          <w:id w:val="-1047991508"/>
          <w:placeholder>
            <w:docPart w:val="DefaultPlaceholder_-1854013440"/>
          </w:placeholder>
        </w:sdtPr>
        <w:sdtContent>
          <w:r w:rsidR="00730BFF"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NmM5YmMxLWM3OTEtNGZlZC04ZTRmLTRlNzBiZTNlMzMyNCIsIlJhbmdlTGVuZ3RoIjo0LCJSZWZlcmVuY2VJZCI6IjJhY2VjYmI5LTNkMmItNDNiYy1hYzI0LWRlNjM1NGM2Zj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1LzM2NDEyODk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TQ1LzM2NDEyODkiLCJVcmlTdHJpbmciOiJodHRwczovL2RvaS5vcmcvMTAuMTE0NS8zNjQxMjg5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}</w:instrText>
          </w:r>
          <w:r w:rsidR="00730BFF" w:rsidRPr="0000465F">
            <w:fldChar w:fldCharType="separate"/>
          </w:r>
          <w:r w:rsidR="00472881">
            <w:t>[11]</w:t>
          </w:r>
          <w:r w:rsidR="00730BFF" w:rsidRPr="0000465F">
            <w:fldChar w:fldCharType="end"/>
          </w:r>
        </w:sdtContent>
      </w:sdt>
      <w:r w:rsidRPr="0000465F">
        <w:t xml:space="preserve"> in direkter Korrelation mit der erzielten Performance stehen. Hou et al. betonen, dass LLMs über rein syntaktische Muster hinaus auch semantische Strukturen erfassen können und dadurch in der Lage sind, komplexe Aufgaben wie Codegenerierung, Bugfixing und Refactoring im Software Engineering zu bewältigen.</w:t>
      </w:r>
      <w:r w:rsidR="00730BFF" w:rsidRPr="0000465F">
        <w:t xml:space="preserve"> </w:t>
      </w:r>
      <w:sdt>
        <w:sdtPr>
          <w:alias w:val="To edit, see citavi.com/edit"/>
          <w:tag w:val="CitaviPlaceholder#f0a3354a-746c-40e4-a9d5-ae94f1bbeb28"/>
          <w:id w:val="-1108650941"/>
          <w:placeholder>
            <w:docPart w:val="DefaultPlaceholder_-1854013440"/>
          </w:placeholder>
        </w:sdtPr>
        <w:sdtContent>
          <w:r w:rsidR="00730BFF" w:rsidRPr="0000465F">
            <w:fldChar w:fldCharType="begin"/>
          </w:r>
          <w:r w:rsidR="0047288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jM5NjJlLTdkZmUtNDVjYy1hYmQwLTEwMDZiODU0NzRhNCIsIlJhbmdlTGVuZ3RoIjozLCJSZWZlcmVuY2VJZCI6IjVkOWYxZGExLWYwY2ItNGZmNy1hYzQxLTA0MzRjZDdiNGEy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4LjIwMjM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zA4LjEwNjIwdjYiLCJVcmlTdHJpbmciOiJodHRwczovL2FyeGl2Lm9yZy9wZGYvMjMwOC4xMDYyMHY2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XNhdWkiLCJDcmVhdGVkT24iOiIyMDI1LTA5LTA3VDExOjU5OjEwIiwiTW9kaWZpZWRCeSI6Il9Fc2F1aSIsIklkIjoiOTY3OGQyNDYtYjdkNS00YTc2LWJkN2ItMTU5ZjJlZDI4NjhhIiwiTW9kaWZpZWRPbiI6IjIwMjUtMDktMDdUMTE6NTk6MTA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YXJ4aXYub3JnL2Ficy8yMzA4LjEwNjIwdjYiLCJVcmlTdHJpbmciOiJodHRwOi8vYXJ4aXYub3JnL2Ficy8yMzA4LjEwNjIwdjY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VzYXVpIiwiQ3JlYXRlZE9uIjoiMjAyNS0wOS0wN1QxMTo1OToxMCIsIk1vZGlmaWVkQnkiOiJfRXNhdWkiLCJJZCI6Ijk2NWYwOWMzLWZiZTUtNDdiMS1iNjM0LWViYWJiNzhmOWFmNyIsIk1vZGlmaWVkT24iOiIyMDI1LTA5LTA3VDExOjU5OjEwIiwiUHJvamVjdCI6eyIkcmVmIjoiOC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DovL2FyeGl2Lm9yZy9wZGYvMjMwOC4xMDYyMHY2IiwiVXJpU3RyaW5nIjoiaHR0cDovL2FyeGl2Lm9yZy9wZGYvMjMwOC4xMDYyMHY2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}</w:instrText>
          </w:r>
          <w:r w:rsidR="00730BFF" w:rsidRPr="0000465F">
            <w:fldChar w:fldCharType="separate"/>
          </w:r>
          <w:r w:rsidR="00472881">
            <w:t>[4]</w:t>
          </w:r>
          <w:r w:rsidR="00730BFF" w:rsidRPr="0000465F">
            <w:fldChar w:fldCharType="end"/>
          </w:r>
        </w:sdtContent>
      </w:sdt>
    </w:p>
    <w:p w14:paraId="0AD97253" w14:textId="27A29410" w:rsidR="00655E40" w:rsidRPr="0000465F" w:rsidRDefault="00655E40" w:rsidP="00655E40">
      <w:pPr>
        <w:pStyle w:val="BasicText"/>
      </w:pPr>
      <w:r w:rsidRPr="0000465F">
        <w:t xml:space="preserve">Neben dem Pretraining auf großen, heterogenen Text- und Codekorpora kommt zunehmend </w:t>
      </w:r>
      <w:r w:rsidR="00F31804" w:rsidRPr="0000465F">
        <w:t>„</w:t>
      </w:r>
      <w:r w:rsidRPr="0000465F">
        <w:t>Instruction Tuning</w:t>
      </w:r>
      <w:r w:rsidR="00F31804" w:rsidRPr="0000465F">
        <w:t>“</w:t>
      </w:r>
      <w:r w:rsidRPr="0000465F">
        <w:t xml:space="preserve"> und </w:t>
      </w:r>
      <w:r w:rsidR="00F31804" w:rsidRPr="0000465F">
        <w:t>„</w:t>
      </w:r>
      <w:r w:rsidRPr="0000465F">
        <w:t>Reinforcement Learning from Human Feedback (RLHF)</w:t>
      </w:r>
      <w:r w:rsidR="00F31804" w:rsidRPr="0000465F">
        <w:t>“</w:t>
      </w:r>
      <w:r w:rsidRPr="0000465F">
        <w:t xml:space="preserve"> zum Einsatz. Diese Verfahren passen LLMs an spezifische Aufgaben an und steigern ihre Nützlichkeit in praxisnahen Szenarien.</w:t>
      </w:r>
      <w:r w:rsidR="00730BFF" w:rsidRPr="0000465F">
        <w:t xml:space="preserve"> </w:t>
      </w:r>
      <w:sdt>
        <w:sdtPr>
          <w:alias w:val="To edit, see citavi.com/edit"/>
          <w:tag w:val="CitaviPlaceholder#5f76b9dc-3aa5-47e3-9791-d4913a34adcf"/>
          <w:id w:val="-327291364"/>
          <w:placeholder>
            <w:docPart w:val="DefaultPlaceholder_-1854013440"/>
          </w:placeholder>
        </w:sdtPr>
        <w:sdtContent>
          <w:r w:rsidR="00730BFF"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YWM4NDZmLWY1ZGYtNDBhYi1iMTUxLTZmMGMzNDc5YTQ0NSIsIlJhbmdlTGVuZ3RoIjozLCJSZWZlcmVuY2VJZCI6IjIzNmI4ZTllLWQzMTMtNGFhMi04ZDgwLWU4YTQ0OTYzMD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SwiVXJpU3RyaW5nIjoiTmd1eWVuLUR1YywgQWJyYWhhbXNzb24gZXQgYWwgKEhnKSAyMDI0IC0gR2VuZXJhdGl2ZSBBSSBmb3IgZWZmZWN0aXZlIHNvZnR3YXJl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wMzEtNTU2NDItNSIsIlVyaVN0cmluZyI6Imh0dHBzOi8vZG9pLm9yZy8xMC4xMDA3Lzk3OC0zLTAzMS01NTY0Mi0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}</w:instrText>
          </w:r>
          <w:r w:rsidR="00730BFF" w:rsidRPr="0000465F">
            <w:fldChar w:fldCharType="separate"/>
          </w:r>
          <w:r w:rsidR="00472881">
            <w:t>[2]</w:t>
          </w:r>
          <w:r w:rsidR="00730BFF" w:rsidRPr="0000465F">
            <w:fldChar w:fldCharType="end"/>
          </w:r>
        </w:sdtContent>
      </w:sdt>
    </w:p>
    <w:p w14:paraId="44FCB666" w14:textId="63C17D1A" w:rsidR="00BB2BC2" w:rsidRPr="0000465F" w:rsidRDefault="00BB2BC2" w:rsidP="00E206CD">
      <w:pPr>
        <w:pStyle w:val="Heading3"/>
      </w:pPr>
      <w:bookmarkStart w:id="22" w:name="_Toc210642400"/>
      <w:r w:rsidRPr="0000465F">
        <w:lastRenderedPageBreak/>
        <w:t>Prompt-Engineering</w:t>
      </w:r>
      <w:bookmarkEnd w:id="22"/>
    </w:p>
    <w:p w14:paraId="6DE69E8D" w14:textId="5D550DF5" w:rsidR="008C1C94" w:rsidRPr="0000465F" w:rsidRDefault="009D311D" w:rsidP="00655E40">
      <w:pPr>
        <w:pStyle w:val="BasicText"/>
      </w:pPr>
      <w:r w:rsidRPr="0000465F">
        <w:rPr>
          <w:noProof/>
        </w:rPr>
        <mc:AlternateContent>
          <mc:Choice Requires="wps">
            <w:drawing>
              <wp:anchor distT="0" distB="0" distL="114300" distR="114300" simplePos="0" relativeHeight="251674624" behindDoc="0" locked="0" layoutInCell="1" allowOverlap="1" wp14:anchorId="1087588B" wp14:editId="3E519F43">
                <wp:simplePos x="0" y="0"/>
                <wp:positionH relativeFrom="margin">
                  <wp:posOffset>-635</wp:posOffset>
                </wp:positionH>
                <wp:positionV relativeFrom="paragraph">
                  <wp:posOffset>4411788</wp:posOffset>
                </wp:positionV>
                <wp:extent cx="5400040" cy="251460"/>
                <wp:effectExtent l="0" t="0" r="0" b="0"/>
                <wp:wrapThrough wrapText="bothSides">
                  <wp:wrapPolygon edited="0">
                    <wp:start x="0" y="0"/>
                    <wp:lineTo x="0" y="19636"/>
                    <wp:lineTo x="21488" y="19636"/>
                    <wp:lineTo x="21488" y="0"/>
                    <wp:lineTo x="0" y="0"/>
                  </wp:wrapPolygon>
                </wp:wrapThrough>
                <wp:docPr id="612559080" name="Text Box 1"/>
                <wp:cNvGraphicFramePr/>
                <a:graphic xmlns:a="http://schemas.openxmlformats.org/drawingml/2006/main">
                  <a:graphicData uri="http://schemas.microsoft.com/office/word/2010/wordprocessingShape">
                    <wps:wsp>
                      <wps:cNvSpPr txBox="1"/>
                      <wps:spPr>
                        <a:xfrm>
                          <a:off x="0" y="0"/>
                          <a:ext cx="5400040" cy="251460"/>
                        </a:xfrm>
                        <a:prstGeom prst="rect">
                          <a:avLst/>
                        </a:prstGeom>
                        <a:solidFill>
                          <a:prstClr val="white"/>
                        </a:solidFill>
                        <a:ln>
                          <a:noFill/>
                        </a:ln>
                      </wps:spPr>
                      <wps:txbx>
                        <w:txbxContent>
                          <w:p w14:paraId="09E52EC1" w14:textId="7521A248" w:rsidR="009D311D" w:rsidRPr="0000465F" w:rsidRDefault="009D311D" w:rsidP="009D311D">
                            <w:pPr>
                              <w:pStyle w:val="Caption"/>
                            </w:pPr>
                            <w:bookmarkStart w:id="23" w:name="_Toc210521096"/>
                            <w:r w:rsidRPr="0000465F">
                              <w:t xml:space="preserve">Abbildung </w:t>
                            </w:r>
                            <w:fldSimple w:instr=" SEQ Abbildung \* ARABIC ">
                              <w:r w:rsidR="00472881">
                                <w:rPr>
                                  <w:noProof/>
                                </w:rPr>
                                <w:t>2</w:t>
                              </w:r>
                            </w:fldSimple>
                            <w:r w:rsidR="002C2EDD" w:rsidRPr="0000465F">
                              <w:t xml:space="preserve"> </w:t>
                            </w:r>
                            <w:r w:rsidR="002C2EDD" w:rsidRPr="0000465F">
                              <w:t>Chain of Thought concepts</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7588B" id="_x0000_s1029" type="#_x0000_t202" style="position:absolute;left:0;text-align:left;margin-left:-.05pt;margin-top:347.4pt;width:425.2pt;height:19.8pt;z-index:2516746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" stroked="f">
                <v:textbox style="mso-fit-shape-to-text:t" inset="0,0,0,0">
                  <w:txbxContent>
                    <w:p w14:paraId="09E52EC1" w14:textId="7521A248" w:rsidR="009D311D" w:rsidRPr="0000465F" w:rsidRDefault="009D311D" w:rsidP="009D311D">
                      <w:pPr>
                        <w:pStyle w:val="Caption"/>
                      </w:pPr>
                      <w:bookmarkStart w:id="24" w:name="_Toc210521096"/>
                      <w:r w:rsidRPr="0000465F">
                        <w:t xml:space="preserve">Abbildung </w:t>
                      </w:r>
                      <w:fldSimple w:instr=" SEQ Abbildung \* ARABIC ">
                        <w:r w:rsidR="00472881">
                          <w:rPr>
                            <w:noProof/>
                          </w:rPr>
                          <w:t>2</w:t>
                        </w:r>
                      </w:fldSimple>
                      <w:r w:rsidR="002C2EDD" w:rsidRPr="0000465F">
                        <w:t xml:space="preserve"> </w:t>
                      </w:r>
                      <w:r w:rsidR="002C2EDD" w:rsidRPr="0000465F">
                        <w:t>Chain of Thought concepts</w:t>
                      </w:r>
                      <w:bookmarkEnd w:id="24"/>
                    </w:p>
                  </w:txbxContent>
                </v:textbox>
                <w10:wrap type="through" anchorx="margin"/>
              </v:shape>
            </w:pict>
          </mc:Fallback>
        </mc:AlternateContent>
      </w:r>
      <w:r w:rsidR="008C1C94" w:rsidRPr="0000465F">
        <w:rPr>
          <w:noProof/>
        </w:rPr>
        <w:drawing>
          <wp:anchor distT="0" distB="0" distL="114300" distR="114300" simplePos="0" relativeHeight="251672576" behindDoc="0" locked="0" layoutInCell="1" allowOverlap="1" wp14:anchorId="4DC93DB6" wp14:editId="25161E6E">
            <wp:simplePos x="0" y="0"/>
            <wp:positionH relativeFrom="margin">
              <wp:posOffset>-635</wp:posOffset>
            </wp:positionH>
            <wp:positionV relativeFrom="paragraph">
              <wp:posOffset>1659890</wp:posOffset>
            </wp:positionV>
            <wp:extent cx="5400040" cy="2599055"/>
            <wp:effectExtent l="0" t="0" r="0" b="0"/>
            <wp:wrapThrough wrapText="bothSides">
              <wp:wrapPolygon edited="0">
                <wp:start x="0" y="0"/>
                <wp:lineTo x="0" y="21373"/>
                <wp:lineTo x="21488" y="21373"/>
                <wp:lineTo x="21488" y="0"/>
                <wp:lineTo x="0" y="0"/>
              </wp:wrapPolygon>
            </wp:wrapThrough>
            <wp:docPr id="111060682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606823" name="Picture 1" descr="A diagram of a system&#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2599055"/>
                    </a:xfrm>
                    <a:prstGeom prst="rect">
                      <a:avLst/>
                    </a:prstGeom>
                  </pic:spPr>
                </pic:pic>
              </a:graphicData>
            </a:graphic>
          </wp:anchor>
        </w:drawing>
      </w:r>
      <w:r w:rsidR="00655E40" w:rsidRPr="0000465F">
        <w:t>Während klassische Software durch explizite Programmierung gesteuert wird, interagiert man mit LLMs primär über Prompts, also natürlichsprachige Eingaben. Die Gestaltung dieser Prompts bekannt als Prompt-Engineering hat entscheidenden Einfluss auf die Modellleistung.</w:t>
      </w:r>
      <w:r w:rsidR="00F26F9D" w:rsidRPr="0000465F">
        <w:t xml:space="preserve"> </w:t>
      </w:r>
      <w:sdt>
        <w:sdtPr>
          <w:alias w:val="To edit, see citavi.com/edit"/>
          <w:tag w:val="CitaviPlaceholder#538fda6f-8473-450e-b4a5-7df5fc1e7748"/>
          <w:id w:val="908815553"/>
          <w:placeholder>
            <w:docPart w:val="DefaultPlaceholder_-1854013440"/>
          </w:placeholder>
        </w:sdtPr>
        <w:sdtContent>
          <w:r w:rsidR="00F26F9D"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zU5NjQ0LWZlMDctNDZhMS1iYTRkLTNmNTg0ZTYyOWE1NCIsIlJhbmdlTGVuZ3RoIjozLCJSZWZlcmVuY2VJZCI6Ijg1MTM4YmJlLTU1MDEtNDMzMC1hNzQ1LWE1MTYzYmNkNjYw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TcwNC0wMjQtNDAyMzEtMS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DcvczExNzA0LTAyNC00MDIzMS0xIiwiVXJpU3RyaW5nIjoiaHR0cHM6Ly9kb2kub3JnLzEwLjEwMDcvczExNzA0LTAyNC00MDIzMS0x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}</w:instrText>
          </w:r>
          <w:r w:rsidR="00F26F9D" w:rsidRPr="0000465F">
            <w:fldChar w:fldCharType="separate"/>
          </w:r>
          <w:r w:rsidR="00472881">
            <w:t>[6]</w:t>
          </w:r>
          <w:r w:rsidR="00F26F9D" w:rsidRPr="0000465F">
            <w:fldChar w:fldCharType="end"/>
          </w:r>
        </w:sdtContent>
      </w:sdt>
      <w:r w:rsidR="00655E40" w:rsidRPr="0000465F">
        <w:t xml:space="preserve"> White et al. beschreiben Prompt-Engineering als eigenständige Disziplin, die über das klassische Few-Shot-Lernen hinausgeht. Zu den etablierten Techniken zählen Chain-of-Thought (CoT), Role-Prompting und Self-Consistency.</w:t>
      </w:r>
      <w:r w:rsidR="008C1C94" w:rsidRPr="0000465F">
        <w:t xml:space="preserve"> </w:t>
      </w:r>
      <w:sdt>
        <w:sdtPr>
          <w:alias w:val="To edit, see citavi.com/edit"/>
          <w:tag w:val="CitaviPlaceholder#42901faa-4286-4e66-8bae-e7ad28f8eafb"/>
          <w:id w:val="-115597767"/>
          <w:placeholder>
            <w:docPart w:val="DefaultPlaceholder_-1854013440"/>
          </w:placeholder>
        </w:sdtPr>
        <w:sdtContent>
          <w:r w:rsidR="00F26F9D"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TViZmIyLThjMDctNDY3Ny05NGU0LTk1NjNjMDY4NmFiNSIsIlJhbmdlTGVuZ3RoIjo0LCJSZWZlcmVuY2VJZCI6IjI5YjBkZmMwLTY3OWMtNDNmMy04NzVmLWJlMDE3ZGFkZWE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DUuMjAyMy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IzMDUuMTA2MDEiLCJVcmlTdHJpbmciOiJodHRwczovL2FyeGl2Lm9yZy9wZGYvMjMwNS4xMDYwMXYyLnBkZ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XNhdWkiLCJDcmVhdGVkT24iOiIyMDI1LTA5LTA4VDIwOjAxOjUzIiwiTW9kaWZpZWRCeSI6Il9Fc2F1aSIsIklkIjoiMDJkMDAxYTEtOWJhMS00OGU3LTg2NGItMmRiNGE0MWU2YjlhIiwiTW9kaWZpZWRPbiI6IjIwMjUtMDktMDhUMjA6MDE6NTU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3BkZi8yMzA1LjEwNjAxIiwiVXJpU3RyaW5nIjoiaHR0cDovL2FyeGl2Lm9yZy9wZGYvMjMwNS4xMDYw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}</w:instrText>
          </w:r>
          <w:r w:rsidR="00F26F9D" w:rsidRPr="0000465F">
            <w:fldChar w:fldCharType="separate"/>
          </w:r>
          <w:r w:rsidR="00472881">
            <w:t>[33]</w:t>
          </w:r>
          <w:r w:rsidR="00F26F9D" w:rsidRPr="0000465F">
            <w:fldChar w:fldCharType="end"/>
          </w:r>
        </w:sdtContent>
      </w:sdt>
    </w:p>
    <w:p w14:paraId="47694FAE" w14:textId="62B2E0E7" w:rsidR="00655E40" w:rsidRPr="0000465F" w:rsidRDefault="00655E40" w:rsidP="00655E40">
      <w:pPr>
        <w:pStyle w:val="BasicText"/>
      </w:pPr>
      <w:r w:rsidRPr="0000465F">
        <w:t>Empirische Studien verdeutlichen jedoch die Fragilität von Prompts. Zamfirescu-Pereira et al. zeigen, dass bereits geringfügige Änderungen in der Formulierung zu stark abweichenden Ergebnissen führen können.</w:t>
      </w:r>
      <w:r w:rsidR="0045297A" w:rsidRPr="0000465F">
        <w:t xml:space="preserve"> </w:t>
      </w:r>
      <w:sdt>
        <w:sdtPr>
          <w:alias w:val="To edit, see citavi.com/edit"/>
          <w:tag w:val="CitaviPlaceholder#cc454a42-a2c3-47b9-9dd4-66a921154653"/>
          <w:id w:val="795807313"/>
          <w:placeholder>
            <w:docPart w:val="DefaultPlaceholder_-1854013440"/>
          </w:placeholder>
        </w:sdtPr>
        <w:sdtContent>
          <w:r w:rsidR="0045297A"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N2ZlM2MxLThjMGUtNDJhNi1hOWYyLTg1YmVkNGI5NzlhZSIsIlJhbmdlTGVuZ3RoIjo0LCJSZWZlcmVuY2VJZCI6ImQ0NWQzYmJjLTEyZWMtNDBjMi1hNzkwLTM0YzI4NzAxYzIy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0NS8zNTQ0NTQ4LjM1ODEzODgiLCJVcmlTdHJpbmciOiJodHRwczovL2RvaS5vcmcvMTAuMTE0NS8zNTQ0NTQ4LjM1ODEzO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zYXVpIiwiQ3JlYXRlZE9uIjoiMjAyNS0wOS0wOFQyMDoxNjo0NSIsIk1vZGlmaWVkQnkiOiJfRXNhdWkiLCJJZCI6Ijk4MzVlZmZiLTgyMDUtNGJlOC1iODJiLTAzMTNkNmY3YTU3NiIsIk1vZGlmaWVkT24iOiIyMDI1LTA5LTA4VDIwOjE2OjQ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kbC5hY20ub3JnL2RvaS9wcm9jZWVkaW5ncy8xMC4xMTQ1LzM1NDQ1NDgiLCJVcmlTdHJpbmciOiJodHRwczovL2RsLmFjbS5vcmcvZG9pL3Byb2NlZWRpbmdzLzEwLjExNDUvMzU0NDU0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1NDQ1NDgiLCJVcmlTdHJpbmciOiJodHRwczovL2RvaS5vcmcvMTAuMTE0NS8zNTQ0NTQ4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}</w:instrText>
          </w:r>
          <w:r w:rsidR="0045297A" w:rsidRPr="0000465F">
            <w:fldChar w:fldCharType="separate"/>
          </w:r>
          <w:r w:rsidR="00472881">
            <w:t>[34]</w:t>
          </w:r>
          <w:r w:rsidR="0045297A" w:rsidRPr="0000465F">
            <w:fldChar w:fldCharType="end"/>
          </w:r>
        </w:sdtContent>
      </w:sdt>
      <w:r w:rsidRPr="0000465F">
        <w:t xml:space="preserve"> Diese Sensitivität unterstreicht die Notwendigkeit einer systematischen Herangehensweise. In der Praxis entstehen daher zunehmend Prompt-Bibliotheken und Prompt-as-a-Service-Plattformen, die wiederverwendbare, getestete Prompts bereitstellen.</w:t>
      </w:r>
      <w:r w:rsidR="0045297A" w:rsidRPr="0000465F">
        <w:t xml:space="preserve"> </w:t>
      </w:r>
      <w:sdt>
        <w:sdtPr>
          <w:alias w:val="To edit, see citavi.com/edit"/>
          <w:tag w:val="CitaviPlaceholder#2a9cf1de-3e66-4016-a925-f100a7ed52d5"/>
          <w:id w:val="-471061067"/>
          <w:placeholder>
            <w:docPart w:val="DefaultPlaceholder_-1854013440"/>
          </w:placeholder>
        </w:sdtPr>
        <w:sdtContent>
          <w:r w:rsidR="0045297A"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2I1ZTRhLWFiNzItNDk3Zi1hZjczLWEwYmQxODAzNjM5YSIsIlJhbmdlTGVuZ3RoIjozLCJSZWZlcmVuY2VJZCI6Ijg1MTM4YmJlLTU1MDEtNDMzMC1hNzQ1LWE1MTYzYmNkNjYw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TcwNC0wMjQtNDAyMzEtMS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DcvczExNzA0LTAyNC00MDIzMS0xIiwiVXJpU3RyaW5nIjoiaHR0cHM6Ly9kb2kub3JnLzEwLjEwMDcvczExNzA0LTAyNC00MDIzMS0x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}</w:instrText>
          </w:r>
          <w:r w:rsidR="0045297A" w:rsidRPr="0000465F">
            <w:fldChar w:fldCharType="separate"/>
          </w:r>
          <w:r w:rsidR="00472881">
            <w:t>[6]</w:t>
          </w:r>
          <w:r w:rsidR="0045297A" w:rsidRPr="0000465F">
            <w:fldChar w:fldCharType="end"/>
          </w:r>
        </w:sdtContent>
      </w:sdt>
    </w:p>
    <w:p w14:paraId="74B6E1FE" w14:textId="599A828E" w:rsidR="00E3072D" w:rsidRPr="0000465F" w:rsidRDefault="00655E40" w:rsidP="008C1C94">
      <w:pPr>
        <w:pStyle w:val="BasicText"/>
      </w:pPr>
      <w:r w:rsidRPr="0000465F">
        <w:t>Für den Einsatz im Software Engineering bedeutet dies, dass durch gezielte Prompt-Gestaltung spezifische Aufgaben wie Anforderungsanalyse, Codegenerierung oder Testfallentwurf effektiv unterstützt werden können ein Aspekt, der insbesondere im Kontext von GitLab-Workflows (Kapitel 4) relevant wird.</w:t>
      </w:r>
    </w:p>
    <w:p w14:paraId="6BC12468" w14:textId="77777777" w:rsidR="00050282" w:rsidRPr="0000465F" w:rsidRDefault="00050282" w:rsidP="00050282">
      <w:pPr>
        <w:pStyle w:val="BasicText"/>
      </w:pPr>
    </w:p>
    <w:p w14:paraId="6A50C472" w14:textId="77777777" w:rsidR="008C1C94" w:rsidRPr="0000465F" w:rsidRDefault="008C1C94" w:rsidP="00050282">
      <w:pPr>
        <w:pStyle w:val="BasicText"/>
      </w:pPr>
    </w:p>
    <w:p w14:paraId="17DA8E2E" w14:textId="5E2C6478" w:rsidR="00807A45" w:rsidRPr="0000465F" w:rsidRDefault="00BB2BC2" w:rsidP="00E206CD">
      <w:pPr>
        <w:pStyle w:val="Heading3"/>
      </w:pPr>
      <w:bookmarkStart w:id="25" w:name="_Toc210642401"/>
      <w:r w:rsidRPr="0000465F">
        <w:lastRenderedPageBreak/>
        <w:t>Function-Calling</w:t>
      </w:r>
      <w:bookmarkEnd w:id="25"/>
    </w:p>
    <w:p w14:paraId="3886ADC9" w14:textId="5B382A33" w:rsidR="00655E40" w:rsidRPr="0000465F" w:rsidRDefault="00655E40" w:rsidP="00655E40">
      <w:pPr>
        <w:pStyle w:val="BasicText"/>
      </w:pPr>
      <w:r w:rsidRPr="0000465F">
        <w:t>Eine Weiterentwicklung moderner LLMs besteht in der Fähigkeit zum Function-Calling, also der strukturierten Generierung von Funktionsaufrufen, die externe APIs oder Tools ansteuern. Anstatt nur Text auszugeben, kann ein Modell damit gezielt Datenbankabfragen formulieren, Code ausführen oder Softwarewerkzeuge steuern</w:t>
      </w:r>
      <w:r w:rsidR="0045297A" w:rsidRPr="0000465F">
        <w:t xml:space="preserve">. </w:t>
      </w:r>
      <w:sdt>
        <w:sdtPr>
          <w:alias w:val="To edit, see citavi.com/edit"/>
          <w:tag w:val="CitaviPlaceholder#04cc79d1-2709-4645-b357-09c278b566de"/>
          <w:id w:val="348060690"/>
          <w:placeholder>
            <w:docPart w:val="DefaultPlaceholder_-1854013440"/>
          </w:placeholder>
        </w:sdtPr>
        <w:sdtContent>
          <w:r w:rsidR="0045297A" w:rsidRPr="0000465F">
            <w:fldChar w:fldCharType="begin"/>
          </w:r>
          <w:r w:rsidR="009C2C9C" w:rsidRPr="0000465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zBhZmNlLTZkNzMtNDE2Ni1iYjlmLWE3N2RmMTdhNjk3NiIsIlJhbmdlTGVuZ3RoIjo0LCJSZWZlcmVuY2VJZCI6IjI3NGQ3YTQzLTJkZWYtNGYzNi05YjQ1LTRiMjg4NTQ0ZDY1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guMDkuMjAyNSIsIkF1dGhvcnMiOltdLCJDaXRhdGlvbktleVVwZGF0ZVR5cGUiOjAsIkNvbGxhYm9yYXRvcnMiOltdLCJDb3ZlclBhdGgiOnsiJGlkIjoiNyIsIiR0eXBlIjoiU3dpc3NBY2FkZW1pYy5DaXRhdmkuTGlua2VkUmVzb3VyY2UsIFN3aXNzQWNhZGVtaWMuQ2l0YXZpIiwiTGlua2VkUmVzb3VyY2VUeXBlIjoxLCJVcmlTdHJpbmciOiJGdW5jdGlvbiBjYWxsaW5nIDA4MDkyMDI1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4LjA5LjIw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GxhdGZvcm0ub3BlbmFpLmNvbS9kb2NzL2d1aWRlcy9mdW5jdGlvbi1jYWxsaW5nIiwiVXJpU3RyaW5nIjoiaHR0cHM6Ly9wbGF0Zm9ybS5vcGVuYWkuY29tL2RvY3MvZ3VpZGVzL2Z1bmN0aW9uLWNhbGxpbm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}</w:instrText>
          </w:r>
          <w:r w:rsidR="0045297A" w:rsidRPr="0000465F">
            <w:fldChar w:fldCharType="separate"/>
          </w:r>
          <w:r w:rsidR="00472881">
            <w:t>[35]</w:t>
          </w:r>
          <w:r w:rsidR="0045297A" w:rsidRPr="0000465F">
            <w:fldChar w:fldCharType="end"/>
          </w:r>
        </w:sdtContent>
      </w:sdt>
    </w:p>
    <w:p w14:paraId="21C5DB4D" w14:textId="6CE111F0" w:rsidR="00655E40" w:rsidRPr="0000465F" w:rsidRDefault="00655E40" w:rsidP="00655E40">
      <w:pPr>
        <w:pStyle w:val="BasicText"/>
      </w:pPr>
      <w:r w:rsidRPr="0000465F">
        <w:t>Dieses Konzept ermöglicht es, LLMs als Orchestratoren hybrider Systeme einzusetzen: Sie verbinden natürlichsprachliche Steuerung mit der präzisen Ausführung externer Funktionen.</w:t>
      </w:r>
      <w:r w:rsidR="00B01D8F" w:rsidRPr="0000465F">
        <w:t xml:space="preserve"> </w:t>
      </w:r>
      <w:sdt>
        <w:sdtPr>
          <w:alias w:val="To edit, see citavi.com/edit"/>
          <w:tag w:val="CitaviPlaceholder#8520500d-7754-4461-bbb6-326b302b3a17"/>
          <w:id w:val="2014408389"/>
          <w:placeholder>
            <w:docPart w:val="DefaultPlaceholder_-1854013440"/>
          </w:placeholder>
        </w:sdtPr>
        <w:sdtContent>
          <w:r w:rsidR="00B01D8F"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GU5MzI3LTYyNmMtNDEzZC05MzMzLTYxZTVhOTg5NzdiYSIsIlJhbmdlTGVuZ3RoIjozLCJSZWZlcmVuY2VJZCI6IjgwNjNmNWFlLTgzZmItNDU2MS1iNzkzLWY2MTdlNjJjZT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3LjA2LjIwMj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2Ficy8yNTA2LjE0NjgzdjEiLCJVcmlTdHJpbmciOiJodHRwOi8vYXJ4aXYub3JnL2Ficy8yNTA2LjE0Njgz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VzYXVpIiwiQ3JlYXRlZE9uIjoiMjAyNS0wOS0wN1QxNzozMjowNSIsIk1vZGlmaWVkQnkiOiJfRXNhdWkiLCJJZCI6ImJjYTE5NDFjLTgxZDktNDU5Yy05ZmVmLThhMDA4ZTA0ZjhmMiIsIk1vZGlmaWVkT24iOiIyMDI1LTA5LTA3VDE3OjMyOjA1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UwNi4xNDY4M3YxIiwiVXJpU3RyaW5nIjoiaHR0cHM6Ly9hcnhpdi5vcmcvcGRmLzI1MDYuMTQ2ODN2MS5wZG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VzYXVpIiwiQ3JlYXRlZE9uIjoiMjAyNS0wOS0wN1QxNzozMjowNSIsIk1vZGlmaWVkQnkiOiJfRXNhdWkiLCJJZCI6ImU2MzY4OWFhLTU0OTUtNGJjYy05ZGI3LWM1NmU4Zjc3MzczMyIsIk1vZGlmaWVkT24iOiIyMDI1LTA5LTA3VDE3OjMyOjA1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wZGYvMjUwNi4xNDY4M3YxIiwiVXJpU3RyaW5nIjoiaHR0cDovL2FyeGl2Lm9yZy9wZGYvMjUwNi4xNDY4M3Y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}</w:instrText>
          </w:r>
          <w:r w:rsidR="00B01D8F" w:rsidRPr="0000465F">
            <w:fldChar w:fldCharType="separate"/>
          </w:r>
          <w:r w:rsidR="00472881">
            <w:t>[7]</w:t>
          </w:r>
          <w:r w:rsidR="00B01D8F" w:rsidRPr="0000465F">
            <w:fldChar w:fldCharType="end"/>
          </w:r>
        </w:sdtContent>
      </w:sdt>
      <w:r w:rsidRPr="0000465F">
        <w:t xml:space="preserve"> Im Kontext von Software-Engineering-Workflows bedeutet dies, dass LLMs beispielsweise GitLab-APIs ansprechen, Pipelines starten oder Merge Requests automatisiert kommentieren können.</w:t>
      </w:r>
    </w:p>
    <w:p w14:paraId="64FCF3AD" w14:textId="77777777" w:rsidR="009D311D" w:rsidRPr="0000465F" w:rsidRDefault="00B01D8F" w:rsidP="009D311D">
      <w:pPr>
        <w:pStyle w:val="BasicText"/>
        <w:keepNext/>
      </w:pPr>
      <w:r w:rsidRPr="0000465F">
        <w:rPr>
          <w:noProof/>
        </w:rPr>
        <w:drawing>
          <wp:inline distT="0" distB="0" distL="0" distR="0" wp14:anchorId="58B713D3" wp14:editId="7EE74CF5">
            <wp:extent cx="5400040" cy="3083560"/>
            <wp:effectExtent l="0" t="0" r="0" b="2540"/>
            <wp:docPr id="3906941" name="Picture 1" descr="A diagram of a software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6941" name="Picture 1" descr="A diagram of a software process&#10;&#10;AI-generated content may be incorrect."/>
                    <pic:cNvPicPr/>
                  </pic:nvPicPr>
                  <pic:blipFill>
                    <a:blip r:embed="rId14"/>
                    <a:stretch>
                      <a:fillRect/>
                    </a:stretch>
                  </pic:blipFill>
                  <pic:spPr>
                    <a:xfrm>
                      <a:off x="0" y="0"/>
                      <a:ext cx="5400040" cy="3083560"/>
                    </a:xfrm>
                    <a:prstGeom prst="rect">
                      <a:avLst/>
                    </a:prstGeom>
                  </pic:spPr>
                </pic:pic>
              </a:graphicData>
            </a:graphic>
          </wp:inline>
        </w:drawing>
      </w:r>
    </w:p>
    <w:p w14:paraId="423365A4" w14:textId="38FDDB77" w:rsidR="00B01D8F" w:rsidRPr="0000465F" w:rsidRDefault="009D311D" w:rsidP="009D311D">
      <w:pPr>
        <w:pStyle w:val="Caption"/>
      </w:pPr>
      <w:bookmarkStart w:id="26" w:name="_Toc210521097"/>
      <w:r w:rsidRPr="0000465F">
        <w:t xml:space="preserve">Abbildung </w:t>
      </w:r>
      <w:fldSimple w:instr=" SEQ Abbildung \* ARABIC ">
        <w:r w:rsidR="00472881">
          <w:rPr>
            <w:noProof/>
          </w:rPr>
          <w:t>3</w:t>
        </w:r>
      </w:fldSimple>
      <w:r w:rsidR="002C2EDD" w:rsidRPr="0000465F">
        <w:t xml:space="preserve"> function Calling</w:t>
      </w:r>
      <w:bookmarkEnd w:id="26"/>
    </w:p>
    <w:p w14:paraId="19ED2132" w14:textId="0CC6439A" w:rsidR="00B42766" w:rsidRPr="0000465F" w:rsidRDefault="00655E40" w:rsidP="000733B4">
      <w:pPr>
        <w:pStyle w:val="BasicText"/>
      </w:pPr>
      <w:r w:rsidRPr="0000465F">
        <w:t xml:space="preserve">Allerdings sind mit Function-Calling auch Sicherheitsrisiken verbunden. </w:t>
      </w:r>
      <w:r w:rsidR="004E5C3F" w:rsidRPr="0000465F">
        <w:t xml:space="preserve">Es </w:t>
      </w:r>
      <w:r w:rsidRPr="0000465F">
        <w:t>weisen</w:t>
      </w:r>
      <w:r w:rsidR="004E5C3F" w:rsidRPr="0000465F">
        <w:t xml:space="preserve"> verschiedene Studien</w:t>
      </w:r>
      <w:r w:rsidRPr="0000465F">
        <w:t xml:space="preserve"> auf Angriffsvektoren wie Prompt Injections und Protokoll-Exploits hin, die entstehen können, wenn LLMs ohne ausreichende Validierung externe Schnittstellen ansteuern. Für den Einsatz in kritischen Entwicklungsumgebungen ist daher ein besonderes Augenmerk auf Transparenz, Zugriffskontrolle und Auditing erforderlich.</w:t>
      </w:r>
      <w:r w:rsidR="004E5C3F" w:rsidRPr="0000465F">
        <w:t xml:space="preserve"> </w:t>
      </w:r>
      <w:sdt>
        <w:sdtPr>
          <w:alias w:val="To edit, see citavi.com/edit"/>
          <w:tag w:val="CitaviPlaceholder#f0f641ff-78ce-4f3d-8e00-d5fa4baab38e"/>
          <w:id w:val="-1213569316"/>
          <w:placeholder>
            <w:docPart w:val="DefaultPlaceholder_-1854013440"/>
          </w:placeholder>
        </w:sdtPr>
        <w:sdtContent>
          <w:r w:rsidR="004E5C3F"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ZmEyZmUyLWUxYzItNGUyYy1hZWNjLWY5MGNlZjRmMWExZiIsIlJhbmdlTGVuZ3RoIjo0LCJSZWZlcmVuY2VJZCI6IjM4OWQ3NjdiLTUxN2UtNDdmZC1hNDhhLTA0ZWUyMDA4OTA4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kuMDYuMjAyN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1MDYuMjMyNjAiLCJVcmlTdHJpbmciOiJodHRwczovL2FyeGl2Lm9yZy9wZGYvMjUwNi4yMzI2MH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XNhdWkiLCJDcmVhdGVkT24iOiIyMDI1LTA5LTA4VDIwOjMwOjA1IiwiTW9kaWZpZWRCeSI6Il9Fc2F1aSIsIklkIjoiMDc2MDg3NjgtYTI1YS00MmJiLTkyZjktODA5NzkyNzhmZjdkIiwiTW9kaWZpZWRPbiI6IjIwMjUtMDktMDhUMjA6MzA6MDc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NTA2LjIzMjYwIiwiVXJpU3RyaW5nIjoiaHR0cDovL2FyeGl2Lm9yZy9wZGYvMjUwNi4yMzI2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}</w:instrText>
          </w:r>
          <w:r w:rsidR="004E5C3F" w:rsidRPr="0000465F">
            <w:fldChar w:fldCharType="separate"/>
          </w:r>
          <w:r w:rsidR="00472881">
            <w:t>[36]</w:t>
          </w:r>
          <w:r w:rsidR="004E5C3F" w:rsidRPr="0000465F">
            <w:fldChar w:fldCharType="end"/>
          </w:r>
        </w:sdtContent>
      </w:sdt>
    </w:p>
    <w:p w14:paraId="7544A769" w14:textId="77777777" w:rsidR="00B01D8F" w:rsidRPr="0000465F" w:rsidRDefault="00B01D8F" w:rsidP="000733B4">
      <w:pPr>
        <w:pStyle w:val="BasicText"/>
      </w:pPr>
    </w:p>
    <w:p w14:paraId="108856FB" w14:textId="77777777" w:rsidR="00B01D8F" w:rsidRPr="0000465F" w:rsidRDefault="00B01D8F" w:rsidP="000733B4">
      <w:pPr>
        <w:pStyle w:val="BasicText"/>
      </w:pPr>
    </w:p>
    <w:p w14:paraId="1D56F1BB" w14:textId="4205F3A8" w:rsidR="00917CE6" w:rsidRPr="0000465F" w:rsidRDefault="00917CE6" w:rsidP="00E751A7">
      <w:pPr>
        <w:pStyle w:val="Heading2"/>
      </w:pPr>
      <w:bookmarkStart w:id="27" w:name="_Toc210642402"/>
      <w:r w:rsidRPr="0000465F">
        <w:lastRenderedPageBreak/>
        <w:t>Agentsysteme</w:t>
      </w:r>
      <w:bookmarkEnd w:id="27"/>
    </w:p>
    <w:p w14:paraId="2672F820" w14:textId="77777777" w:rsidR="00655E40" w:rsidRPr="0000465F" w:rsidRDefault="00655E40" w:rsidP="00655E40">
      <w:pPr>
        <w:pStyle w:val="BasicText"/>
      </w:pPr>
      <w:r w:rsidRPr="0000465F">
        <w:t>Agentensysteme sind ein zentrales Konzept in der Informatik und Künstlichen Intelligenz (KI). Sie dienen dazu, komplexe Probleme durch autonome, interagierende Softwareeinheiten zu lösen. Während klassische Agentenmodelle auf logischen und regelbasierten Paradigmen aufbauen, erweitern neuere Entwicklungen – insbesondere durch den Einsatz von Large Language Models (LLMs) – das Spektrum um datengetriebene und probabilistische Ansätze. Dieses Kapitel führt zunächst in die Grundlagen ein (2.4.1), erläutert klassische Agentensysteme (2.4.2) und stellt anschließend die modernen Entwicklungen im Kontext von LLMs dar (2.4.3).</w:t>
      </w:r>
    </w:p>
    <w:p w14:paraId="11229C19" w14:textId="77777777" w:rsidR="00655E40" w:rsidRPr="0000465F" w:rsidRDefault="00655E40" w:rsidP="00E751A7">
      <w:pPr>
        <w:pStyle w:val="Heading3"/>
      </w:pPr>
      <w:bookmarkStart w:id="28" w:name="_Toc208235175"/>
      <w:bookmarkStart w:id="29" w:name="_Toc210642403"/>
      <w:r w:rsidRPr="0000465F">
        <w:t>Grundlagen von Agentensystemen</w:t>
      </w:r>
      <w:bookmarkEnd w:id="28"/>
      <w:bookmarkEnd w:id="29"/>
    </w:p>
    <w:p w14:paraId="133450E5" w14:textId="18957DC0" w:rsidR="00655E40" w:rsidRPr="0000465F" w:rsidRDefault="00655E40" w:rsidP="00655E40">
      <w:pPr>
        <w:pStyle w:val="BasicText"/>
      </w:pPr>
      <w:r w:rsidRPr="0000465F">
        <w:t xml:space="preserve">Ein Agent wird in der Literatur als eine </w:t>
      </w:r>
      <w:r w:rsidRPr="0000465F">
        <w:rPr>
          <w:b/>
          <w:bCs/>
        </w:rPr>
        <w:t>autonome Softwareeinheit</w:t>
      </w:r>
      <w:r w:rsidRPr="0000465F">
        <w:t xml:space="preserve"> beschrieben, die in der Lage ist, ihre Umgebung wahrzunehmen, darauf zu reagieren und eigene Handlungen auszuführen, um bestimmte Ziele zu verfolgen.</w:t>
      </w:r>
      <w:r w:rsidR="00B01D8F" w:rsidRPr="0000465F">
        <w:t xml:space="preserve"> </w:t>
      </w:r>
      <w:sdt>
        <w:sdtPr>
          <w:alias w:val="To edit, see citavi.com/edit"/>
          <w:tag w:val="CitaviPlaceholder#bd25d0bc-2510-4102-8359-1c8e7c02222e"/>
          <w:id w:val="-1425332665"/>
          <w:placeholder>
            <w:docPart w:val="DefaultPlaceholder_-1854013440"/>
          </w:placeholder>
        </w:sdtPr>
        <w:sdtContent>
          <w:r w:rsidR="00B01D8F"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jE3ZTMxLWZkN2UtNDE1My05MzljLTkwNDZhOTM1NjhjYSIsIlJhbmdlTGVuZ3RoIjo0LCJSZWZlcmVuY2VJZCI6ImU4NTVhYjQ1LWYwOGYtNDY2MC04Y2VkLTZkYzU4MzA4YzV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V29vbGRyaWRnZSIsIk1pZGRsZU5hbWUiOiJKLiIsIlByb3RlY3RlZCI6ZmFsc2UsIlNleCI6MiwiQ3JlYXRlZEJ5IjoiX0VzYXVpIiwiQ3JlYXRlZE9uIjoiMjAyNS0wOS0wOFQyMDozOTozOCIsIk1vZGlmaWVkQnkiOiJfRXNhdWkiLCJJZCI6IjcyODNiNjQ3LThhYzMtNGEyNy1iZjMzLTA4ZDFhNWFiNmQxYiIsIk1vZGlmaWVkT24iOiIyMDI1LTA5LTA4VDIwOjM5OjM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dvb2xkcmlkZ2UgMjAwOSAtIEFuIGludHJvZHVjdGlvbiB0byBtdWx0aWFnZW50IHN5c3RlbX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}</w:instrText>
          </w:r>
          <w:r w:rsidR="00B01D8F" w:rsidRPr="0000465F">
            <w:fldChar w:fldCharType="separate"/>
          </w:r>
          <w:r w:rsidR="00472881">
            <w:t>[37]</w:t>
          </w:r>
          <w:r w:rsidR="00B01D8F" w:rsidRPr="0000465F">
            <w:fldChar w:fldCharType="end"/>
          </w:r>
        </w:sdtContent>
      </w:sdt>
      <w:r w:rsidRPr="0000465F">
        <w:t xml:space="preserve"> Jennings, Sycara und Wooldridge definieren vier wesentliche Eigenschaften von Agenten</w:t>
      </w:r>
      <w:r w:rsidR="004C52FE" w:rsidRPr="0000465F">
        <w:t xml:space="preserve"> </w:t>
      </w:r>
      <w:sdt>
        <w:sdtPr>
          <w:alias w:val="To edit, see citavi.com/edit"/>
          <w:tag w:val="CitaviPlaceholder#db7f2125-3478-4ba7-a7f2-6d13f0cb8a8d"/>
          <w:id w:val="461694364"/>
          <w:placeholder>
            <w:docPart w:val="DefaultPlaceholder_-1854013440"/>
          </w:placeholder>
        </w:sdtPr>
        <w:sdtContent>
          <w:r w:rsidR="004C52FE"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GRlNGI1LWY5MWEtNDIzYy1hNDExLTQ2ODA1MjU2NDM5MSIsIlJhbmdlTGVuZ3RoIjo0LCJSZWZlcmVuY2VJZCI6IjllYjMwOTY0LTU3NjItNDExMi05ZWQ0LTM1MGQ1NGUxMjF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jMvQToxMDEwMDkwNDA1MjY2IiwiVXJpU3RyaW5nIjoiaHR0cHM6Ly9kb2kub3JnLzEwLjEwMjMvQToxMDEwMDkwNDA1MjY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}</w:instrText>
          </w:r>
          <w:r w:rsidR="004C52FE" w:rsidRPr="0000465F">
            <w:fldChar w:fldCharType="separate"/>
          </w:r>
          <w:r w:rsidR="00472881">
            <w:t>[38]</w:t>
          </w:r>
          <w:r w:rsidR="004C52FE" w:rsidRPr="0000465F">
            <w:fldChar w:fldCharType="end"/>
          </w:r>
        </w:sdtContent>
      </w:sdt>
      <w:r w:rsidRPr="0000465F">
        <w:t>:</w:t>
      </w:r>
    </w:p>
    <w:p w14:paraId="59101677" w14:textId="77777777" w:rsidR="00655E40" w:rsidRPr="0000465F" w:rsidRDefault="00655E40">
      <w:pPr>
        <w:pStyle w:val="BasicText"/>
        <w:numPr>
          <w:ilvl w:val="0"/>
          <w:numId w:val="19"/>
        </w:numPr>
      </w:pPr>
      <w:r w:rsidRPr="0000465F">
        <w:rPr>
          <w:b/>
          <w:bCs/>
        </w:rPr>
        <w:t>Autonomie</w:t>
      </w:r>
      <w:r w:rsidRPr="0000465F">
        <w:t xml:space="preserve"> – sie handeln unabhängig und kontrollieren ihren eigenen Zustand.</w:t>
      </w:r>
    </w:p>
    <w:p w14:paraId="593AB2B0" w14:textId="77777777" w:rsidR="00655E40" w:rsidRPr="0000465F" w:rsidRDefault="00655E40">
      <w:pPr>
        <w:pStyle w:val="BasicText"/>
        <w:numPr>
          <w:ilvl w:val="0"/>
          <w:numId w:val="19"/>
        </w:numPr>
      </w:pPr>
      <w:r w:rsidRPr="0000465F">
        <w:rPr>
          <w:b/>
          <w:bCs/>
        </w:rPr>
        <w:t>Reaktivität</w:t>
      </w:r>
      <w:r w:rsidRPr="0000465F">
        <w:t xml:space="preserve"> – sie reagieren auf Veränderungen in der Umgebung in Echtzeit.</w:t>
      </w:r>
    </w:p>
    <w:p w14:paraId="3BE5F383" w14:textId="77777777" w:rsidR="00655E40" w:rsidRPr="0000465F" w:rsidRDefault="00655E40">
      <w:pPr>
        <w:pStyle w:val="BasicText"/>
        <w:numPr>
          <w:ilvl w:val="0"/>
          <w:numId w:val="19"/>
        </w:numPr>
      </w:pPr>
      <w:r w:rsidRPr="0000465F">
        <w:rPr>
          <w:b/>
          <w:bCs/>
        </w:rPr>
        <w:t>Proaktivität</w:t>
      </w:r>
      <w:r w:rsidRPr="0000465F">
        <w:t xml:space="preserve"> – sie verfolgen eigene Ziele und planen Handlungen.</w:t>
      </w:r>
    </w:p>
    <w:p w14:paraId="7FBBBFCE" w14:textId="77777777" w:rsidR="00655E40" w:rsidRPr="0000465F" w:rsidRDefault="00655E40">
      <w:pPr>
        <w:pStyle w:val="BasicText"/>
        <w:numPr>
          <w:ilvl w:val="0"/>
          <w:numId w:val="19"/>
        </w:numPr>
      </w:pPr>
      <w:r w:rsidRPr="0000465F">
        <w:rPr>
          <w:b/>
          <w:bCs/>
        </w:rPr>
        <w:t>Sozialität</w:t>
      </w:r>
      <w:r w:rsidRPr="0000465F">
        <w:t xml:space="preserve"> – sie interagieren mit anderen Agenten oder Menschen.</w:t>
      </w:r>
    </w:p>
    <w:p w14:paraId="60BA2C28" w14:textId="29EA29A8" w:rsidR="00655E40" w:rsidRPr="0000465F" w:rsidRDefault="00655E40" w:rsidP="00655E40">
      <w:pPr>
        <w:pStyle w:val="BasicText"/>
      </w:pPr>
      <w:r w:rsidRPr="0000465F">
        <w:t>Diese Merkmale unterscheiden Agenten von klassischen Softwaresystemen, die in der Regel deterministisch und zentralisiert arbeiten. Russell und Norvig</w:t>
      </w:r>
      <w:r w:rsidR="004C52FE" w:rsidRPr="0000465F">
        <w:t xml:space="preserve"> </w:t>
      </w:r>
      <w:r w:rsidRPr="0000465F">
        <w:t>betonen, dass Agenten als „Rational Agents“ verstanden werden können, die versuchen, ihre Leistung anhand einer definierten Nutzenfunktion zu maximieren.</w:t>
      </w:r>
      <w:r w:rsidR="00D31E32" w:rsidRPr="0000465F">
        <w:t xml:space="preserve"> </w:t>
      </w:r>
      <w:sdt>
        <w:sdtPr>
          <w:alias w:val="To edit, see citavi.com/edit"/>
          <w:tag w:val="CitaviPlaceholder#98634b81-8fcb-4c61-867c-dc3e959a1346"/>
          <w:id w:val="-1189219432"/>
          <w:placeholder>
            <w:docPart w:val="DefaultPlaceholder_-1854013440"/>
          </w:placeholder>
        </w:sdtPr>
        <w:sdtContent>
          <w:r w:rsidR="00D31E32" w:rsidRPr="0000465F">
            <w:fldChar w:fldCharType="begin"/>
          </w:r>
          <w:r w:rsidR="009C2C9C" w:rsidRPr="0000465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ZjFiZDg2LThjNzEtNGM2MC04NzliLWIxN2UzZDNiMjNlMiIsIlJhbmdlTGVuZ3RoIjo0LCJSZWZlcmVuY2VJZCI6ImExZDI1NmYxLWEwYjctNGM0Ni05YWZiLWQ1ODZmOGZhODk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}</w:instrText>
          </w:r>
          <w:r w:rsidR="00D31E32" w:rsidRPr="0000465F">
            <w:fldChar w:fldCharType="separate"/>
          </w:r>
          <w:r w:rsidR="00472881">
            <w:t>[39]</w:t>
          </w:r>
          <w:r w:rsidR="00D31E32" w:rsidRPr="0000465F">
            <w:fldChar w:fldCharType="end"/>
          </w:r>
        </w:sdtContent>
      </w:sdt>
    </w:p>
    <w:p w14:paraId="613CF124" w14:textId="147511E9" w:rsidR="00655E40" w:rsidRPr="0000465F" w:rsidRDefault="00655E40" w:rsidP="00655E40">
      <w:pPr>
        <w:pStyle w:val="BasicText"/>
      </w:pPr>
      <w:r w:rsidRPr="0000465F">
        <w:t xml:space="preserve">Ein </w:t>
      </w:r>
      <w:r w:rsidRPr="0000465F">
        <w:rPr>
          <w:b/>
          <w:bCs/>
        </w:rPr>
        <w:t>Multi-Agent-System (MAS)</w:t>
      </w:r>
      <w:r w:rsidRPr="0000465F">
        <w:t xml:space="preserve"> besteht aus mehreren dieser autonomen Einheiten, die durch Kooperation, Koordination oder Wettbewerb zusammenarbeiten. MAS werden seit den 1990er Jahren in Bereichen wie </w:t>
      </w:r>
      <w:r w:rsidRPr="0000465F">
        <w:rPr>
          <w:b/>
          <w:bCs/>
        </w:rPr>
        <w:t>Robotik, Simulation, verteilte Systeme und Logistik</w:t>
      </w:r>
      <w:r w:rsidRPr="0000465F">
        <w:t xml:space="preserve"> eingesetzt.</w:t>
      </w:r>
      <w:r w:rsidR="004C52FE" w:rsidRPr="0000465F">
        <w:t xml:space="preserve"> </w:t>
      </w:r>
      <w:sdt>
        <w:sdtPr>
          <w:alias w:val="To edit, see citavi.com/edit"/>
          <w:tag w:val="CitaviPlaceholder#6569a936-43d1-4895-8b01-1b2f8831b617"/>
          <w:id w:val="1549793223"/>
          <w:placeholder>
            <w:docPart w:val="DefaultPlaceholder_-1854013440"/>
          </w:placeholder>
        </w:sdtPr>
        <w:sdtContent>
          <w:r w:rsidR="004C52FE"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YyNTNlLWQ0YmEtNDRhOC05OWViLWQzNWU1NTA5YzQ4NCIsIlJhbmdlU3RhcnQiOjMsIlJhbmdlTGVuZ3RoIjo1LCJSZWZlcmVuY2VJZCI6IjllYjMwOTY0LTU3NjItNDExMi05ZWQ0LTM1MGQ1NGUxMjF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jMvQToxMDEwMDkwNDA1MjY2IiwiVXJpU3RyaW5nIjoiaHR0cHM6Ly9kb2kub3JnLzEwLjEwMjMvQToxMDEwMDkwNDA1MjY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}</w:instrText>
          </w:r>
          <w:r w:rsidR="004C52FE" w:rsidRPr="0000465F">
            <w:fldChar w:fldCharType="separate"/>
          </w:r>
          <w:r w:rsidR="00472881">
            <w:t>[37, 38]</w:t>
          </w:r>
          <w:r w:rsidR="004C52FE" w:rsidRPr="0000465F">
            <w:fldChar w:fldCharType="end"/>
          </w:r>
        </w:sdtContent>
      </w:sdt>
    </w:p>
    <w:p w14:paraId="5675F494" w14:textId="77777777" w:rsidR="00646346" w:rsidRPr="0000465F" w:rsidRDefault="00646346" w:rsidP="00655E40">
      <w:pPr>
        <w:pStyle w:val="BasicText"/>
      </w:pPr>
    </w:p>
    <w:p w14:paraId="2E6E820F" w14:textId="77777777" w:rsidR="00646346" w:rsidRPr="0000465F" w:rsidRDefault="00646346" w:rsidP="00655E40">
      <w:pPr>
        <w:pStyle w:val="BasicText"/>
      </w:pPr>
    </w:p>
    <w:p w14:paraId="402D9471" w14:textId="77777777" w:rsidR="00646346" w:rsidRPr="0000465F" w:rsidRDefault="00646346" w:rsidP="00655E40">
      <w:pPr>
        <w:pStyle w:val="BasicText"/>
      </w:pPr>
    </w:p>
    <w:p w14:paraId="16E49B56" w14:textId="77777777" w:rsidR="00646346" w:rsidRPr="0000465F" w:rsidRDefault="00646346" w:rsidP="00655E40">
      <w:pPr>
        <w:pStyle w:val="BasicText"/>
      </w:pPr>
    </w:p>
    <w:p w14:paraId="1395B056" w14:textId="77777777" w:rsidR="00655E40" w:rsidRPr="0000465F" w:rsidRDefault="00655E40" w:rsidP="00E751A7">
      <w:pPr>
        <w:pStyle w:val="Heading3"/>
      </w:pPr>
      <w:bookmarkStart w:id="30" w:name="_Toc208235176"/>
      <w:bookmarkStart w:id="31" w:name="_Toc210642404"/>
      <w:r w:rsidRPr="0000465F">
        <w:lastRenderedPageBreak/>
        <w:t>Klassische Agentensysteme</w:t>
      </w:r>
      <w:bookmarkEnd w:id="30"/>
      <w:bookmarkEnd w:id="31"/>
    </w:p>
    <w:p w14:paraId="11C51A9F" w14:textId="4B0213CA" w:rsidR="00D31E32" w:rsidRPr="0000465F" w:rsidRDefault="00655E40" w:rsidP="00655E40">
      <w:pPr>
        <w:pStyle w:val="BasicText"/>
      </w:pPr>
      <w:r w:rsidRPr="0000465F">
        <w:t>Die klassischen Ansätze zu Agentensystemen wurden maßgeblich durch logische und symbolische Methoden geprägt. Ein prominentes Modell ist das BDI-Modell (Belief, Desire, Intention), das Agenten durch ihre Wissensbasis (Beliefs), ihre Ziele (Desires) und ihre geplanten Handlungen (Intentions) beschreibt.</w:t>
      </w:r>
      <w:r w:rsidR="00D31E32" w:rsidRPr="0000465F">
        <w:t xml:space="preserve"> </w:t>
      </w:r>
      <w:sdt>
        <w:sdtPr>
          <w:alias w:val="To edit, see citavi.com/edit"/>
          <w:tag w:val="CitaviPlaceholder#1d271519-32e1-44d9-bca5-34b23de1797d"/>
          <w:id w:val="-730537896"/>
          <w:placeholder>
            <w:docPart w:val="DefaultPlaceholder_-1854013440"/>
          </w:placeholder>
        </w:sdtPr>
        <w:sdtContent>
          <w:r w:rsidR="00D31E32"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Tg2OTMxLTRmNzItNDZmMi04NjhiLThmNTI3MGI3OGViYiIsIlJhbmdlTGVuZ3RoIjozLCJSZWZlcmVuY2VJZCI6ImU4NTVhYjQ1LWYwOGYtNDY2MC04Y2VkLTZkYzU4MzA4YzV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V29vbGRyaWRnZSIsIk1pZGRsZU5hbWUiOiJKLiIsIlByb3RlY3RlZCI6ZmFsc2UsIlNleCI6MiwiQ3JlYXRlZEJ5IjoiX0VzYXVpIiwiQ3JlYXRlZE9uIjoiMjAyNS0wOS0wOFQyMDozOTozOCIsIk1vZGlmaWVkQnkiOiJfRXNhdWkiLCJJZCI6IjcyODNiNjQ3LThhYzMtNGEyNy1iZjMzLTA4ZDFhNWFiNmQxYiIsIk1vZGlmaWVkT24iOiIyMDI1LTA5LTA4VDIwOjM5OjM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dvb2xkcmlkZ2UgMjAwOSAtIEFuIGludHJvZHVjdGlvbiB0byBtdWx0aWFnZW50IHN5c3RlbX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MxOS00NzI1My05IiwiRWRpdG9ycyI6W10sIkV2YWx1YXRpb25Db21wbGV4aXR5IjowLCJFdmFsdWF0aW9uU291cmNlVGV4dEZvcm1hdCI6MCwiR3JvdXBzIjpbXSwiSGFzTGFiZWwxIjpmYWxzZSwiSGFzTGFiZWwyIjpmYWxzZSwiSXNibiI6Ijk3OC0zLTMxOS00NzI1Mi0yIi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85NzgtMy0zMTktNDcyNTMtOSIsIlVyaVN0cmluZyI6Imh0dHBzOi8vZG9pLm9yZy8xMC4xMDA3Lzk3OC0zLTMxOS00NzI1My0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}</w:instrText>
          </w:r>
          <w:r w:rsidR="00D31E32" w:rsidRPr="0000465F">
            <w:fldChar w:fldCharType="separate"/>
          </w:r>
          <w:r w:rsidR="00472881">
            <w:t>[37, 40]</w:t>
          </w:r>
          <w:r w:rsidR="00D31E32" w:rsidRPr="0000465F">
            <w:fldChar w:fldCharType="end"/>
          </w:r>
        </w:sdtContent>
      </w:sdt>
      <w:r w:rsidRPr="0000465F">
        <w:t xml:space="preserve"> Dieses Modell diente als theoretische Grundlage für zahlreiche Implementierungen von Agentensystemen in den 1990er und 2000er Jahren.</w:t>
      </w:r>
    </w:p>
    <w:p w14:paraId="1360BC75" w14:textId="77777777" w:rsidR="00022A8C" w:rsidRPr="0000465F" w:rsidRDefault="00022A8C" w:rsidP="00022A8C">
      <w:pPr>
        <w:pStyle w:val="BasicText"/>
        <w:keepNext/>
      </w:pPr>
      <w:r w:rsidRPr="0000465F">
        <w:rPr>
          <w:noProof/>
        </w:rPr>
        <w:drawing>
          <wp:inline distT="0" distB="0" distL="0" distR="0" wp14:anchorId="0C2C6414" wp14:editId="45207A25">
            <wp:extent cx="5400040" cy="4992370"/>
            <wp:effectExtent l="0" t="0" r="0" b="0"/>
            <wp:docPr id="1174356136"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356136" name="Picture 1" descr="A diagram of a flowchart&#10;&#10;AI-generated content may be incorrect."/>
                    <pic:cNvPicPr/>
                  </pic:nvPicPr>
                  <pic:blipFill>
                    <a:blip r:embed="rId15"/>
                    <a:stretch>
                      <a:fillRect/>
                    </a:stretch>
                  </pic:blipFill>
                  <pic:spPr>
                    <a:xfrm>
                      <a:off x="0" y="0"/>
                      <a:ext cx="5400040" cy="4992370"/>
                    </a:xfrm>
                    <a:prstGeom prst="rect">
                      <a:avLst/>
                    </a:prstGeom>
                  </pic:spPr>
                </pic:pic>
              </a:graphicData>
            </a:graphic>
          </wp:inline>
        </w:drawing>
      </w:r>
    </w:p>
    <w:p w14:paraId="32C288B6" w14:textId="60A46AAF" w:rsidR="00022A8C" w:rsidRPr="0000465F" w:rsidRDefault="00022A8C" w:rsidP="00022A8C">
      <w:pPr>
        <w:pStyle w:val="Caption"/>
      </w:pPr>
      <w:bookmarkStart w:id="32" w:name="_Toc210521098"/>
      <w:r w:rsidRPr="0000465F">
        <w:t xml:space="preserve">Abbildung </w:t>
      </w:r>
      <w:fldSimple w:instr=" SEQ Abbildung \* ARABIC ">
        <w:r w:rsidR="00472881">
          <w:rPr>
            <w:noProof/>
          </w:rPr>
          <w:t>4</w:t>
        </w:r>
      </w:fldSimple>
      <w:r w:rsidRPr="0000465F">
        <w:t xml:space="preserve"> BDI Aktivitätsdiagramm </w:t>
      </w:r>
      <w:sdt>
        <w:sdtPr>
          <w:alias w:val="To edit, see citavi.com/edit"/>
          <w:tag w:val="CitaviPlaceholder#0a4b8941-38ea-48bf-a617-926e40bfc1c3"/>
          <w:id w:val="287326450"/>
          <w:placeholder>
            <w:docPart w:val="DefaultPlaceholder_-1854013440"/>
          </w:placeholder>
        </w:sdtPr>
        <w:sdtContent>
          <w:r w:rsidRPr="0000465F">
            <w:fldChar w:fldCharType="begin"/>
          </w:r>
          <w:r w:rsidR="009C2C9C" w:rsidRPr="0000465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jI1YjM2LThhZWQtNDQ3My1hMzlkLTRiMjEwY2NlOWVjNiIsIlJhbmdlTGVuZ3RoIjo0LCJSZWZlcmVuY2VJZCI6Ijc5NzI1ZTY2LWJiZTItNGEzOC1hYzMxLTBlMTk0YzkyZmQ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NDcyNTMtOSIsIkVkaXRvcnMiOltdLCJFdmFsdWF0aW9uQ29tcGxleGl0eSI6MCwiRXZhbHVhdGlvblNvdXJjZVRleHRGb3JtYXQiOjAsIkdyb3VwcyI6W10sIkhhc0xhYmVsMSI6ZmFsc2UsIkhhc0xhYmVsMiI6ZmFsc2UsIklzYm4iOiI5NzgtMy0zMTktNDcyNTItMiI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OTc4LTMtMzE5LTQ3MjUzLTkiLCJVcmlTdHJpbmciOiJodHRwczovL2RvaS5vcmcvMTAuMTAwNy85NzgtMy0zMTktNDcyNTMt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}</w:instrText>
          </w:r>
          <w:r w:rsidRPr="0000465F">
            <w:fldChar w:fldCharType="separate"/>
          </w:r>
          <w:r w:rsidR="00472881">
            <w:t>[40]</w:t>
          </w:r>
          <w:r w:rsidRPr="0000465F">
            <w:fldChar w:fldCharType="end"/>
          </w:r>
        </w:sdtContent>
      </w:sdt>
      <w:bookmarkEnd w:id="32"/>
    </w:p>
    <w:p w14:paraId="32103ADC" w14:textId="77777777" w:rsidR="00655E40" w:rsidRPr="0000465F" w:rsidRDefault="00655E40" w:rsidP="00655E40">
      <w:pPr>
        <w:pStyle w:val="BasicText"/>
      </w:pPr>
      <w:r w:rsidRPr="0000465F">
        <w:t>Ein weiteres etabliertes Paradigma sind Blackboard-Systeme, bei denen mehrere Agenten über eine gemeinsame Datenstruktur interagieren. Dabei dient das „Blackboard“ als Koordinationsfläche, auf der Agenten Wissen austauschen und ihre Handlungen synchronisieren.</w:t>
      </w:r>
    </w:p>
    <w:p w14:paraId="6EFF7B1D" w14:textId="77777777" w:rsidR="00022A8C" w:rsidRPr="0000465F" w:rsidRDefault="00022A8C" w:rsidP="00655E40">
      <w:pPr>
        <w:pStyle w:val="BasicText"/>
      </w:pPr>
    </w:p>
    <w:p w14:paraId="33AED168" w14:textId="5DB361AD" w:rsidR="00655E40" w:rsidRPr="0000465F" w:rsidRDefault="00655E40" w:rsidP="00655E40">
      <w:pPr>
        <w:pStyle w:val="BasicText"/>
      </w:pPr>
      <w:r w:rsidRPr="0000465F">
        <w:lastRenderedPageBreak/>
        <w:t>Zur Kommunikation in MAS wurden Standards wie die Agent Communication Language (ACL) und die FIPA-Standards entwickelt. Diese ermöglichen es, Nachrichten zwischen Agenten in strukturierter Form auszutauschen und komplexe Kooperationsprotokolle abzubilden</w:t>
      </w:r>
      <w:r w:rsidR="00D31E32" w:rsidRPr="0000465F">
        <w:t xml:space="preserve">. </w:t>
      </w:r>
      <w:sdt>
        <w:sdtPr>
          <w:alias w:val="To edit, see citavi.com/edit"/>
          <w:tag w:val="CitaviPlaceholder#49e80a08-517e-457b-b17f-ab4221b29118"/>
          <w:id w:val="-1325963584"/>
          <w:placeholder>
            <w:docPart w:val="DefaultPlaceholder_-1854013440"/>
          </w:placeholder>
        </w:sdtPr>
        <w:sdtContent>
          <w:r w:rsidR="00D31E32"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OTBhOWVlLTFkYzItNDA2OC05MDJhLTU2YjQ3MzdhNWJjYiIsIlJhbmdlTGVuZ3RoIjozLCJSZWZlcmVuY2VJZCI6IjllYjMwOTY0LTU3NjItNDExMi05ZWQ0LTM1MGQ1NGUxMjF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jMvQToxMDEwMDkwNDA1MjY2IiwiVXJpU3RyaW5nIjoiaHR0cHM6Ly9kb2kub3JnLzEwLjEwMjMvQToxMDEwMDkwNDA1MjY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XSwiQ2l0YXRpb25LZXlVcGRhdGVUeXBlIjowLCJDb2xsYWJvcmF0b3JzIjpbXSwiQ292ZXJQYXRoIjp7IiRpZCI6IjIwIiwiJHR5cGUiOiJTd2lzc0FjYWRlbWljLkNpdGF2aS5MaW5rZWRSZXNvdXJjZSwgU3dpc3NBY2FkZW1pYy5DaXRhdmkiLCJMaW5rZWRSZXNvdXJjZVR5cGUiOjEsIlVyaVN0cmluZyI6InRoZXNpcy5qcG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}</w:instrText>
          </w:r>
          <w:r w:rsidR="00D31E32" w:rsidRPr="0000465F">
            <w:fldChar w:fldCharType="separate"/>
          </w:r>
          <w:r w:rsidR="00472881">
            <w:t>[38, 41]</w:t>
          </w:r>
          <w:r w:rsidR="00D31E32" w:rsidRPr="0000465F">
            <w:fldChar w:fldCharType="end"/>
          </w:r>
        </w:sdtContent>
      </w:sdt>
    </w:p>
    <w:p w14:paraId="54A44132" w14:textId="5DB20D7D" w:rsidR="00655E40" w:rsidRPr="0000465F" w:rsidRDefault="00655E40" w:rsidP="00655E40">
      <w:pPr>
        <w:pStyle w:val="BasicText"/>
      </w:pPr>
      <w:r w:rsidRPr="0000465F">
        <w:t>Calegari et al. zeigen in einer systematischen Literaturübersicht, dass klassische MAS insbesondere auf formalen Logiksystemen aufbauen, um Eigenschaften wie Korrektheit, Vorhersagbarkeit und Stabilität sicherzustellen. Gleichzeitig weisen sie darauf hin, dass diese Systeme häufig in hochspezialisierten Anwendungsdomänen zum Einsatz kamen (z. B. Fertigung, E-Commerce), jedoch Schwierigkeiten bei der Skalierung und Generalisierung auftraten.</w:t>
      </w:r>
      <w:r w:rsidR="00731CDD" w:rsidRPr="0000465F">
        <w:t xml:space="preserve"> </w:t>
      </w:r>
      <w:sdt>
        <w:sdtPr>
          <w:alias w:val="To edit, see citavi.com/edit"/>
          <w:tag w:val="CitaviPlaceholder#f9ec1b39-9b66-4808-acd5-a8f0a26dd984"/>
          <w:id w:val="963307596"/>
          <w:placeholder>
            <w:docPart w:val="DefaultPlaceholder_-1854013440"/>
          </w:placeholder>
        </w:sdtPr>
        <w:sdtContent>
          <w:r w:rsidR="00731CDD"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TA5ODkzLTZmOTItNDViNy05NmM5LTk2MDFiMGNlZjk4NCIsIlJhbmdlTGVuZ3RoIjo0LCJSZWZlcmVuY2VJZCI6IjBhMzRiOTVkLTk5NmMtNGQ2My05NWE3LTdiMTdiYWYxYjc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A0NTgtMDIwLTA5NDc4L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3MxMDQ1OC0wMjAtMDk0NzgtMyIsIlVyaVN0cmluZyI6Imh0dHBzOi8vZG9pLm9yZy8xMC4xMDA3L3MxMDQ1OC0wMjAtMDk0Nzgt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}</w:instrText>
          </w:r>
          <w:r w:rsidR="00731CDD" w:rsidRPr="0000465F">
            <w:fldChar w:fldCharType="separate"/>
          </w:r>
          <w:r w:rsidR="00472881">
            <w:t>[42]</w:t>
          </w:r>
          <w:r w:rsidR="00731CDD" w:rsidRPr="0000465F">
            <w:fldChar w:fldCharType="end"/>
          </w:r>
        </w:sdtContent>
      </w:sdt>
    </w:p>
    <w:p w14:paraId="3C6600C4" w14:textId="77777777" w:rsidR="00655E40" w:rsidRPr="0000465F" w:rsidRDefault="00655E40" w:rsidP="00655E40">
      <w:pPr>
        <w:pStyle w:val="BasicText"/>
      </w:pPr>
      <w:r w:rsidRPr="0000465F">
        <w:t>Damit bilden klassische MAS eine solide theoretische Basis, deren Stärken in Formalisierung und Nachvollziehbarkeit liegen, deren Limitationen jedoch in der eingeschränkten Flexibilität und der geringen Adaptivität an neue, offene Umgebungen deutlich werden.</w:t>
      </w:r>
    </w:p>
    <w:p w14:paraId="598EACB2" w14:textId="77777777" w:rsidR="00655E40" w:rsidRPr="0000465F" w:rsidRDefault="00655E40" w:rsidP="00E751A7">
      <w:pPr>
        <w:pStyle w:val="Heading3"/>
      </w:pPr>
      <w:bookmarkStart w:id="33" w:name="_Toc208235177"/>
      <w:bookmarkStart w:id="34" w:name="_Toc210642405"/>
      <w:r w:rsidRPr="0000465F">
        <w:t>Agenten im Kontext von LLMs</w:t>
      </w:r>
      <w:bookmarkEnd w:id="33"/>
      <w:bookmarkEnd w:id="34"/>
    </w:p>
    <w:p w14:paraId="4088433D" w14:textId="35117181" w:rsidR="00655E40" w:rsidRPr="0000465F" w:rsidRDefault="00655E40" w:rsidP="00655E40">
      <w:pPr>
        <w:pStyle w:val="BasicText"/>
      </w:pPr>
      <w:r w:rsidRPr="0000465F">
        <w:t>Mit der Einführung von Large Language Models hat sich das Agentenkonzept grundlegend erweitert. LLMs ermöglichen es, Agenten zu konstruieren, die nicht mehr ausschließlich auf logischen Regeln und vordefinierten Protokollen beruhen, sondern auf statistischen Sprachmodellen, die in der Lage sind, komplexe Aufgaben flexibel zu bearbeiten.</w:t>
      </w:r>
      <w:r w:rsidR="00903B9B" w:rsidRPr="0000465F">
        <w:t xml:space="preserve"> </w:t>
      </w:r>
      <w:sdt>
        <w:sdtPr>
          <w:alias w:val="To edit, see citavi.com/edit"/>
          <w:tag w:val="CitaviPlaceholder#4a3d4a9a-f612-4532-ad7c-fff764aa1802"/>
          <w:id w:val="396552017"/>
          <w:placeholder>
            <w:docPart w:val="DefaultPlaceholder_-1854013440"/>
          </w:placeholder>
        </w:sdtPr>
        <w:sdtContent>
          <w:r w:rsidR="00903B9B" w:rsidRPr="0000465F">
            <w:fldChar w:fldCharType="begin"/>
          </w:r>
          <w:r w:rsidR="0047288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YWI2NWUwLTdiNmItNGRhMS04YTY5LTU1OTk1NGRiZmEwOCIsIlJhbmdlTGVuZ3RoIjozLCJSZWZlcmVuY2VJZCI6IjVkOWYxZGExLWYwY2ItNGZmNy1hYzQxLTA0MzRjZDdiNGEy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4LjIwMjM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zA4LjEwNjIwdjYiLCJVcmlTdHJpbmciOiJodHRwczovL2FyeGl2Lm9yZy9wZGYvMjMwOC4xMDYyMHY2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XNhdWkiLCJDcmVhdGVkT24iOiIyMDI1LTA5LTA3VDExOjU5OjEwIiwiTW9kaWZpZWRCeSI6Il9Fc2F1aSIsIklkIjoiOTY3OGQyNDYtYjdkNS00YTc2LWJkN2ItMTU5ZjJlZDI4NjhhIiwiTW9kaWZpZWRPbiI6IjIwMjUtMDktMDdUMTE6NTk6MTA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YXJ4aXYub3JnL2Ficy8yMzA4LjEwNjIwdjYiLCJVcmlTdHJpbmciOiJodHRwOi8vYXJ4aXYub3JnL2Ficy8yMzA4LjEwNjIwdjY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VzYXVpIiwiQ3JlYXRlZE9uIjoiMjAyNS0wOS0wN1QxMTo1OToxMCIsIk1vZGlmaWVkQnkiOiJfRXNhdWkiLCJJZCI6Ijk2NWYwOWMzLWZiZTUtNDdiMS1iNjM0LWViYWJiNzhmOWFmNyIsIk1vZGlmaWVkT24iOiIyMDI1LTA5LTA3VDExOjU5OjEwIiwiUHJvamVjdCI6eyIkcmVmIjoiOC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DovL2FyeGl2Lm9yZy9wZGYvMjMwOC4xMDYyMHY2IiwiVXJpU3RyaW5nIjoiaHR0cDovL2FyeGl2Lm9yZy9wZGYvMjMwOC4xMDYyMHY2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}</w:instrText>
          </w:r>
          <w:r w:rsidR="00903B9B" w:rsidRPr="0000465F">
            <w:fldChar w:fldCharType="separate"/>
          </w:r>
          <w:r w:rsidR="00472881">
            <w:t>[4]</w:t>
          </w:r>
          <w:r w:rsidR="00903B9B" w:rsidRPr="0000465F">
            <w:fldChar w:fldCharType="end"/>
          </w:r>
        </w:sdtContent>
      </w:sdt>
    </w:p>
    <w:p w14:paraId="468844F7" w14:textId="65B591D7" w:rsidR="00655E40" w:rsidRPr="0000465F" w:rsidRDefault="00655E40" w:rsidP="00655E40">
      <w:pPr>
        <w:pStyle w:val="BasicText"/>
      </w:pPr>
      <w:r w:rsidRPr="0000465F">
        <w:t>Guo et al.</w:t>
      </w:r>
      <w:r w:rsidR="00903B9B" w:rsidRPr="0000465F">
        <w:t xml:space="preserve"> </w:t>
      </w:r>
      <w:r w:rsidRPr="0000465F">
        <w:t>beschreiben LLM-basierte Agenten als Systeme, die Planung, Gedächtnis, Tool-Zugriff und Kommunikation integrieren können. Diese Eigenschaften resultieren nicht aus explizit programmierten Regeln, sondern aus emergenten Fähigkeiten, die durch das Training auf großen Datenmengen entstehen.</w:t>
      </w:r>
      <w:r w:rsidR="00B04CC2" w:rsidRPr="0000465F">
        <w:t xml:space="preserve"> </w:t>
      </w:r>
      <w:sdt>
        <w:sdtPr>
          <w:alias w:val="To edit, see citavi.com/edit"/>
          <w:tag w:val="CitaviPlaceholder#0af92bc0-5904-4531-b5ff-465f05922658"/>
          <w:id w:val="-238715176"/>
          <w:placeholder>
            <w:docPart w:val="DefaultPlaceholder_-1854013440"/>
          </w:placeholder>
        </w:sdtPr>
        <w:sdtContent>
          <w:r w:rsidR="00B04CC2"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mMyNWM0LWQ3ZTgtNGEwZi1iNzQ0LTczYWIxYzViNzg4YSIsIlJhbmdlTGVuZ3RoIjo0LCJSZWZlcmVuY2VJZCI6IjFiNDFhMTBmLTc4ZGUtNGY3MS04OWI2LWEwYTY1MGNhZDdj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i4wMS4yMDI0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QwMi4wMTY4MCIsIlVyaVN0cmluZyI6Imh0dHA6Ly9hcnhpdi5vcmcvcGRmLzI0MDIuMDE2OD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VzYXVpIiwiQ3JlYXRlZE9uIjoiMjAyNS0wOS0wOVQxNjozMjo1OSIsIk1vZGlmaWVkQnkiOiJfRXNhdWkiLCJJZCI6ImYwZmZjYjY5LWM4M2UtNDk5Ni1hMDFjLTZlMmVjMTUxOGFmMiIsIk1vZGlmaWVkT24iOiIyMDI1LTA5LTA5VDE2OjMyOjU5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jQwMi4wMTY4MCIsIlVyaVN0cmluZyI6Imh0dHBzOi8vYXJ4aXYub3JnL3BkZi8yNDAyLjAxNjgwdjI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}</w:instrText>
          </w:r>
          <w:r w:rsidR="00B04CC2" w:rsidRPr="0000465F">
            <w:fldChar w:fldCharType="separate"/>
          </w:r>
          <w:r w:rsidR="00472881">
            <w:t>[43]</w:t>
          </w:r>
          <w:r w:rsidR="00B04CC2" w:rsidRPr="0000465F">
            <w:fldChar w:fldCharType="end"/>
          </w:r>
        </w:sdtContent>
      </w:sdt>
      <w:r w:rsidRPr="0000465F">
        <w:t xml:space="preserve"> Plaat et al. bezeichnen diese Systeme als „agentic LLMs“ und argumentieren, dass sie im Gegensatz zu klassischen MAS nicht nur symbolische Repräsentationen verarbeiten, sondern direkt mit unstrukturierten Daten interagieren können.</w:t>
      </w:r>
      <w:r w:rsidR="001E12AF" w:rsidRPr="0000465F">
        <w:t xml:space="preserve"> </w:t>
      </w:r>
      <w:sdt>
        <w:sdtPr>
          <w:alias w:val="To edit, see citavi.com/edit"/>
          <w:tag w:val="CitaviPlaceholder#0b771c87-ec21-47ff-85f2-311e618950b7"/>
          <w:id w:val="863181699"/>
          <w:placeholder>
            <w:docPart w:val="DefaultPlaceholder_-1854013440"/>
          </w:placeholder>
        </w:sdtPr>
        <w:sdtContent>
          <w:r w:rsidR="001E12AF" w:rsidRPr="0000465F">
            <w:fldChar w:fldCharType="begin"/>
          </w:r>
          <w:r w:rsidR="0047288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NTU2ZjVkLTJmNDEtNDNkMy1iNGVjLTM5M2U1NDk0ODQwMyIsIlJhbmdlTGVuZ3RoIjo0LCJSZWZlcmVuY2VJZCI6Ijc0YmQxZjViLTIxOTItNDRkNy1hM2M0LWFiMTBiMTE4ZTE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NSIsIkRvaSI6IjEwLjQ4NTUwL0FSWElWLjI1MDMuMjMwMz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0ODU1MC9BUlhJVi4yNTAzLjIzMDM3IiwiVXJpU3RyaW5nIjoiaHR0cHM6Ly9kb2kub3JnLzEwLjQ4NTUwL0FSWElWLjI1MDMuMjMwMz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}</w:instrText>
          </w:r>
          <w:r w:rsidR="001E12AF" w:rsidRPr="0000465F">
            <w:fldChar w:fldCharType="separate"/>
          </w:r>
          <w:r w:rsidR="00472881">
            <w:t>[44]</w:t>
          </w:r>
          <w:r w:rsidR="001E12AF" w:rsidRPr="0000465F">
            <w:fldChar w:fldCharType="end"/>
          </w:r>
        </w:sdtContent>
      </w:sdt>
    </w:p>
    <w:p w14:paraId="74CA8E58" w14:textId="41AD8CCE" w:rsidR="00655E40" w:rsidRPr="0000465F" w:rsidRDefault="00655E40" w:rsidP="00655E40">
      <w:pPr>
        <w:pStyle w:val="BasicText"/>
      </w:pPr>
      <w:r w:rsidRPr="0000465F">
        <w:t>Im Software Engineering werden LLM-Agenten zunehmend in mehragentigen Workflows eingesetzt, etwa für Planung, Codierung, Testen und Review. Wang et al. zeigen in ihrer systematischen Übersicht, dass diese Systeme neue Formen der Zusammenarbeit ermöglichen: LLM-Agenten kommunizieren nicht über formale ACL-Protokolle, sondern über natürliche Sprache, und können dabei externe Werkzeuge über APIs oder Function-Calling ansteuern.</w:t>
      </w:r>
      <w:r w:rsidR="001E12AF" w:rsidRPr="0000465F">
        <w:t xml:space="preserve"> </w:t>
      </w:r>
      <w:sdt>
        <w:sdtPr>
          <w:alias w:val="To edit, see citavi.com/edit"/>
          <w:tag w:val="CitaviPlaceholder#25f8bcfe-68a9-42f0-bb98-087d532d4dea"/>
          <w:id w:val="875901636"/>
          <w:placeholder>
            <w:docPart w:val="DefaultPlaceholder_-1854013440"/>
          </w:placeholder>
        </w:sdtPr>
        <w:sdtContent>
          <w:r w:rsidR="001E12AF"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zkyYmE5LWYyMjMtNGE4MC04MTc1LTVmNmUwMmEyZTk3YSIsIlJhbmdlTGVuZ3RoIjozLCJSZWZlcmVuY2VJZCI6Ijk2YjAwMzc0LWM1MWQtNDIwNC04MzVkLTlhNTE3YjQxNzQ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A1MTUtMDI1LTAwNTQ0LT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A3L3MxMDUxNS0wMjUtMDA1NDQtMiIsIlVyaVN0cmluZyI6Imh0dHBzOi8vZG9pLm9yZy8xMC4xMDA3L3MxMDUxNS0wMjUtMDA1NDQt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}</w:instrText>
          </w:r>
          <w:r w:rsidR="001E12AF" w:rsidRPr="0000465F">
            <w:fldChar w:fldCharType="separate"/>
          </w:r>
          <w:r w:rsidR="00472881">
            <w:t>[8]</w:t>
          </w:r>
          <w:r w:rsidR="001E12AF" w:rsidRPr="0000465F">
            <w:fldChar w:fldCharType="end"/>
          </w:r>
        </w:sdtContent>
      </w:sdt>
    </w:p>
    <w:p w14:paraId="19C3C546" w14:textId="24DE994D" w:rsidR="00655E40" w:rsidRPr="0000465F" w:rsidRDefault="00655E40" w:rsidP="00655E40">
      <w:pPr>
        <w:pStyle w:val="BasicText"/>
      </w:pPr>
      <w:r w:rsidRPr="0000465F">
        <w:lastRenderedPageBreak/>
        <w:t>Applis et al. skizzieren die Vision eines „Unified Software Engineering Agent“, der den gesamten Entwicklungszyklus</w:t>
      </w:r>
      <w:r w:rsidR="00B04CC2" w:rsidRPr="0000465F">
        <w:t xml:space="preserve"> </w:t>
      </w:r>
      <w:r w:rsidRPr="0000465F">
        <w:t>von der Anforderungsanalyse über Codierung und Testing bis zur Integration weitgehend autonom bewältigen kann.</w:t>
      </w:r>
      <w:r w:rsidR="001E12AF" w:rsidRPr="0000465F">
        <w:t xml:space="preserve"> </w:t>
      </w:r>
      <w:sdt>
        <w:sdtPr>
          <w:alias w:val="To edit, see citavi.com/edit"/>
          <w:tag w:val="CitaviPlaceholder#edbc484c-7b6b-4213-b826-8005972604fc"/>
          <w:id w:val="-1002662848"/>
          <w:placeholder>
            <w:docPart w:val="DefaultPlaceholder_-1854013440"/>
          </w:placeholder>
        </w:sdtPr>
        <w:sdtContent>
          <w:r w:rsidR="001E12AF"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NDQyYjEwLTExZTMtNDhhMS1hNWZkLWQ3MjM1MDVjYjM3ZiIsIlJhbmdlTGVuZ3RoIjozLCJSZWZlcmVuY2VJZCI6Ijk2YjAwMzc0LWM1MWQtNDIwNC04MzVkLTlhNTE3YjQxNzQ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A1MTUtMDI1LTAwNTQ0LT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A3L3MxMDUxNS0wMjUtMDA1NDQtMiIsIlVyaVN0cmluZyI6Imh0dHBzOi8vZG9pLm9yZy8xMC4xMDA3L3MxMDUxNS0wMjUtMDA1NDQt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}</w:instrText>
          </w:r>
          <w:r w:rsidR="001E12AF" w:rsidRPr="0000465F">
            <w:fldChar w:fldCharType="separate"/>
          </w:r>
          <w:r w:rsidR="00472881">
            <w:t>[8]</w:t>
          </w:r>
          <w:r w:rsidR="001E12AF" w:rsidRPr="0000465F">
            <w:fldChar w:fldCharType="end"/>
          </w:r>
        </w:sdtContent>
      </w:sdt>
      <w:r w:rsidRPr="0000465F">
        <w:t xml:space="preserve"> Gleichzeitig weist Botti kritisch darauf hin, dass viele der diskutierten Eigenschaften von LLM-Agenten bereits in der klassischen Agentenforschung untersucht wurden. Die Frage, ob LLM-Agenten tatsächlich eine völlig neue Paradigmenklasse darstellen oder lediglich bestehende Konzepte erweitern, ist daher eine offene Forschungsdiskussion.</w:t>
      </w:r>
      <w:r w:rsidR="00B04CC2" w:rsidRPr="0000465F">
        <w:t xml:space="preserve"> </w:t>
      </w:r>
      <w:sdt>
        <w:sdtPr>
          <w:alias w:val="To edit, see citavi.com/edit"/>
          <w:tag w:val="CitaviPlaceholder#4b7a8322-120e-40e2-87fc-5ba4a2132dc5"/>
          <w:id w:val="739753140"/>
          <w:placeholder>
            <w:docPart w:val="DefaultPlaceholder_-1854013440"/>
          </w:placeholder>
        </w:sdtPr>
        <w:sdtContent>
          <w:r w:rsidR="00B04CC2" w:rsidRPr="0000465F">
            <w:fldChar w:fldCharType="begin"/>
          </w:r>
          <w:r w:rsidR="0047288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hhYjYyLTJmNTEtNDczOS04MWM5LTBiMzAyOTljODhhNCIsIlJhbmdlTGVuZ3RoIjo0LCJSZWZlcmVuY2VJZCI6ImE1NWE2NDFjLWM1MWItNGM1OS1iZGRiLTAwOTQwYzdkYTk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i4iLCJMYXN0TmFtZSI6IkJvdHRpIiwiUHJvdGVjdGVkIjpmYWxzZSwiU2V4IjowLCJDcmVhdGVkQnkiOiJfRXNhdWkiLCJDcmVhdGVkT24iOiIyMDI1LTA5LTA5VDE2OjI2OjUyIiwiTW9kaWZpZWRCeSI6Il9Fc2F1aSIsIklkIjoiZGE3ZTUxMWEtYTI2NC00MDAwLThhOWMtODhhYzBkNWI0Y2ZjIiwiTW9kaWZpZWRPbiI6IjIwMjUtMDktMDlUMTY6MjY6NT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Qm90dGkgMjAyNSAtIEFnZW50aWMgQUkgYW5kIE11bHRpYWdlbnRpY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NSIsIkRvaSI6IjEwLjQ4NTUwL0FSWElWLjI1MDYuMDE0N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0ODU1MC9BUlhJVi4yNTA2LjAxNDYzIiwiVXJpU3RyaW5nIjoiaHR0cHM6Ly9kb2kub3JnLzEwLjQ4NTUwL0FSWElWLjI1MDYuMDE0N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}</w:instrText>
          </w:r>
          <w:r w:rsidR="00B04CC2" w:rsidRPr="0000465F">
            <w:fldChar w:fldCharType="separate"/>
          </w:r>
          <w:r w:rsidR="00472881">
            <w:t>[45]</w:t>
          </w:r>
          <w:r w:rsidR="00B04CC2" w:rsidRPr="0000465F">
            <w:fldChar w:fldCharType="end"/>
          </w:r>
        </w:sdtContent>
      </w:sdt>
    </w:p>
    <w:p w14:paraId="596B5456" w14:textId="77777777" w:rsidR="00FF6EFD" w:rsidRPr="0000465F" w:rsidRDefault="00FF6EFD" w:rsidP="00655E40">
      <w:pPr>
        <w:pStyle w:val="BasicText"/>
      </w:pPr>
    </w:p>
    <w:p w14:paraId="1446F292" w14:textId="4EFB70A3" w:rsidR="00FF6EFD" w:rsidRPr="00714052" w:rsidRDefault="00714052" w:rsidP="00655E40">
      <w:pPr>
        <w:pStyle w:val="BasicText"/>
        <w:rPr>
          <w:color w:val="EE0000"/>
        </w:rPr>
      </w:pPr>
      <w:r w:rsidRPr="00714052">
        <w:rPr>
          <w:color w:val="EE0000"/>
        </w:rPr>
        <w:t>LLM-Agenten ABBILDUNG</w:t>
      </w:r>
    </w:p>
    <w:p w14:paraId="6C73390C" w14:textId="77777777" w:rsidR="00FF6EFD" w:rsidRPr="0000465F" w:rsidRDefault="00FF6EFD" w:rsidP="00655E40">
      <w:pPr>
        <w:pStyle w:val="BasicText"/>
      </w:pPr>
    </w:p>
    <w:p w14:paraId="4E42E988" w14:textId="77777777" w:rsidR="00FF6EFD" w:rsidRPr="0000465F" w:rsidRDefault="00FF6EFD" w:rsidP="00655E40">
      <w:pPr>
        <w:pStyle w:val="BasicText"/>
      </w:pPr>
    </w:p>
    <w:p w14:paraId="2779FFEC" w14:textId="77777777" w:rsidR="00FF6EFD" w:rsidRPr="0000465F" w:rsidRDefault="00FF6EFD" w:rsidP="00655E40">
      <w:pPr>
        <w:pStyle w:val="BasicText"/>
      </w:pPr>
    </w:p>
    <w:p w14:paraId="5DD3CD5F" w14:textId="77777777" w:rsidR="00FF6EFD" w:rsidRPr="0000465F" w:rsidRDefault="00FF6EFD" w:rsidP="00655E40">
      <w:pPr>
        <w:pStyle w:val="BasicText"/>
      </w:pPr>
    </w:p>
    <w:p w14:paraId="3C81AEFD" w14:textId="77777777" w:rsidR="00FF6EFD" w:rsidRPr="0000465F" w:rsidRDefault="00FF6EFD" w:rsidP="00655E40">
      <w:pPr>
        <w:pStyle w:val="BasicText"/>
      </w:pPr>
    </w:p>
    <w:p w14:paraId="397D9D53" w14:textId="77777777" w:rsidR="00FF6EFD" w:rsidRPr="0000465F" w:rsidRDefault="00FF6EFD" w:rsidP="00655E40">
      <w:pPr>
        <w:pStyle w:val="BasicText"/>
      </w:pPr>
    </w:p>
    <w:p w14:paraId="6F998DC6" w14:textId="77777777" w:rsidR="00FF6EFD" w:rsidRPr="0000465F" w:rsidRDefault="00FF6EFD" w:rsidP="00655E40">
      <w:pPr>
        <w:pStyle w:val="BasicText"/>
      </w:pPr>
    </w:p>
    <w:p w14:paraId="63D0C264" w14:textId="77777777" w:rsidR="00FF6EFD" w:rsidRPr="0000465F" w:rsidRDefault="00FF6EFD" w:rsidP="00655E40">
      <w:pPr>
        <w:pStyle w:val="BasicText"/>
      </w:pPr>
    </w:p>
    <w:p w14:paraId="5A0F6B1D" w14:textId="77777777" w:rsidR="00646346" w:rsidRPr="0000465F" w:rsidRDefault="00646346" w:rsidP="00655E40">
      <w:pPr>
        <w:pStyle w:val="BasicText"/>
      </w:pPr>
    </w:p>
    <w:p w14:paraId="4211842C" w14:textId="77777777" w:rsidR="00F31804" w:rsidRPr="0000465F" w:rsidRDefault="00F31804" w:rsidP="00655E40">
      <w:pPr>
        <w:pStyle w:val="BasicText"/>
      </w:pPr>
    </w:p>
    <w:p w14:paraId="1C1510E7" w14:textId="77777777" w:rsidR="00F31804" w:rsidRPr="0000465F" w:rsidRDefault="00F31804" w:rsidP="00655E40">
      <w:pPr>
        <w:pStyle w:val="BasicText"/>
      </w:pPr>
    </w:p>
    <w:p w14:paraId="1E8172AD" w14:textId="77777777" w:rsidR="00F31804" w:rsidRPr="0000465F" w:rsidRDefault="00F31804" w:rsidP="00655E40">
      <w:pPr>
        <w:pStyle w:val="BasicText"/>
      </w:pPr>
    </w:p>
    <w:p w14:paraId="02CA9361" w14:textId="77777777" w:rsidR="00F31804" w:rsidRPr="0000465F" w:rsidRDefault="00F31804" w:rsidP="00655E40">
      <w:pPr>
        <w:pStyle w:val="BasicText"/>
      </w:pPr>
    </w:p>
    <w:p w14:paraId="33C89847" w14:textId="77777777" w:rsidR="00F31804" w:rsidRPr="0000465F" w:rsidRDefault="00F31804" w:rsidP="00655E40">
      <w:pPr>
        <w:pStyle w:val="BasicText"/>
      </w:pPr>
    </w:p>
    <w:p w14:paraId="065AD3D5" w14:textId="77777777" w:rsidR="005D58B8" w:rsidRPr="0000465F" w:rsidRDefault="005D58B8" w:rsidP="00655E40">
      <w:pPr>
        <w:pStyle w:val="BasicText"/>
      </w:pPr>
    </w:p>
    <w:p w14:paraId="41D74DA8" w14:textId="77777777" w:rsidR="00655E40" w:rsidRPr="0000465F" w:rsidRDefault="00655E40" w:rsidP="00E751A7">
      <w:pPr>
        <w:pStyle w:val="Heading3"/>
      </w:pPr>
      <w:bookmarkStart w:id="35" w:name="_Toc208235178"/>
      <w:bookmarkStart w:id="36" w:name="_Toc210642406"/>
      <w:r w:rsidRPr="0000465F">
        <w:lastRenderedPageBreak/>
        <w:t>Vergleich: Klassische vs. LLM-basierte Agenten</w:t>
      </w:r>
      <w:bookmarkEnd w:id="35"/>
      <w:bookmarkEnd w:id="36"/>
    </w:p>
    <w:p w14:paraId="169A62A6" w14:textId="77777777" w:rsidR="00655E40" w:rsidRPr="0000465F" w:rsidRDefault="00655E40" w:rsidP="00655E40">
      <w:pPr>
        <w:pStyle w:val="BasicText"/>
      </w:pPr>
      <w:r w:rsidRPr="0000465F">
        <w:t xml:space="preserve">Während klassische Agentensysteme durch </w:t>
      </w:r>
      <w:r w:rsidRPr="0000465F">
        <w:rPr>
          <w:b/>
          <w:bCs/>
        </w:rPr>
        <w:t>formale, logische Modelle</w:t>
      </w:r>
      <w:r w:rsidRPr="0000465F">
        <w:t xml:space="preserve"> geprägt sind, basieren LLM-Agenten auf </w:t>
      </w:r>
      <w:r w:rsidRPr="0000465F">
        <w:rPr>
          <w:b/>
          <w:bCs/>
        </w:rPr>
        <w:t>datengetriebenen, probabilistischen Modellen</w:t>
      </w:r>
      <w:r w:rsidRPr="0000465F">
        <w:t xml:space="preserve">. Beide Ansätze teilen zentrale Eigenschaften wie </w:t>
      </w:r>
      <w:r w:rsidRPr="0000465F">
        <w:rPr>
          <w:b/>
          <w:bCs/>
        </w:rPr>
        <w:t>Autonomie, Reaktivität und Sozialität</w:t>
      </w:r>
      <w:r w:rsidRPr="0000465F">
        <w:t>, unterscheiden sich jedoch deutlich in ihrer Architektur, Kommunikation und Lernfähigkeit. Tabelle 1 fasst die zentralen Unterschiede zusammen.</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5"/>
        <w:gridCol w:w="3446"/>
        <w:gridCol w:w="3203"/>
      </w:tblGrid>
      <w:tr w:rsidR="00655E40" w:rsidRPr="0000465F" w14:paraId="4B0B993E" w14:textId="77777777">
        <w:trPr>
          <w:tblHeade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BC736EC" w14:textId="77777777" w:rsidR="00655E40" w:rsidRPr="0000465F" w:rsidRDefault="00655E40">
            <w:pPr>
              <w:pStyle w:val="BasicText"/>
              <w:rPr>
                <w:b/>
                <w:bCs/>
                <w:sz w:val="18"/>
                <w:szCs w:val="14"/>
                <w:lang w:eastAsia="en-US"/>
              </w:rPr>
            </w:pPr>
            <w:r w:rsidRPr="0000465F">
              <w:rPr>
                <w:b/>
                <w:bCs/>
                <w:sz w:val="18"/>
                <w:szCs w:val="14"/>
                <w:lang w:eastAsia="en-US"/>
              </w:rPr>
              <w:t>Aspekt</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492D38C" w14:textId="77777777" w:rsidR="00655E40" w:rsidRPr="0000465F" w:rsidRDefault="00655E40">
            <w:pPr>
              <w:pStyle w:val="BasicText"/>
              <w:rPr>
                <w:b/>
                <w:bCs/>
                <w:sz w:val="18"/>
                <w:szCs w:val="14"/>
                <w:lang w:eastAsia="en-US"/>
              </w:rPr>
            </w:pPr>
            <w:r w:rsidRPr="0000465F">
              <w:rPr>
                <w:b/>
                <w:bCs/>
                <w:sz w:val="18"/>
                <w:szCs w:val="14"/>
                <w:lang w:eastAsia="en-US"/>
              </w:rPr>
              <w:t>Klassische Agenten</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FCA9D90" w14:textId="77777777" w:rsidR="00655E40" w:rsidRPr="0000465F" w:rsidRDefault="00655E40">
            <w:pPr>
              <w:pStyle w:val="BasicText"/>
              <w:rPr>
                <w:b/>
                <w:bCs/>
                <w:sz w:val="18"/>
                <w:szCs w:val="14"/>
                <w:lang w:eastAsia="en-US"/>
              </w:rPr>
            </w:pPr>
            <w:r w:rsidRPr="0000465F">
              <w:rPr>
                <w:b/>
                <w:bCs/>
                <w:sz w:val="18"/>
                <w:szCs w:val="14"/>
                <w:lang w:eastAsia="en-US"/>
              </w:rPr>
              <w:t>LLM-basierte Agenten</w:t>
            </w:r>
          </w:p>
        </w:tc>
      </w:tr>
      <w:tr w:rsidR="00655E40" w:rsidRPr="0000465F" w14:paraId="7078AFD5" w14:textId="77777777">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702CA26" w14:textId="77777777" w:rsidR="00655E40" w:rsidRPr="0000465F" w:rsidRDefault="00655E40">
            <w:pPr>
              <w:pStyle w:val="BasicText"/>
              <w:rPr>
                <w:sz w:val="18"/>
                <w:szCs w:val="14"/>
                <w:lang w:eastAsia="en-US"/>
              </w:rPr>
            </w:pPr>
            <w:r w:rsidRPr="0000465F">
              <w:rPr>
                <w:b/>
                <w:bCs/>
                <w:sz w:val="18"/>
                <w:szCs w:val="14"/>
                <w:lang w:eastAsia="en-US"/>
              </w:rPr>
              <w:t>Architektur</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111D97C" w14:textId="73B57046" w:rsidR="00655E40" w:rsidRPr="0000465F" w:rsidRDefault="00655E40">
            <w:pPr>
              <w:pStyle w:val="BasicText"/>
              <w:rPr>
                <w:sz w:val="18"/>
                <w:szCs w:val="14"/>
                <w:lang w:eastAsia="en-US"/>
              </w:rPr>
            </w:pPr>
            <w:r w:rsidRPr="0000465F">
              <w:rPr>
                <w:sz w:val="18"/>
                <w:szCs w:val="14"/>
                <w:lang w:eastAsia="en-US"/>
              </w:rPr>
              <w:t>Logik- und regelbasiert (z. B. BDI-Modell)</w:t>
            </w:r>
            <w:sdt>
              <w:sdtPr>
                <w:rPr>
                  <w:sz w:val="18"/>
                  <w:szCs w:val="14"/>
                  <w:lang w:eastAsia="en-US"/>
                </w:rPr>
                <w:alias w:val="To edit, see citavi.com/edit"/>
                <w:tag w:val="CitaviPlaceholder#34117c76-be53-4a24-b98e-84893866d01b"/>
                <w:id w:val="-755279264"/>
                <w:placeholder>
                  <w:docPart w:val="DefaultPlaceholder_-1854013440"/>
                </w:placeholder>
              </w:sdtPr>
              <w:sdtContent>
                <w:r w:rsidR="00B04CC2" w:rsidRPr="0000465F">
                  <w:rPr>
                    <w:sz w:val="18"/>
                    <w:szCs w:val="14"/>
                    <w:lang w:eastAsia="en-US"/>
                  </w:rPr>
                  <w:fldChar w:fldCharType="begin"/>
                </w:r>
                <w:r w:rsidR="00E778FE">
                  <w:rPr>
                    <w:sz w:val="18"/>
                    <w:szCs w:val="14"/>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TZhNTM1LTUxZTYtNGVmNy04MWU3LTNlYTI3MWEwODEwMyIsIlJhbmdlU3RhcnQiOjMsIlJhbmdlTGVuZ3RoIjo1LCJSZWZlcmVuY2VJZCI6IjllYjMwOTY0LTU3NjItNDExMi05ZWQ0LTM1MGQ1NGUxMjF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jMvQToxMDEwMDkwNDA1MjY2IiwiVXJpU3RyaW5nIjoiaHR0cHM6Ly9kb2kub3JnLzEwLjEwMjMvQToxMDEwMDkwNDA1MjY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}</w:instrText>
                </w:r>
                <w:r w:rsidR="00B04CC2" w:rsidRPr="0000465F">
                  <w:rPr>
                    <w:sz w:val="18"/>
                    <w:szCs w:val="14"/>
                    <w:lang w:eastAsia="en-US"/>
                  </w:rPr>
                  <w:fldChar w:fldCharType="separate"/>
                </w:r>
                <w:r w:rsidR="00472881">
                  <w:rPr>
                    <w:sz w:val="18"/>
                    <w:szCs w:val="14"/>
                    <w:lang w:eastAsia="en-US"/>
                  </w:rPr>
                  <w:t>[37, 38]</w:t>
                </w:r>
                <w:r w:rsidR="00B04CC2" w:rsidRPr="0000465F">
                  <w:rPr>
                    <w:sz w:val="18"/>
                    <w:szCs w:val="14"/>
                    <w:lang w:eastAsia="en-US"/>
                  </w:rPr>
                  <w:fldChar w:fldCharType="end"/>
                </w:r>
              </w:sdtContent>
            </w:sdt>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4D16768" w14:textId="70D34033" w:rsidR="00655E40" w:rsidRPr="0000465F" w:rsidRDefault="00655E40">
            <w:pPr>
              <w:pStyle w:val="BasicText"/>
              <w:rPr>
                <w:sz w:val="18"/>
                <w:szCs w:val="14"/>
                <w:lang w:eastAsia="en-US"/>
              </w:rPr>
            </w:pPr>
            <w:r w:rsidRPr="0000465F">
              <w:rPr>
                <w:sz w:val="18"/>
                <w:szCs w:val="14"/>
                <w:lang w:eastAsia="en-US"/>
              </w:rPr>
              <w:t>Transformer-basierte Sprachmodelle, datengetrieben</w:t>
            </w:r>
            <w:sdt>
              <w:sdtPr>
                <w:rPr>
                  <w:sz w:val="18"/>
                  <w:szCs w:val="14"/>
                  <w:lang w:eastAsia="en-US"/>
                </w:rPr>
                <w:alias w:val="To edit, see citavi.com/edit"/>
                <w:tag w:val="CitaviPlaceholder#70b525b4-8b7e-490c-9c26-3b8fb078f9ac"/>
                <w:id w:val="-1420479643"/>
                <w:placeholder>
                  <w:docPart w:val="DefaultPlaceholder_-1854013440"/>
                </w:placeholder>
              </w:sdtPr>
              <w:sdtContent>
                <w:r w:rsidR="00B04CC2" w:rsidRPr="0000465F">
                  <w:rPr>
                    <w:sz w:val="18"/>
                    <w:szCs w:val="14"/>
                    <w:lang w:eastAsia="en-US"/>
                  </w:rPr>
                  <w:fldChar w:fldCharType="begin"/>
                </w:r>
                <w:r w:rsidR="00E778FE">
                  <w:rPr>
                    <w:sz w:val="18"/>
                    <w:szCs w:val="14"/>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jFmZmViLTZmMGMtNDc2Mi05NWE0LTA4NjEwNzk4N2M0MSIsIlJhbmdlTGVuZ3RoIjoyLCJSZWZlcmVuY2VJZCI6IjVkOWYxZGExLWYwY2ItNGZmNy1hYzQxLTA0MzRjZDdiNGEy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4LjIwMjM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zA4LjEwNjIwdjYiLCJVcmlTdHJpbmciOiJodHRwczovL2FyeGl2Lm9yZy9wZGYvMjMwOC4xMDYyMHY2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XNhdWkiLCJDcmVhdGVkT24iOiIyMDI1LTA5LTA3VDExOjU5OjEwIiwiTW9kaWZpZWRCeSI6Il9Fc2F1aSIsIklkIjoiOTY3OGQyNDYtYjdkNS00YTc2LWJkN2ItMTU5ZjJlZDI4NjhhIiwiTW9kaWZpZWRPbiI6IjIwMjUtMDktMDdUMTE6NTk6MTA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YXJ4aXYub3JnL2Ficy8yMzA4LjEwNjIwdjYiLCJVcmlTdHJpbmciOiJodHRwOi8vYXJ4aXYub3JnL2Ficy8yMzA4LjEwNjIwdjY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VzYXVpIiwiQ3JlYXRlZE9uIjoiMjAyNS0wOS0wN1QxMTo1OToxMCIsIk1vZGlmaWVkQnkiOiJfRXNhdWkiLCJJZCI6Ijk2NWYwOWMzLWZiZTUtNDdiMS1iNjM0LWViYWJiNzhmOWFmNyIsIk1vZGlmaWVkT24iOiIyMDI1LTA5LTA3VDExOjU5OjEwIiwiUHJvamVjdCI6eyIkcmVmIjoiOC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DovL2FyeGl2Lm9yZy9wZGYvMjMwOC4xMDYyMHY2IiwiVXJpU3RyaW5nIjoiaHR0cDovL2FyeGl2Lm9yZy9wZGYvMjMwOC4xMDYyMHY2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i4wMS4yMDI0IiwiRWRpdG9ycyI6W10sIkV2YWx1YXRpb25Db21wbGV4aXR5IjowLCJFdmFsdWF0aW9uU291cmNlVGV4dEZvcm1hdCI6MCwiR3JvdXBzIjpbXSwiSGFzTGFiZWwxIjpmYWxzZSwiSGFzTGFiZWwyIjpmYWxzZSwiS2V5d29yZHMiOltd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DovL2FyeGl2Lm9yZy9wZGYvMjQwMi4wMTY4MCIsIlVyaVN0cmluZyI6Imh0dHA6Ly9hcnhpdi5vcmcvcGRmLzI0MDIuMDE2ODA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}</w:instrText>
                </w:r>
                <w:r w:rsidR="00B04CC2" w:rsidRPr="0000465F">
                  <w:rPr>
                    <w:sz w:val="18"/>
                    <w:szCs w:val="14"/>
                    <w:lang w:eastAsia="en-US"/>
                  </w:rPr>
                  <w:fldChar w:fldCharType="separate"/>
                </w:r>
                <w:r w:rsidR="00472881">
                  <w:rPr>
                    <w:sz w:val="18"/>
                    <w:szCs w:val="14"/>
                    <w:lang w:eastAsia="en-US"/>
                  </w:rPr>
                  <w:t>[4, 43]</w:t>
                </w:r>
                <w:r w:rsidR="00B04CC2" w:rsidRPr="0000465F">
                  <w:rPr>
                    <w:sz w:val="18"/>
                    <w:szCs w:val="14"/>
                    <w:lang w:eastAsia="en-US"/>
                  </w:rPr>
                  <w:fldChar w:fldCharType="end"/>
                </w:r>
              </w:sdtContent>
            </w:sdt>
          </w:p>
        </w:tc>
      </w:tr>
      <w:tr w:rsidR="00655E40" w:rsidRPr="0000465F" w14:paraId="43DACDB3" w14:textId="77777777">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0FE8147" w14:textId="77777777" w:rsidR="00655E40" w:rsidRPr="0000465F" w:rsidRDefault="00655E40">
            <w:pPr>
              <w:pStyle w:val="BasicText"/>
              <w:rPr>
                <w:sz w:val="18"/>
                <w:szCs w:val="14"/>
                <w:lang w:eastAsia="en-US"/>
              </w:rPr>
            </w:pPr>
            <w:r w:rsidRPr="0000465F">
              <w:rPr>
                <w:b/>
                <w:bCs/>
                <w:sz w:val="18"/>
                <w:szCs w:val="14"/>
                <w:lang w:eastAsia="en-US"/>
              </w:rPr>
              <w:t>Wissensrepräsentation</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EB26739" w14:textId="61E7C8A0" w:rsidR="00655E40" w:rsidRPr="0000465F" w:rsidRDefault="00655E40">
            <w:pPr>
              <w:pStyle w:val="BasicText"/>
              <w:rPr>
                <w:sz w:val="18"/>
                <w:szCs w:val="14"/>
                <w:lang w:eastAsia="en-US"/>
              </w:rPr>
            </w:pPr>
            <w:r w:rsidRPr="0000465F">
              <w:rPr>
                <w:sz w:val="18"/>
                <w:szCs w:val="14"/>
                <w:lang w:eastAsia="en-US"/>
              </w:rPr>
              <w:t xml:space="preserve">Explizit, symbolisch (Beliefs, Regeln, Wissensbasen) </w:t>
            </w:r>
            <w:sdt>
              <w:sdtPr>
                <w:rPr>
                  <w:sz w:val="18"/>
                  <w:szCs w:val="14"/>
                  <w:lang w:eastAsia="en-US"/>
                </w:rPr>
                <w:alias w:val="To edit, see citavi.com/edit"/>
                <w:tag w:val="CitaviPlaceholder#75edf647-0274-4d28-b24b-bd615b853ac4"/>
                <w:id w:val="-2021925141"/>
                <w:placeholder>
                  <w:docPart w:val="DefaultPlaceholder_-1854013440"/>
                </w:placeholder>
              </w:sdtPr>
              <w:sdtContent>
                <w:r w:rsidR="002341BE" w:rsidRPr="0000465F">
                  <w:rPr>
                    <w:sz w:val="18"/>
                    <w:szCs w:val="14"/>
                    <w:lang w:eastAsia="en-US"/>
                  </w:rPr>
                  <w:fldChar w:fldCharType="begin"/>
                </w:r>
                <w:r w:rsidR="00E778FE">
                  <w:rPr>
                    <w:sz w:val="18"/>
                    <w:szCs w:val="14"/>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Dg5ODExLTgxZTItNDQyMi1hMTgwLTdlMDE4ZjdkZWVmMyIsIlJhbmdlTGVuZ3RoIjozLCJSZWZlcmVuY2VJZCI6ImU4NTVhYjQ1LWYwOGYtNDY2MC04Y2VkLTZkYzU4MzA4YzV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V29vbGRyaWRnZSIsIk1pZGRsZU5hbWUiOiJKLiIsIlByb3RlY3RlZCI6ZmFsc2UsIlNleCI6MiwiQ3JlYXRlZEJ5IjoiX0VzYXVpIiwiQ3JlYXRlZE9uIjoiMjAyNS0wOS0wOFQyMDozOTozOCIsIk1vZGlmaWVkQnkiOiJfRXNhdWkiLCJJZCI6IjcyODNiNjQ3LThhYzMtNGEyNy1iZjMzLTA4ZDFhNWFiNmQxYiIsIk1vZGlmaWVkT24iOiIyMDI1LTA5LTA4VDIwOjM5OjM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dvb2xkcmlkZ2UgMjAwOSAtIEFuIGludHJvZHVjdGlvbiB0byBtdWx0aWFnZW50IHN5c3RlbX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DQ1OC0wMjAtMDk0NzgtMy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DcvczEwNDU4LTAyMC0wOTQ3OC0zIiwiVXJpU3RyaW5nIjoiaHR0cHM6Ly9kb2kub3JnLzEwLjEwMDcvczEwNDU4LTAyMC0wOTQ3OC0z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}</w:instrText>
                </w:r>
                <w:r w:rsidR="002341BE" w:rsidRPr="0000465F">
                  <w:rPr>
                    <w:sz w:val="18"/>
                    <w:szCs w:val="14"/>
                    <w:lang w:eastAsia="en-US"/>
                  </w:rPr>
                  <w:fldChar w:fldCharType="separate"/>
                </w:r>
                <w:r w:rsidR="00472881">
                  <w:rPr>
                    <w:sz w:val="18"/>
                    <w:szCs w:val="14"/>
                    <w:lang w:eastAsia="en-US"/>
                  </w:rPr>
                  <w:t>[37, 42]</w:t>
                </w:r>
                <w:r w:rsidR="002341BE" w:rsidRPr="0000465F">
                  <w:rPr>
                    <w:sz w:val="18"/>
                    <w:szCs w:val="14"/>
                    <w:lang w:eastAsia="en-US"/>
                  </w:rPr>
                  <w:fldChar w:fldCharType="end"/>
                </w:r>
              </w:sdtContent>
            </w:sdt>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D2EB4CC" w14:textId="27AA8469" w:rsidR="00655E40" w:rsidRPr="0000465F" w:rsidRDefault="00655E40">
            <w:pPr>
              <w:pStyle w:val="BasicText"/>
              <w:rPr>
                <w:sz w:val="18"/>
                <w:szCs w:val="14"/>
                <w:lang w:eastAsia="en-US"/>
              </w:rPr>
            </w:pPr>
            <w:r w:rsidRPr="0000465F">
              <w:rPr>
                <w:sz w:val="18"/>
                <w:szCs w:val="14"/>
                <w:lang w:eastAsia="en-US"/>
              </w:rPr>
              <w:t>Implizit, verteilt in hochdimensionalen</w:t>
            </w:r>
            <w:r w:rsidR="002341BE" w:rsidRPr="0000465F">
              <w:rPr>
                <w:sz w:val="18"/>
                <w:szCs w:val="14"/>
                <w:lang w:eastAsia="en-US"/>
              </w:rPr>
              <w:t xml:space="preserve"> </w:t>
            </w:r>
            <w:r w:rsidRPr="0000465F">
              <w:rPr>
                <w:sz w:val="18"/>
                <w:szCs w:val="14"/>
                <w:lang w:eastAsia="en-US"/>
              </w:rPr>
              <w:t>Vektorräumen</w:t>
            </w:r>
            <w:sdt>
              <w:sdtPr>
                <w:rPr>
                  <w:sz w:val="18"/>
                  <w:szCs w:val="14"/>
                  <w:lang w:eastAsia="en-US"/>
                </w:rPr>
                <w:alias w:val="To edit, see citavi.com/edit"/>
                <w:tag w:val="CitaviPlaceholder#1b121a05-d643-42aa-af65-1b1084ea8ca6"/>
                <w:id w:val="1565293724"/>
                <w:placeholder>
                  <w:docPart w:val="DefaultPlaceholder_-1854013440"/>
                </w:placeholder>
              </w:sdtPr>
              <w:sdtContent>
                <w:r w:rsidR="00B04CC2" w:rsidRPr="0000465F">
                  <w:rPr>
                    <w:sz w:val="18"/>
                    <w:szCs w:val="14"/>
                    <w:lang w:eastAsia="en-US"/>
                  </w:rPr>
                  <w:fldChar w:fldCharType="begin"/>
                </w:r>
                <w:r w:rsidR="00E778FE">
                  <w:rPr>
                    <w:sz w:val="18"/>
                    <w:szCs w:val="14"/>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NmMwNzdiLTZjYjMtNGUwNC04ZmUxLTc4MWQxMDhlOGRmNiIsIlJhbmdlTGVuZ3RoIjo0LCJSZWZlcmVuY2VJZCI6IjFiNDFhMTBmLTc4ZGUtNGY3MS04OWI2LWEwYTY1MGNhZDdj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i4wMS4yMDI0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QwMi4wMTY4MCIsIlVyaVN0cmluZyI6Imh0dHA6Ly9hcnhpdi5vcmcvcGRmLzI0MDIuMDE2OD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VzYXVpIiwiQ3JlYXRlZE9uIjoiMjAyNS0wOS0wOVQxNjozMjo1OSIsIk1vZGlmaWVkQnkiOiJfRXNhdWkiLCJJZCI6ImYwZmZjYjY5LWM4M2UtNDk5Ni1hMDFjLTZlMmVjMTUxOGFmMiIsIk1vZGlmaWVkT24iOiIyMDI1LTA5LTA5VDE2OjMyOjU5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jQwMi4wMTY4MCIsIlVyaVN0cmluZyI6Imh0dHBzOi8vYXJ4aXYub3JnL3BkZi8yNDAyLjAxNjgwdjI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}</w:instrText>
                </w:r>
                <w:r w:rsidR="00B04CC2" w:rsidRPr="0000465F">
                  <w:rPr>
                    <w:sz w:val="18"/>
                    <w:szCs w:val="14"/>
                    <w:lang w:eastAsia="en-US"/>
                  </w:rPr>
                  <w:fldChar w:fldCharType="separate"/>
                </w:r>
                <w:r w:rsidR="00472881">
                  <w:rPr>
                    <w:sz w:val="18"/>
                    <w:szCs w:val="14"/>
                    <w:lang w:eastAsia="en-US"/>
                  </w:rPr>
                  <w:t>[43]</w:t>
                </w:r>
                <w:r w:rsidR="00B04CC2" w:rsidRPr="0000465F">
                  <w:rPr>
                    <w:sz w:val="18"/>
                    <w:szCs w:val="14"/>
                    <w:lang w:eastAsia="en-US"/>
                  </w:rPr>
                  <w:fldChar w:fldCharType="end"/>
                </w:r>
              </w:sdtContent>
            </w:sdt>
          </w:p>
        </w:tc>
      </w:tr>
      <w:tr w:rsidR="00655E40" w:rsidRPr="0000465F" w14:paraId="08A99C05" w14:textId="77777777">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C1232D4" w14:textId="77777777" w:rsidR="00655E40" w:rsidRPr="0000465F" w:rsidRDefault="00655E40">
            <w:pPr>
              <w:pStyle w:val="BasicText"/>
              <w:rPr>
                <w:sz w:val="18"/>
                <w:szCs w:val="14"/>
                <w:lang w:eastAsia="en-US"/>
              </w:rPr>
            </w:pPr>
            <w:r w:rsidRPr="0000465F">
              <w:rPr>
                <w:b/>
                <w:bCs/>
                <w:sz w:val="18"/>
                <w:szCs w:val="14"/>
                <w:lang w:eastAsia="en-US"/>
              </w:rPr>
              <w:t>Kommunikation</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134D0F3" w14:textId="39B7AA50" w:rsidR="00655E40" w:rsidRPr="0000465F" w:rsidRDefault="00655E40">
            <w:pPr>
              <w:pStyle w:val="BasicText"/>
              <w:rPr>
                <w:sz w:val="18"/>
                <w:szCs w:val="14"/>
                <w:lang w:eastAsia="en-US"/>
              </w:rPr>
            </w:pPr>
            <w:r w:rsidRPr="0000465F">
              <w:rPr>
                <w:sz w:val="18"/>
                <w:szCs w:val="14"/>
                <w:lang w:eastAsia="en-US"/>
              </w:rPr>
              <w:t>Standardisierte Protokolle (ACL, FIPA)</w:t>
            </w:r>
            <w:sdt>
              <w:sdtPr>
                <w:rPr>
                  <w:sz w:val="18"/>
                  <w:szCs w:val="14"/>
                  <w:lang w:eastAsia="en-US"/>
                </w:rPr>
                <w:alias w:val="To edit, see citavi.com/edit"/>
                <w:tag w:val="CitaviPlaceholder#212864a8-cce6-42ae-9b3d-4b60899c8541"/>
                <w:id w:val="-600724331"/>
                <w:placeholder>
                  <w:docPart w:val="DefaultPlaceholder_-1854013440"/>
                </w:placeholder>
              </w:sdtPr>
              <w:sdtContent>
                <w:r w:rsidR="002341BE" w:rsidRPr="0000465F">
                  <w:rPr>
                    <w:sz w:val="18"/>
                    <w:szCs w:val="14"/>
                    <w:lang w:eastAsia="en-US"/>
                  </w:rPr>
                  <w:fldChar w:fldCharType="begin"/>
                </w:r>
                <w:r w:rsidR="00E778FE">
                  <w:rPr>
                    <w:sz w:val="18"/>
                    <w:szCs w:val="14"/>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ZThkZjc2LTY0MDgtNDIxMi04ZTk3LWRmNzI3NjM4YTBmMiIsIlJhbmdlTGVuZ3RoIjozLCJSZWZlcmVuY2VJZCI6IjllYjMwOTY0LTU3NjItNDExMi05ZWQ0LTM1MGQ1NGUxMjF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jMvQToxMDEwMDkwNDA1MjY2IiwiVXJpU3RyaW5nIjoiaHR0cHM6Ly9kb2kub3JnLzEwLjEwMjMvQToxMDEwMDkwNDA1MjY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XSwiQ2l0YXRpb25LZXlVcGRhdGVUeXBlIjowLCJDb2xsYWJvcmF0b3JzIjpbXSwiQ292ZXJQYXRoIjp7IiRpZCI6IjIwIiwiJHR5cGUiOiJTd2lzc0FjYWRlbWljLkNpdGF2aS5MaW5rZWRSZXNvdXJjZSwgU3dpc3NBY2FkZW1pYy5DaXRhdmkiLCJMaW5rZWRSZXNvdXJjZVR5cGUiOjEsIlVyaVN0cmluZyI6InRoZXNpcy5qcG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}</w:instrText>
                </w:r>
                <w:r w:rsidR="002341BE" w:rsidRPr="0000465F">
                  <w:rPr>
                    <w:sz w:val="18"/>
                    <w:szCs w:val="14"/>
                    <w:lang w:eastAsia="en-US"/>
                  </w:rPr>
                  <w:fldChar w:fldCharType="separate"/>
                </w:r>
                <w:r w:rsidR="00472881">
                  <w:rPr>
                    <w:sz w:val="18"/>
                    <w:szCs w:val="14"/>
                    <w:lang w:eastAsia="en-US"/>
                  </w:rPr>
                  <w:t>[38, 41]</w:t>
                </w:r>
                <w:r w:rsidR="002341BE" w:rsidRPr="0000465F">
                  <w:rPr>
                    <w:sz w:val="18"/>
                    <w:szCs w:val="14"/>
                    <w:lang w:eastAsia="en-US"/>
                  </w:rPr>
                  <w:fldChar w:fldCharType="end"/>
                </w:r>
              </w:sdtContent>
            </w:sdt>
            <w:r w:rsidRPr="0000465F">
              <w:rPr>
                <w:sz w:val="18"/>
                <w:szCs w:val="14"/>
                <w:lang w:eastAsia="en-US"/>
              </w:rPr>
              <w:t xml:space="preserve"> </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240BD44" w14:textId="4C05359F" w:rsidR="00655E40" w:rsidRPr="0000465F" w:rsidRDefault="00655E40">
            <w:pPr>
              <w:pStyle w:val="BasicText"/>
              <w:rPr>
                <w:sz w:val="18"/>
                <w:szCs w:val="14"/>
                <w:lang w:eastAsia="en-US"/>
              </w:rPr>
            </w:pPr>
            <w:r w:rsidRPr="0000465F">
              <w:rPr>
                <w:sz w:val="18"/>
                <w:szCs w:val="14"/>
                <w:lang w:eastAsia="en-US"/>
              </w:rPr>
              <w:t>Natürliche Sprache, API-Aufrufe, Function-Calling</w:t>
            </w:r>
            <w:sdt>
              <w:sdtPr>
                <w:rPr>
                  <w:sz w:val="18"/>
                  <w:szCs w:val="14"/>
                  <w:lang w:eastAsia="en-US"/>
                </w:rPr>
                <w:alias w:val="To edit, see citavi.com/edit"/>
                <w:tag w:val="CitaviPlaceholder#5a979383-7bcc-4106-9b1f-91ea903dc678"/>
                <w:id w:val="1829548837"/>
                <w:placeholder>
                  <w:docPart w:val="DefaultPlaceholder_-1854013440"/>
                </w:placeholder>
              </w:sdtPr>
              <w:sdtContent>
                <w:r w:rsidR="002341BE" w:rsidRPr="0000465F">
                  <w:rPr>
                    <w:sz w:val="18"/>
                    <w:szCs w:val="14"/>
                    <w:lang w:eastAsia="en-US"/>
                  </w:rPr>
                  <w:fldChar w:fldCharType="begin"/>
                </w:r>
                <w:r w:rsidR="00E778FE">
                  <w:rPr>
                    <w:sz w:val="18"/>
                    <w:szCs w:val="14"/>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DJjY2U4LTk5ODAtNGRkMS1hN2ZjLTc5MTBhOWE0NTI1YiIsIlJhbmdlU3RhcnQiOjIsIlJhbmdlTGVuZ3RoIjo1LCJSZWZlcmVuY2VJZCI6IjFiNDFhMTBmLTc4ZGUtNGY3MS04OWI2LWEwYTY1MGNhZDdj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i4wMS4yMDI0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QwMi4wMTY4MCIsIlVyaVN0cmluZyI6Imh0dHA6Ly9hcnhpdi5vcmcvcGRmLzI0MDIuMDE2OD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VzYXVpIiwiQ3JlYXRlZE9uIjoiMjAyNS0wOS0wOVQxNjozMjo1OSIsIk1vZGlmaWVkQnkiOiJfRXNhdWkiLCJJZCI6ImYwZmZjYjY5LWM4M2UtNDk5Ni1hMDFjLTZlMmVjMTUxOGFmMiIsIk1vZGlmaWVkT24iOiIyMDI1LTA5LTA5VDE2OjMyOjU5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jQwMi4wMTY4MCIsIlVyaVN0cmluZyI6Imh0dHBzOi8vYXJ4aXYub3JnL3BkZi8yNDAyLjAxNjgwdjI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A1MTUtMDI1LTAwNTQ0LTI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A3L3MxMDUxNS0wMjUtMDA1NDQtMiIsIlVyaVN0cmluZyI6Imh0dHBzOi8vZG9pLm9yZy8xMC4xMDA3L3MxMDUxNS0wMjUtMDA1NDQtMi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}</w:instrText>
                </w:r>
                <w:r w:rsidR="002341BE" w:rsidRPr="0000465F">
                  <w:rPr>
                    <w:sz w:val="18"/>
                    <w:szCs w:val="14"/>
                    <w:lang w:eastAsia="en-US"/>
                  </w:rPr>
                  <w:fldChar w:fldCharType="separate"/>
                </w:r>
                <w:r w:rsidR="00472881">
                  <w:rPr>
                    <w:sz w:val="18"/>
                    <w:szCs w:val="14"/>
                    <w:lang w:eastAsia="en-US"/>
                  </w:rPr>
                  <w:t>[8, 43]</w:t>
                </w:r>
                <w:r w:rsidR="002341BE" w:rsidRPr="0000465F">
                  <w:rPr>
                    <w:sz w:val="18"/>
                    <w:szCs w:val="14"/>
                    <w:lang w:eastAsia="en-US"/>
                  </w:rPr>
                  <w:fldChar w:fldCharType="end"/>
                </w:r>
              </w:sdtContent>
            </w:sdt>
          </w:p>
        </w:tc>
      </w:tr>
      <w:tr w:rsidR="00655E40" w:rsidRPr="0000465F" w14:paraId="4861814D" w14:textId="77777777">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DD315C7" w14:textId="77777777" w:rsidR="00655E40" w:rsidRPr="0000465F" w:rsidRDefault="00655E40">
            <w:pPr>
              <w:pStyle w:val="BasicText"/>
              <w:rPr>
                <w:sz w:val="18"/>
                <w:szCs w:val="14"/>
                <w:lang w:eastAsia="en-US"/>
              </w:rPr>
            </w:pPr>
            <w:r w:rsidRPr="0000465F">
              <w:rPr>
                <w:b/>
                <w:bCs/>
                <w:sz w:val="18"/>
                <w:szCs w:val="14"/>
                <w:lang w:eastAsia="en-US"/>
              </w:rPr>
              <w:t>Entscheidungsfindung</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5F75956" w14:textId="5919E8A8" w:rsidR="00655E40" w:rsidRPr="0000465F" w:rsidRDefault="00655E40">
            <w:pPr>
              <w:pStyle w:val="BasicText"/>
              <w:rPr>
                <w:sz w:val="18"/>
                <w:szCs w:val="14"/>
                <w:lang w:eastAsia="en-US"/>
              </w:rPr>
            </w:pPr>
            <w:r w:rsidRPr="0000465F">
              <w:rPr>
                <w:sz w:val="18"/>
                <w:szCs w:val="14"/>
                <w:lang w:eastAsia="en-US"/>
              </w:rPr>
              <w:t xml:space="preserve">Deterministisch, logische Ableitung, Planer </w:t>
            </w:r>
            <w:sdt>
              <w:sdtPr>
                <w:rPr>
                  <w:sz w:val="18"/>
                  <w:szCs w:val="14"/>
                  <w:lang w:eastAsia="en-US"/>
                </w:rPr>
                <w:alias w:val="To edit, see citavi.com/edit"/>
                <w:tag w:val="CitaviPlaceholder#abf19f54-f675-403e-8be5-24e1ea6554d3"/>
                <w:id w:val="1992447632"/>
                <w:placeholder>
                  <w:docPart w:val="DefaultPlaceholder_-1854013440"/>
                </w:placeholder>
              </w:sdtPr>
              <w:sdtContent>
                <w:r w:rsidR="002341BE" w:rsidRPr="0000465F">
                  <w:rPr>
                    <w:sz w:val="18"/>
                    <w:szCs w:val="14"/>
                    <w:lang w:eastAsia="en-US"/>
                  </w:rPr>
                  <w:fldChar w:fldCharType="begin"/>
                </w:r>
                <w:r w:rsidR="00E778FE">
                  <w:rPr>
                    <w:sz w:val="18"/>
                    <w:szCs w:val="14"/>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GI2ZDEwLWNjYjktNDA4OS1iMzgwLWE3NjRlNGFjMzhkMyIsIlJhbmdlTGVuZ3RoIjozLCJSZWZlcmVuY2VJZCI6ImU4NTVhYjQ1LWYwOGYtNDY2MC04Y2VkLTZkYzU4MzA4YzV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V29vbGRyaWRnZSIsIk1pZGRsZU5hbWUiOiJKLiIsIlByb3RlY3RlZCI6ZmFsc2UsIlNleCI6MiwiQ3JlYXRlZEJ5IjoiX0VzYXVpIiwiQ3JlYXRlZE9uIjoiMjAyNS0wOS0wOFQyMDozOTozOCIsIk1vZGlmaWVkQnkiOiJfRXNhdWkiLCJJZCI6IjcyODNiNjQ3LThhYzMtNGEyNy1iZjMzLTA4ZDFhNWFiNmQxYiIsIk1vZGlmaWVkT24iOiIyMDI1LTA5LTA4VDIwOjM5OjM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dvb2xkcmlkZ2UgMjAwOSAtIEFuIGludHJvZHVjdGlvbiB0byBtdWx0aWFnZW50IHN5c3RlbX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DQ1OC0wMjAtMDk0NzgtMy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DcvczEwNDU4LTAyMC0wOTQ3OC0zIiwiVXJpU3RyaW5nIjoiaHR0cHM6Ly9kb2kub3JnLzEwLjEwMDcvczEwNDU4LTAyMC0wOTQ3OC0z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}</w:instrText>
                </w:r>
                <w:r w:rsidR="002341BE" w:rsidRPr="0000465F">
                  <w:rPr>
                    <w:sz w:val="18"/>
                    <w:szCs w:val="14"/>
                    <w:lang w:eastAsia="en-US"/>
                  </w:rPr>
                  <w:fldChar w:fldCharType="separate"/>
                </w:r>
                <w:r w:rsidR="00472881">
                  <w:rPr>
                    <w:sz w:val="18"/>
                    <w:szCs w:val="14"/>
                    <w:lang w:eastAsia="en-US"/>
                  </w:rPr>
                  <w:t>[37, 42]</w:t>
                </w:r>
                <w:r w:rsidR="002341BE" w:rsidRPr="0000465F">
                  <w:rPr>
                    <w:sz w:val="18"/>
                    <w:szCs w:val="14"/>
                    <w:lang w:eastAsia="en-US"/>
                  </w:rPr>
                  <w:fldChar w:fldCharType="end"/>
                </w:r>
              </w:sdtContent>
            </w:sdt>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D2B1216" w14:textId="74D99380" w:rsidR="00655E40" w:rsidRPr="0000465F" w:rsidRDefault="00655E40">
            <w:pPr>
              <w:pStyle w:val="BasicText"/>
              <w:rPr>
                <w:sz w:val="18"/>
                <w:szCs w:val="14"/>
                <w:lang w:eastAsia="en-US"/>
              </w:rPr>
            </w:pPr>
            <w:r w:rsidRPr="0000465F">
              <w:rPr>
                <w:sz w:val="18"/>
                <w:szCs w:val="14"/>
                <w:lang w:eastAsia="en-US"/>
              </w:rPr>
              <w:t>Probabilistisch, emergente Fähigkeiten (Planung, Tool-Use)</w:t>
            </w:r>
            <w:sdt>
              <w:sdtPr>
                <w:rPr>
                  <w:sz w:val="18"/>
                  <w:szCs w:val="14"/>
                  <w:lang w:eastAsia="en-US"/>
                </w:rPr>
                <w:alias w:val="To edit, see citavi.com/edit"/>
                <w:tag w:val="CitaviPlaceholder#ec1078e5-d96d-462a-8b4f-4ff2fde9a6be"/>
                <w:id w:val="435716379"/>
                <w:placeholder>
                  <w:docPart w:val="DefaultPlaceholder_-1854013440"/>
                </w:placeholder>
              </w:sdtPr>
              <w:sdtContent>
                <w:r w:rsidR="002341BE" w:rsidRPr="0000465F">
                  <w:rPr>
                    <w:sz w:val="18"/>
                    <w:szCs w:val="14"/>
                    <w:lang w:eastAsia="en-US"/>
                  </w:rPr>
                  <w:fldChar w:fldCharType="begin"/>
                </w:r>
                <w:r w:rsidR="00E778FE">
                  <w:rPr>
                    <w:sz w:val="18"/>
                    <w:szCs w:val="14"/>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OGU3MzRkLTE0ZDUtNDU1MS1iYjMzLWM2YjExODU0NGYwOCIsIlJhbmdlTGVuZ3RoIjozLCJSZWZlcmVuY2VJZCI6IjFiNDFhMTBmLTc4ZGUtNGY3MS04OWI2LWEwYTY1MGNhZDdj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i4wMS4yMDI0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QwMi4wMTY4MCIsIlVyaVN0cmluZyI6Imh0dHA6Ly9hcnhpdi5vcmcvcGRmLzI0MDIuMDE2OD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VzYXVpIiwiQ3JlYXRlZE9uIjoiMjAyNS0wOS0wOVQxNjozMjo1OSIsIk1vZGlmaWVkQnkiOiJfRXNhdWkiLCJJZCI6ImYwZmZjYjY5LWM4M2UtNDk5Ni1hMDFjLTZlMmVjMTUxOGFmMiIsIk1vZGlmaWVkT24iOiIyMDI1LTA5LTA5VDE2OjMyOjU5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jQwMi4wMTY4MCIsIlVyaVN0cmluZyI6Imh0dHBzOi8vYXJ4aXYub3JnL3BkZi8yNDAyLjAxNjgwdjI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NSIsIkRvaSI6IjEwLjQ4NTUwL0FSWElWLjI1MDMuMjMwMzc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0ODU1MC9BUlhJVi4yNTAzLjIzMDM3IiwiVXJpU3RyaW5nIjoiaHR0cHM6Ly9kb2kub3JnLzEwLjQ4NTUwL0FSWElWLjI1MDMuMjMwMzc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}</w:instrText>
                </w:r>
                <w:r w:rsidR="002341BE" w:rsidRPr="0000465F">
                  <w:rPr>
                    <w:sz w:val="18"/>
                    <w:szCs w:val="14"/>
                    <w:lang w:eastAsia="en-US"/>
                  </w:rPr>
                  <w:fldChar w:fldCharType="separate"/>
                </w:r>
                <w:r w:rsidR="00472881">
                  <w:rPr>
                    <w:sz w:val="18"/>
                    <w:szCs w:val="14"/>
                    <w:lang w:eastAsia="en-US"/>
                  </w:rPr>
                  <w:t>[43, 44]</w:t>
                </w:r>
                <w:r w:rsidR="002341BE" w:rsidRPr="0000465F">
                  <w:rPr>
                    <w:sz w:val="18"/>
                    <w:szCs w:val="14"/>
                    <w:lang w:eastAsia="en-US"/>
                  </w:rPr>
                  <w:fldChar w:fldCharType="end"/>
                </w:r>
              </w:sdtContent>
            </w:sdt>
          </w:p>
        </w:tc>
      </w:tr>
      <w:tr w:rsidR="00655E40" w:rsidRPr="0000465F" w14:paraId="4EC91E72" w14:textId="77777777">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FAA405C" w14:textId="77777777" w:rsidR="00655E40" w:rsidRPr="0000465F" w:rsidRDefault="00655E40">
            <w:pPr>
              <w:pStyle w:val="BasicText"/>
              <w:rPr>
                <w:sz w:val="18"/>
                <w:szCs w:val="14"/>
                <w:lang w:eastAsia="en-US"/>
              </w:rPr>
            </w:pPr>
            <w:r w:rsidRPr="0000465F">
              <w:rPr>
                <w:b/>
                <w:bCs/>
                <w:sz w:val="18"/>
                <w:szCs w:val="14"/>
                <w:lang w:eastAsia="en-US"/>
              </w:rPr>
              <w:t>Lernfähigkeit</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173FE03" w14:textId="04DAAECD" w:rsidR="00655E40" w:rsidRPr="0000465F" w:rsidRDefault="00655E40">
            <w:pPr>
              <w:pStyle w:val="BasicText"/>
              <w:rPr>
                <w:sz w:val="18"/>
                <w:szCs w:val="14"/>
                <w:lang w:eastAsia="en-US"/>
              </w:rPr>
            </w:pPr>
            <w:r w:rsidRPr="0000465F">
              <w:rPr>
                <w:sz w:val="18"/>
                <w:szCs w:val="14"/>
                <w:lang w:eastAsia="en-US"/>
              </w:rPr>
              <w:t xml:space="preserve">Gering, erfordert manuelles Nachrüsten/Programmieren </w:t>
            </w:r>
            <w:sdt>
              <w:sdtPr>
                <w:rPr>
                  <w:sz w:val="18"/>
                  <w:szCs w:val="14"/>
                  <w:lang w:eastAsia="en-US"/>
                </w:rPr>
                <w:alias w:val="To edit, see citavi.com/edit"/>
                <w:tag w:val="CitaviPlaceholder#16db45d4-a3f5-49d0-ac28-625ec0852a8f"/>
                <w:id w:val="-401681755"/>
                <w:placeholder>
                  <w:docPart w:val="DefaultPlaceholder_-1854013440"/>
                </w:placeholder>
              </w:sdtPr>
              <w:sdtContent>
                <w:r w:rsidR="002341BE" w:rsidRPr="0000465F">
                  <w:rPr>
                    <w:sz w:val="18"/>
                    <w:szCs w:val="14"/>
                    <w:lang w:eastAsia="en-US"/>
                  </w:rPr>
                  <w:fldChar w:fldCharType="begin"/>
                </w:r>
                <w:r w:rsidR="00E778FE">
                  <w:rPr>
                    <w:sz w:val="18"/>
                    <w:szCs w:val="14"/>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MzNDEwLWMyNzEtNDI5NC05M2YyLTEzMzI2MWU5MTU0YSIsIlJhbmdlTGVuZ3RoIjozLCJSZWZlcmVuY2VJZCI6ImU4NTVhYjQ1LWYwOGYtNDY2MC04Y2VkLTZkYzU4MzA4YzV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V29vbGRyaWRnZSIsIk1pZGRsZU5hbWUiOiJKLiIsIlByb3RlY3RlZCI6ZmFsc2UsIlNleCI6MiwiQ3JlYXRlZEJ5IjoiX0VzYXVpIiwiQ3JlYXRlZE9uIjoiMjAyNS0wOS0wOFQyMDozOTozOCIsIk1vZGlmaWVkQnkiOiJfRXNhdWkiLCJJZCI6IjcyODNiNjQ3LThhYzMtNGEyNy1iZjMzLTA4ZDFhNWFiNmQxYiIsIk1vZGlmaWVkT24iOiIyMDI1LTA5LTA4VDIwOjM5OjM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dvb2xkcmlkZ2UgMjAwOSAtIEFuIGludHJvZHVjdGlvbiB0byBtdWx0aWFnZW50IHN5c3RlbX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}</w:instrText>
                </w:r>
                <w:r w:rsidR="002341BE" w:rsidRPr="0000465F">
                  <w:rPr>
                    <w:sz w:val="18"/>
                    <w:szCs w:val="14"/>
                    <w:lang w:eastAsia="en-US"/>
                  </w:rPr>
                  <w:fldChar w:fldCharType="separate"/>
                </w:r>
                <w:r w:rsidR="00472881">
                  <w:rPr>
                    <w:sz w:val="18"/>
                    <w:szCs w:val="14"/>
                    <w:lang w:eastAsia="en-US"/>
                  </w:rPr>
                  <w:t>[37, 39]</w:t>
                </w:r>
                <w:r w:rsidR="002341BE" w:rsidRPr="0000465F">
                  <w:rPr>
                    <w:sz w:val="18"/>
                    <w:szCs w:val="14"/>
                    <w:lang w:eastAsia="en-US"/>
                  </w:rPr>
                  <w:fldChar w:fldCharType="end"/>
                </w:r>
              </w:sdtContent>
            </w:sdt>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9E484D7" w14:textId="603BA79E" w:rsidR="00655E40" w:rsidRPr="0000465F" w:rsidRDefault="00655E40">
            <w:pPr>
              <w:pStyle w:val="BasicText"/>
              <w:rPr>
                <w:sz w:val="18"/>
                <w:szCs w:val="14"/>
                <w:lang w:eastAsia="en-US"/>
              </w:rPr>
            </w:pPr>
            <w:r w:rsidRPr="0000465F">
              <w:rPr>
                <w:sz w:val="18"/>
                <w:szCs w:val="14"/>
                <w:lang w:eastAsia="en-US"/>
              </w:rPr>
              <w:t>Hoch, durch Pretraining, Fine-Tuning und Few-Shot-Lernen</w:t>
            </w:r>
            <w:sdt>
              <w:sdtPr>
                <w:rPr>
                  <w:sz w:val="18"/>
                  <w:szCs w:val="14"/>
                  <w:lang w:eastAsia="en-US"/>
                </w:rPr>
                <w:alias w:val="To edit, see citavi.com/edit"/>
                <w:tag w:val="CitaviPlaceholder#44a23faf-9147-4fd2-9910-79db8d670fe7"/>
                <w:id w:val="-716741264"/>
                <w:placeholder>
                  <w:docPart w:val="DefaultPlaceholder_-1854013440"/>
                </w:placeholder>
              </w:sdtPr>
              <w:sdtContent>
                <w:r w:rsidR="002341BE" w:rsidRPr="0000465F">
                  <w:rPr>
                    <w:sz w:val="18"/>
                    <w:szCs w:val="14"/>
                    <w:lang w:eastAsia="en-US"/>
                  </w:rPr>
                  <w:fldChar w:fldCharType="begin"/>
                </w:r>
                <w:r w:rsidR="00E778FE">
                  <w:rPr>
                    <w:sz w:val="18"/>
                    <w:szCs w:val="14"/>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OWUzYzgwLTZjOTktNDZlMy04OGRmLWM5ZTVhNmFkNjhhMiIsIlJhbmdlTGVuZ3RoIjoyLCJSZWZlcmVuY2VJZCI6IjVkOWYxZGExLWYwY2ItNGZmNy1hYzQxLTA0MzRjZDdiNGEy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4LjIwMjM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zA4LjEwNjIwdjYiLCJVcmlTdHJpbmciOiJodHRwczovL2FyeGl2Lm9yZy9wZGYvMjMwOC4xMDYyMHY2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XNhdWkiLCJDcmVhdGVkT24iOiIyMDI1LTA5LTA3VDExOjU5OjEwIiwiTW9kaWZpZWRCeSI6Il9Fc2F1aSIsIklkIjoiOTY3OGQyNDYtYjdkNS00YTc2LWJkN2ItMTU5ZjJlZDI4NjhhIiwiTW9kaWZpZWRPbiI6IjIwMjUtMDktMDdUMTE6NTk6MTA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YXJ4aXYub3JnL2Ficy8yMzA4LjEwNjIwdjYiLCJVcmlTdHJpbmciOiJodHRwOi8vYXJ4aXYub3JnL2Ficy8yMzA4LjEwNjIwdjY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VzYXVpIiwiQ3JlYXRlZE9uIjoiMjAyNS0wOS0wN1QxMTo1OToxMCIsIk1vZGlmaWVkQnkiOiJfRXNhdWkiLCJJZCI6Ijk2NWYwOWMzLWZiZTUtNDdiMS1iNjM0LWViYWJiNzhmOWFmNyIsIk1vZGlmaWVkT24iOiIyMDI1LTA5LTA3VDExOjU5OjEwIiwiUHJvamVjdCI6eyIkcmVmIjoiOC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DovL2FyeGl2Lm9yZy9wZGYvMjMwOC4xMDYyMHY2IiwiVXJpU3RyaW5nIjoiaHR0cDovL2FyeGl2Lm9yZy9wZGYvMjMwOC4xMDYyMHY2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i4wMS4yMDI0IiwiRWRpdG9ycyI6W10sIkV2YWx1YXRpb25Db21wbGV4aXR5IjowLCJFdmFsdWF0aW9uU291cmNlVGV4dEZvcm1hdCI6MCwiR3JvdXBzIjpbXSwiSGFzTGFiZWwxIjpmYWxzZSwiSGFzTGFiZWwyIjpmYWxzZSwiS2V5d29yZHMiOltd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DovL2FyeGl2Lm9yZy9wZGYvMjQwMi4wMTY4MCIsIlVyaVN0cmluZyI6Imh0dHA6Ly9hcnhpdi5vcmcvcGRmLzI0MDIuMDE2ODA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}</w:instrText>
                </w:r>
                <w:r w:rsidR="002341BE" w:rsidRPr="0000465F">
                  <w:rPr>
                    <w:sz w:val="18"/>
                    <w:szCs w:val="14"/>
                    <w:lang w:eastAsia="en-US"/>
                  </w:rPr>
                  <w:fldChar w:fldCharType="separate"/>
                </w:r>
                <w:r w:rsidR="00472881">
                  <w:rPr>
                    <w:sz w:val="18"/>
                    <w:szCs w:val="14"/>
                    <w:lang w:eastAsia="en-US"/>
                  </w:rPr>
                  <w:t>[4, 43]</w:t>
                </w:r>
                <w:r w:rsidR="002341BE" w:rsidRPr="0000465F">
                  <w:rPr>
                    <w:sz w:val="18"/>
                    <w:szCs w:val="14"/>
                    <w:lang w:eastAsia="en-US"/>
                  </w:rPr>
                  <w:fldChar w:fldCharType="end"/>
                </w:r>
              </w:sdtContent>
            </w:sdt>
          </w:p>
        </w:tc>
      </w:tr>
      <w:tr w:rsidR="00655E40" w:rsidRPr="0000465F" w14:paraId="39224156" w14:textId="77777777">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4A1DC73" w14:textId="77777777" w:rsidR="00655E40" w:rsidRPr="0000465F" w:rsidRDefault="00655E40">
            <w:pPr>
              <w:pStyle w:val="BasicText"/>
              <w:rPr>
                <w:sz w:val="18"/>
                <w:szCs w:val="14"/>
                <w:lang w:eastAsia="en-US"/>
              </w:rPr>
            </w:pPr>
            <w:r w:rsidRPr="0000465F">
              <w:rPr>
                <w:b/>
                <w:bCs/>
                <w:sz w:val="18"/>
                <w:szCs w:val="14"/>
                <w:lang w:eastAsia="en-US"/>
              </w:rPr>
              <w:t>Adaptivität</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092E3DF" w14:textId="2939E84D" w:rsidR="00655E40" w:rsidRPr="0000465F" w:rsidRDefault="00655E40">
            <w:pPr>
              <w:pStyle w:val="BasicText"/>
              <w:rPr>
                <w:sz w:val="18"/>
                <w:szCs w:val="14"/>
                <w:lang w:eastAsia="en-US"/>
              </w:rPr>
            </w:pPr>
            <w:r w:rsidRPr="0000465F">
              <w:rPr>
                <w:sz w:val="18"/>
                <w:szCs w:val="14"/>
                <w:lang w:eastAsia="en-US"/>
              </w:rPr>
              <w:t xml:space="preserve">Eingeschränkt, nur für definierte Umgebungen geeignet </w:t>
            </w:r>
            <w:sdt>
              <w:sdtPr>
                <w:rPr>
                  <w:sz w:val="18"/>
                  <w:szCs w:val="14"/>
                  <w:lang w:eastAsia="en-US"/>
                </w:rPr>
                <w:alias w:val="To edit, see citavi.com/edit"/>
                <w:tag w:val="CitaviPlaceholder#28f4efc5-3dae-4f43-be0a-690885488169"/>
                <w:id w:val="-1830354290"/>
                <w:placeholder>
                  <w:docPart w:val="DefaultPlaceholder_-1854013440"/>
                </w:placeholder>
              </w:sdtPr>
              <w:sdtContent>
                <w:r w:rsidR="002341BE" w:rsidRPr="0000465F">
                  <w:rPr>
                    <w:sz w:val="18"/>
                    <w:szCs w:val="14"/>
                    <w:lang w:eastAsia="en-US"/>
                  </w:rPr>
                  <w:fldChar w:fldCharType="begin"/>
                </w:r>
                <w:r w:rsidR="00E778FE">
                  <w:rPr>
                    <w:sz w:val="18"/>
                    <w:szCs w:val="14"/>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YjNkZjRhLWJhYTctNDAyYi04NTg0LWQ5YjEzMjViYjYzMCIsIlJhbmdlTGVuZ3RoIjo0LCJSZWZlcmVuY2VJZCI6IjBhMzRiOTVkLTk5NmMtNGQ2My05NWE3LTdiMTdiYWYxYjc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A0NTgtMDIwLTA5NDc4L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3MxMDQ1OC0wMjAtMDk0NzgtMyIsIlVyaVN0cmluZyI6Imh0dHBzOi8vZG9pLm9yZy8xMC4xMDA3L3MxMDQ1OC0wMjAtMDk0Nzgt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}</w:instrText>
                </w:r>
                <w:r w:rsidR="002341BE" w:rsidRPr="0000465F">
                  <w:rPr>
                    <w:sz w:val="18"/>
                    <w:szCs w:val="14"/>
                    <w:lang w:eastAsia="en-US"/>
                  </w:rPr>
                  <w:fldChar w:fldCharType="separate"/>
                </w:r>
                <w:r w:rsidR="00472881">
                  <w:rPr>
                    <w:sz w:val="18"/>
                    <w:szCs w:val="14"/>
                    <w:lang w:eastAsia="en-US"/>
                  </w:rPr>
                  <w:t>[42]</w:t>
                </w:r>
                <w:r w:rsidR="002341BE" w:rsidRPr="0000465F">
                  <w:rPr>
                    <w:sz w:val="18"/>
                    <w:szCs w:val="14"/>
                    <w:lang w:eastAsia="en-US"/>
                  </w:rPr>
                  <w:fldChar w:fldCharType="end"/>
                </w:r>
              </w:sdtContent>
            </w:sdt>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E3CAF6A" w14:textId="53D04BA0" w:rsidR="00655E40" w:rsidRPr="0000465F" w:rsidRDefault="00655E40">
            <w:pPr>
              <w:pStyle w:val="BasicText"/>
              <w:rPr>
                <w:sz w:val="18"/>
                <w:szCs w:val="14"/>
                <w:lang w:eastAsia="en-US"/>
              </w:rPr>
            </w:pPr>
            <w:r w:rsidRPr="0000465F">
              <w:rPr>
                <w:sz w:val="18"/>
                <w:szCs w:val="14"/>
                <w:lang w:eastAsia="en-US"/>
              </w:rPr>
              <w:t>Hoch, flexibel einsetzbar in offenen Umgebungen</w:t>
            </w:r>
            <w:sdt>
              <w:sdtPr>
                <w:rPr>
                  <w:sz w:val="18"/>
                  <w:szCs w:val="14"/>
                  <w:lang w:eastAsia="en-US"/>
                </w:rPr>
                <w:alias w:val="To edit, see citavi.com/edit"/>
                <w:tag w:val="CitaviPlaceholder#3ff29025-120f-433d-9762-a27274e1759a"/>
                <w:id w:val="1615411234"/>
                <w:placeholder>
                  <w:docPart w:val="DefaultPlaceholder_-1854013440"/>
                </w:placeholder>
              </w:sdtPr>
              <w:sdtContent>
                <w:r w:rsidR="00D11091" w:rsidRPr="0000465F">
                  <w:rPr>
                    <w:sz w:val="18"/>
                    <w:szCs w:val="14"/>
                    <w:lang w:eastAsia="en-US"/>
                  </w:rPr>
                  <w:fldChar w:fldCharType="begin"/>
                </w:r>
                <w:r w:rsidR="00E778FE">
                  <w:rPr>
                    <w:sz w:val="18"/>
                    <w:szCs w:val="14"/>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TdkMTdmLTJjYTgtNDBmYi04MTU3LWNkODQyYmZjMmNiNiIsIlJhbmdlU3RhcnQiOjIsIlJhbmdlTGVuZ3RoIjo1LCJSZWZlcmVuY2VJZCI6Ijc0YmQxZjViLTIxOTItNDRkNy1hM2M0LWFiMTBiMTE4ZTE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NSIsIkRvaSI6IjEwLjQ4NTUwL0FSWElWLjI1MDMuMjMwMz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0ODU1MC9BUlhJVi4yNTAzLjIzMDM3IiwiVXJpU3RyaW5nIjoiaHR0cHM6Ly9kb2kub3JnLzEwLjQ4NTUwL0FSWElWLjI1MDMuMjMwMz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DUxNS0wMjUtMDA1NDQt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DcvczEwNTE1LTAyNS0wMDU0NC0yIiwiVXJpU3RyaW5nIjoiaHR0cHM6Ly9kb2kub3JnLzEwLjEwMDcvczEwNTE1LTAyNS0wMDU0NC0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}</w:instrText>
                </w:r>
                <w:r w:rsidR="00D11091" w:rsidRPr="0000465F">
                  <w:rPr>
                    <w:sz w:val="18"/>
                    <w:szCs w:val="14"/>
                    <w:lang w:eastAsia="en-US"/>
                  </w:rPr>
                  <w:fldChar w:fldCharType="separate"/>
                </w:r>
                <w:r w:rsidR="00472881">
                  <w:rPr>
                    <w:sz w:val="18"/>
                    <w:szCs w:val="14"/>
                    <w:lang w:eastAsia="en-US"/>
                  </w:rPr>
                  <w:t>[8, 44]</w:t>
                </w:r>
                <w:r w:rsidR="00D11091" w:rsidRPr="0000465F">
                  <w:rPr>
                    <w:sz w:val="18"/>
                    <w:szCs w:val="14"/>
                    <w:lang w:eastAsia="en-US"/>
                  </w:rPr>
                  <w:fldChar w:fldCharType="end"/>
                </w:r>
              </w:sdtContent>
            </w:sdt>
          </w:p>
        </w:tc>
      </w:tr>
      <w:tr w:rsidR="00655E40" w:rsidRPr="0000465F" w14:paraId="2B6C5319" w14:textId="77777777">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231532F" w14:textId="77777777" w:rsidR="00655E40" w:rsidRPr="0000465F" w:rsidRDefault="00655E40">
            <w:pPr>
              <w:pStyle w:val="BasicText"/>
              <w:rPr>
                <w:sz w:val="18"/>
                <w:szCs w:val="14"/>
                <w:lang w:eastAsia="en-US"/>
              </w:rPr>
            </w:pPr>
            <w:r w:rsidRPr="0000465F">
              <w:rPr>
                <w:b/>
                <w:bCs/>
                <w:sz w:val="18"/>
                <w:szCs w:val="14"/>
                <w:lang w:eastAsia="en-US"/>
              </w:rPr>
              <w:t>Transparenz</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9513532" w14:textId="24519D3B" w:rsidR="00655E40" w:rsidRPr="0000465F" w:rsidRDefault="00655E40">
            <w:pPr>
              <w:pStyle w:val="BasicText"/>
              <w:rPr>
                <w:sz w:val="18"/>
                <w:szCs w:val="14"/>
                <w:lang w:eastAsia="en-US"/>
              </w:rPr>
            </w:pPr>
            <w:r w:rsidRPr="0000465F">
              <w:rPr>
                <w:sz w:val="18"/>
                <w:szCs w:val="14"/>
                <w:lang w:eastAsia="en-US"/>
              </w:rPr>
              <w:t>Hoch, da logische Modelle nachvollziehbar sind</w:t>
            </w:r>
            <w:sdt>
              <w:sdtPr>
                <w:rPr>
                  <w:sz w:val="18"/>
                  <w:szCs w:val="14"/>
                  <w:lang w:eastAsia="en-US"/>
                </w:rPr>
                <w:alias w:val="To edit, see citavi.com/edit"/>
                <w:tag w:val="CitaviPlaceholder#a5f1b667-b878-4936-b014-b641ff03bd18"/>
                <w:id w:val="-1982521012"/>
                <w:placeholder>
                  <w:docPart w:val="DefaultPlaceholder_-1854013440"/>
                </w:placeholder>
              </w:sdtPr>
              <w:sdtContent>
                <w:r w:rsidR="002341BE" w:rsidRPr="0000465F">
                  <w:rPr>
                    <w:sz w:val="18"/>
                    <w:szCs w:val="14"/>
                    <w:lang w:eastAsia="en-US"/>
                  </w:rPr>
                  <w:fldChar w:fldCharType="begin"/>
                </w:r>
                <w:r w:rsidR="00E778FE">
                  <w:rPr>
                    <w:sz w:val="18"/>
                    <w:szCs w:val="14"/>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2E5OTMwLWJiOGUtNGM2Mi1iODQ0LTEwZjE2MzFjNDgwMyIsIlJhbmdlU3RhcnQiOjMsIlJhbmdlTGVuZ3RoIjo1LCJSZWZlcmVuY2VJZCI6IjBhMzRiOTVkLTk5NmMtNGQ2My05NWE3LTdiMTdiYWYxYjc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A0NTgtMDIwLTA5NDc4L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3MxMDQ1OC0wMjAtMDk0NzgtMyIsIlVyaVN0cmluZyI6Imh0dHBzOi8vZG9pLm9yZy8xMC4xMDA3L3MxMDQ1OC0wMjAtMDk0Nzgt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}</w:instrText>
                </w:r>
                <w:r w:rsidR="002341BE" w:rsidRPr="0000465F">
                  <w:rPr>
                    <w:sz w:val="18"/>
                    <w:szCs w:val="14"/>
                    <w:lang w:eastAsia="en-US"/>
                  </w:rPr>
                  <w:fldChar w:fldCharType="separate"/>
                </w:r>
                <w:r w:rsidR="00472881">
                  <w:rPr>
                    <w:sz w:val="18"/>
                    <w:szCs w:val="14"/>
                    <w:lang w:eastAsia="en-US"/>
                  </w:rPr>
                  <w:t>[37, 42]</w:t>
                </w:r>
                <w:r w:rsidR="002341BE" w:rsidRPr="0000465F">
                  <w:rPr>
                    <w:sz w:val="18"/>
                    <w:szCs w:val="14"/>
                    <w:lang w:eastAsia="en-US"/>
                  </w:rPr>
                  <w:fldChar w:fldCharType="end"/>
                </w:r>
              </w:sdtContent>
            </w:sdt>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B72BA92" w14:textId="03E45155" w:rsidR="00655E40" w:rsidRPr="0000465F" w:rsidRDefault="00655E40">
            <w:pPr>
              <w:pStyle w:val="BasicText"/>
              <w:rPr>
                <w:sz w:val="18"/>
                <w:szCs w:val="14"/>
                <w:lang w:eastAsia="en-US"/>
              </w:rPr>
            </w:pPr>
            <w:r w:rsidRPr="0000465F">
              <w:rPr>
                <w:sz w:val="18"/>
                <w:szCs w:val="14"/>
                <w:lang w:eastAsia="en-US"/>
              </w:rPr>
              <w:t>Niedrig, „Black-Box“-Charakter erschwert Erklärbarkeit</w:t>
            </w:r>
            <w:sdt>
              <w:sdtPr>
                <w:rPr>
                  <w:sz w:val="18"/>
                  <w:szCs w:val="14"/>
                  <w:lang w:eastAsia="en-US"/>
                </w:rPr>
                <w:alias w:val="To edit, see citavi.com/edit"/>
                <w:tag w:val="CitaviPlaceholder#9771db0a-7957-4c45-a4de-f33ac2b35208"/>
                <w:id w:val="-190382659"/>
                <w:placeholder>
                  <w:docPart w:val="DefaultPlaceholder_-1854013440"/>
                </w:placeholder>
              </w:sdtPr>
              <w:sdtContent>
                <w:r w:rsidR="00D11091" w:rsidRPr="0000465F">
                  <w:rPr>
                    <w:sz w:val="18"/>
                    <w:szCs w:val="14"/>
                    <w:lang w:eastAsia="en-US"/>
                  </w:rPr>
                  <w:fldChar w:fldCharType="begin"/>
                </w:r>
                <w:r w:rsidR="00472881">
                  <w:rPr>
                    <w:sz w:val="18"/>
                    <w:szCs w:val="14"/>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ZGM1NmFjLWZjOTgtNDA2Ni05YWE2LTAwNzUzZTU5MDg0MSIsIlJhbmdlTGVuZ3RoIjoyLCJSZWZlcmVuY2VJZCI6IjVkOWYxZGExLWYwY2ItNGZmNy1hYzQxLTA0MzRjZDdiNGEy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4LjIwMjM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zA4LjEwNjIwdjYiLCJVcmlTdHJpbmciOiJodHRwczovL2FyeGl2Lm9yZy9wZGYvMjMwOC4xMDYyMHY2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XNhdWkiLCJDcmVhdGVkT24iOiIyMDI1LTA5LTA3VDExOjU5OjEwIiwiTW9kaWZpZWRCeSI6Il9Fc2F1aSIsIklkIjoiOTY3OGQyNDYtYjdkNS00YTc2LWJkN2ItMTU5ZjJlZDI4NjhhIiwiTW9kaWZpZWRPbiI6IjIwMjUtMDktMDdUMTE6NTk6MTA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YXJ4aXYub3JnL2Ficy8yMzA4LjEwNjIwdjYiLCJVcmlTdHJpbmciOiJodHRwOi8vYXJ4aXYub3JnL2Ficy8yMzA4LjEwNjIwdjY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VzYXVpIiwiQ3JlYXRlZE9uIjoiMjAyNS0wOS0wN1QxMTo1OToxMCIsIk1vZGlmaWVkQnkiOiJfRXNhdWkiLCJJZCI6Ijk2NWYwOWMzLWZiZTUtNDdiMS1iNjM0LWViYWJiNzhmOWFmNyIsIk1vZGlmaWVkT24iOiIyMDI1LTA5LTA3VDExOjU5OjEwIiwiUHJvamVjdCI6eyIkcmVmIjoiOC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DovL2FyeGl2Lm9yZy9wZGYvMjMwOC4xMDYyMHY2IiwiVXJpU3RyaW5nIjoiaHR0cDovL2FyeGl2Lm9yZy9wZGYvMjMwOC4xMDYyMHY2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NSIsIkRvaSI6IjEwLjQ4NTUwL0FSWElWLjI1MDYuMDE0NjM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0ODU1MC9BUlhJVi4yNTA2LjAxNDYzIiwiVXJpU3RyaW5nIjoiaHR0cHM6Ly9kb2kub3JnLzEwLjQ4NTUwL0FSWElWLjI1MDYuMDE0Nj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}</w:instrText>
                </w:r>
                <w:r w:rsidR="00D11091" w:rsidRPr="0000465F">
                  <w:rPr>
                    <w:sz w:val="18"/>
                    <w:szCs w:val="14"/>
                    <w:lang w:eastAsia="en-US"/>
                  </w:rPr>
                  <w:fldChar w:fldCharType="separate"/>
                </w:r>
                <w:r w:rsidR="00472881">
                  <w:rPr>
                    <w:sz w:val="18"/>
                    <w:szCs w:val="14"/>
                    <w:lang w:eastAsia="en-US"/>
                  </w:rPr>
                  <w:t>[4, 45]</w:t>
                </w:r>
                <w:r w:rsidR="00D11091" w:rsidRPr="0000465F">
                  <w:rPr>
                    <w:sz w:val="18"/>
                    <w:szCs w:val="14"/>
                    <w:lang w:eastAsia="en-US"/>
                  </w:rPr>
                  <w:fldChar w:fldCharType="end"/>
                </w:r>
              </w:sdtContent>
            </w:sdt>
          </w:p>
        </w:tc>
      </w:tr>
      <w:tr w:rsidR="00655E40" w:rsidRPr="0000465F" w14:paraId="7811CD29" w14:textId="77777777">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5BCBAD3" w14:textId="77777777" w:rsidR="00655E40" w:rsidRPr="0000465F" w:rsidRDefault="00655E40">
            <w:pPr>
              <w:pStyle w:val="BasicText"/>
              <w:rPr>
                <w:sz w:val="18"/>
                <w:szCs w:val="14"/>
                <w:lang w:eastAsia="en-US"/>
              </w:rPr>
            </w:pPr>
            <w:r w:rsidRPr="0000465F">
              <w:rPr>
                <w:b/>
                <w:bCs/>
                <w:sz w:val="18"/>
                <w:szCs w:val="14"/>
                <w:lang w:eastAsia="en-US"/>
              </w:rPr>
              <w:t>Beispiele</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4581B33" w14:textId="4E6928D5" w:rsidR="00655E40" w:rsidRPr="0000465F" w:rsidRDefault="00655E40">
            <w:pPr>
              <w:pStyle w:val="BasicText"/>
              <w:rPr>
                <w:sz w:val="18"/>
                <w:szCs w:val="14"/>
                <w:lang w:eastAsia="en-US"/>
              </w:rPr>
            </w:pPr>
            <w:r w:rsidRPr="0000465F">
              <w:rPr>
                <w:sz w:val="18"/>
                <w:szCs w:val="14"/>
                <w:lang w:eastAsia="en-US"/>
              </w:rPr>
              <w:t>E-Commerce-Agenten, Fertigungssteuerung, Simulationen</w:t>
            </w:r>
            <w:sdt>
              <w:sdtPr>
                <w:rPr>
                  <w:sz w:val="18"/>
                  <w:szCs w:val="14"/>
                  <w:lang w:eastAsia="en-US"/>
                </w:rPr>
                <w:alias w:val="To edit, see citavi.com/edit"/>
                <w:tag w:val="CitaviPlaceholder#d86f7206-d5c9-41b1-9cd1-71e14e54c5af"/>
                <w:id w:val="2006395672"/>
                <w:placeholder>
                  <w:docPart w:val="DefaultPlaceholder_-1854013440"/>
                </w:placeholder>
              </w:sdtPr>
              <w:sdtContent>
                <w:r w:rsidR="002341BE" w:rsidRPr="0000465F">
                  <w:rPr>
                    <w:sz w:val="18"/>
                    <w:szCs w:val="14"/>
                    <w:lang w:eastAsia="en-US"/>
                  </w:rPr>
                  <w:fldChar w:fldCharType="begin"/>
                </w:r>
                <w:r w:rsidR="00E778FE">
                  <w:rPr>
                    <w:sz w:val="18"/>
                    <w:szCs w:val="14"/>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ODg3NTIzLWI3MmItNDgwMi05ODZkLTU2MjU1OGE2ODVlOCIsIlJhbmdlU3RhcnQiOjMsIlJhbmdlTGVuZ3RoIjo1LCJSZWZlcmVuY2VJZCI6IjBhMzRiOTVkLTk5NmMtNGQ2My05NWE3LTdiMTdiYWYxYjc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A0NTgtMDIwLTA5NDc4L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3MxMDQ1OC0wMjAtMDk0NzgtMyIsIlVyaVN0cmluZyI6Imh0dHBzOi8vZG9pLm9yZy8xMC4xMDA3L3MxMDQ1OC0wMjAtMDk0Nzgt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yMy9BOjEwMTAwOTA0MDUyNjYiLCJVcmlTdHJpbmciOiJodHRwczovL2RvaS5vcmcvMTAuMTAyMy9BOjEwMTAwOTA0MDUyNjY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}</w:instrText>
                </w:r>
                <w:r w:rsidR="002341BE" w:rsidRPr="0000465F">
                  <w:rPr>
                    <w:sz w:val="18"/>
                    <w:szCs w:val="14"/>
                    <w:lang w:eastAsia="en-US"/>
                  </w:rPr>
                  <w:fldChar w:fldCharType="separate"/>
                </w:r>
                <w:r w:rsidR="00472881">
                  <w:rPr>
                    <w:sz w:val="18"/>
                    <w:szCs w:val="14"/>
                    <w:lang w:eastAsia="en-US"/>
                  </w:rPr>
                  <w:t>[38, 42]</w:t>
                </w:r>
                <w:r w:rsidR="002341BE" w:rsidRPr="0000465F">
                  <w:rPr>
                    <w:sz w:val="18"/>
                    <w:szCs w:val="14"/>
                    <w:lang w:eastAsia="en-US"/>
                  </w:rPr>
                  <w:fldChar w:fldCharType="end"/>
                </w:r>
              </w:sdtContent>
            </w:sdt>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31858C2" w14:textId="5634E719" w:rsidR="00655E40" w:rsidRPr="0000465F" w:rsidRDefault="00655E40" w:rsidP="006D7287">
            <w:pPr>
              <w:pStyle w:val="BasicText"/>
              <w:keepNext/>
              <w:rPr>
                <w:sz w:val="18"/>
                <w:szCs w:val="14"/>
                <w:lang w:eastAsia="en-US"/>
              </w:rPr>
            </w:pPr>
            <w:r w:rsidRPr="0000465F">
              <w:rPr>
                <w:sz w:val="18"/>
                <w:szCs w:val="14"/>
                <w:lang w:eastAsia="en-US"/>
              </w:rPr>
              <w:t>AutoGPT, LangChain, MetaGPT, GitLab-Agents</w:t>
            </w:r>
            <w:sdt>
              <w:sdtPr>
                <w:rPr>
                  <w:sz w:val="18"/>
                  <w:szCs w:val="14"/>
                  <w:lang w:eastAsia="en-US"/>
                </w:rPr>
                <w:alias w:val="To edit, see citavi.com/edit"/>
                <w:tag w:val="CitaviPlaceholder#9348b39c-0b62-4791-aae4-a7fa224b6cbc"/>
                <w:id w:val="1137995957"/>
                <w:placeholder>
                  <w:docPart w:val="DefaultPlaceholder_-1854013440"/>
                </w:placeholder>
              </w:sdtPr>
              <w:sdtContent>
                <w:r w:rsidR="00D11091" w:rsidRPr="0000465F">
                  <w:rPr>
                    <w:sz w:val="18"/>
                    <w:szCs w:val="14"/>
                    <w:lang w:eastAsia="en-US"/>
                  </w:rPr>
                  <w:fldChar w:fldCharType="begin"/>
                </w:r>
                <w:r w:rsidR="00E778FE">
                  <w:rPr>
                    <w:sz w:val="18"/>
                    <w:szCs w:val="14"/>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mZkMGM3LTc3MjEtNDM3Mi1hZWQ4LTAyODAzMDI1NjliZiIsIlJhbmdlU3RhcnQiOjUsIlJhbmdlTGVuZ3RoIjo1LCJSZWZlcmVuY2VJZCI6Ijc0YmQxZjViLTIxOTItNDRkNy1hM2M0LWFiMTBiMTE4ZTE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NSIsIkRvaSI6IjEwLjQ4NTUwL0FSWElWLjI1MDMuMjMwMz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0ODU1MC9BUlhJVi4yNTAzLjIzMDM3IiwiVXJpU3RyaW5nIjoiaHR0cHM6Ly9kb2kub3JnLzEwLjQ4NTUwL0FSWElWLjI1MDMuMjMwMz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DUxNS0wMjUtMDA1NDQt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DcvczEwNTE1LTAyNS0wMDU0NC0yIiwiVXJpU3RyaW5nIjoiaHR0cHM6Ly9kb2kub3JnLzEwLjEwMDcvczEwNTE1LTAyNS0wMDU0NC0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}</w:instrText>
                </w:r>
                <w:r w:rsidR="00D11091" w:rsidRPr="0000465F">
                  <w:rPr>
                    <w:sz w:val="18"/>
                    <w:szCs w:val="14"/>
                    <w:lang w:eastAsia="en-US"/>
                  </w:rPr>
                  <w:fldChar w:fldCharType="separate"/>
                </w:r>
                <w:r w:rsidR="00472881">
                  <w:rPr>
                    <w:sz w:val="18"/>
                    <w:szCs w:val="14"/>
                    <w:lang w:eastAsia="en-US"/>
                  </w:rPr>
                  <w:t>[7, 8, 44]</w:t>
                </w:r>
                <w:r w:rsidR="00D11091" w:rsidRPr="0000465F">
                  <w:rPr>
                    <w:sz w:val="18"/>
                    <w:szCs w:val="14"/>
                    <w:lang w:eastAsia="en-US"/>
                  </w:rPr>
                  <w:fldChar w:fldCharType="end"/>
                </w:r>
              </w:sdtContent>
            </w:sdt>
          </w:p>
        </w:tc>
      </w:tr>
    </w:tbl>
    <w:p w14:paraId="5DF8910F" w14:textId="1C92BD21" w:rsidR="00655E40" w:rsidRPr="0000465F" w:rsidRDefault="006D7287" w:rsidP="006D7287">
      <w:pPr>
        <w:pStyle w:val="Caption"/>
      </w:pPr>
      <w:bookmarkStart w:id="37" w:name="_Toc210521104"/>
      <w:r w:rsidRPr="0000465F">
        <w:t xml:space="preserve">Tabelle </w:t>
      </w:r>
      <w:fldSimple w:instr=" SEQ Tabelle \* ARABIC ">
        <w:r w:rsidR="008D30CE" w:rsidRPr="0000465F">
          <w:t>1</w:t>
        </w:r>
      </w:fldSimple>
      <w:r w:rsidRPr="0000465F">
        <w:t xml:space="preserve"> Agenten Vergleich</w:t>
      </w:r>
      <w:bookmarkEnd w:id="37"/>
    </w:p>
    <w:p w14:paraId="23E1CD55" w14:textId="77777777" w:rsidR="00655E40" w:rsidRPr="0000465F" w:rsidRDefault="00655E40" w:rsidP="00655E40">
      <w:pPr>
        <w:pStyle w:val="BasicText"/>
      </w:pPr>
      <w:r w:rsidRPr="0000465F">
        <w:t>Klassische Agentensysteme sind vor allem durch ihre Formalität und Transparenz gekennzeichnet. Sie bieten klare Modelle für Wissen, Kommunikation und Planung (z. B. BDI), eignen sich jedoch vorwiegend für statisch definierte Szenarien [1], [2]. Ihre Stärke liegt in Nachvollziehbarkeit und Korrektheit, ihre Schwäche in mangelnder Flexibilität.</w:t>
      </w:r>
    </w:p>
    <w:p w14:paraId="288F0A66" w14:textId="77777777" w:rsidR="00655E40" w:rsidRPr="0000465F" w:rsidRDefault="00655E40" w:rsidP="00655E40">
      <w:pPr>
        <w:pStyle w:val="BasicText"/>
      </w:pPr>
      <w:r w:rsidRPr="0000465F">
        <w:lastRenderedPageBreak/>
        <w:t>LLM-basierte Agenten hingegen zeichnen sich durch emergente Intelligenz aus. Anstatt formale Regeln zu befolgen, generieren sie Handlungen probabilistisch auf Grundlage großer Trainingsdaten. Dadurch sind sie in der Lage, neue Situationen flexibel zu bewältigen, externe Werkzeuge anzusteuern und sogar natürlichsprachliche Kommunikation als universelles Interface zu nutzen [7], [9]. Gleichzeitig bringen sie Herausforderungen mit sich: ihre Entscheidungen sind schwer erklärbar, und ihre Ergebnisse variieren stark je nach Prompt, Kontext und Datenqualität [6], [11].</w:t>
      </w:r>
    </w:p>
    <w:p w14:paraId="128EC0B3" w14:textId="4FB73525" w:rsidR="00655E40" w:rsidRPr="0000465F" w:rsidRDefault="00655E40" w:rsidP="00655E40">
      <w:pPr>
        <w:pStyle w:val="BasicText"/>
      </w:pPr>
      <w:r w:rsidRPr="0000465F">
        <w:t>Damit zeigt sich ein Spannungsfeld: Klassische Agenten bieten Struktur und Sicherheit, während LLM-Agenten Flexibilität und Autonomie in dynamischen Umgebungen ermöglichen. In der Praxis könnten hybride Ansätze logikbasierte Steuerung kombiniert mit LLM-basierten Modulen – zukünftig eine Brücke zwischen beiden Welten schlagen.</w:t>
      </w:r>
    </w:p>
    <w:p w14:paraId="7A3C8B7A" w14:textId="77777777" w:rsidR="00655E40" w:rsidRPr="0000465F" w:rsidRDefault="00655E40" w:rsidP="00E751A7">
      <w:pPr>
        <w:pStyle w:val="Heading3"/>
      </w:pPr>
      <w:bookmarkStart w:id="38" w:name="_Toc208235179"/>
      <w:bookmarkStart w:id="39" w:name="_Toc210642407"/>
      <w:r w:rsidRPr="0000465F">
        <w:t>Supervisor- und Orchestrator-Pattern</w:t>
      </w:r>
      <w:bookmarkEnd w:id="38"/>
      <w:bookmarkEnd w:id="39"/>
    </w:p>
    <w:p w14:paraId="7FBFB3E3" w14:textId="27AAF4D4" w:rsidR="00655E40" w:rsidRPr="0000465F" w:rsidRDefault="00655E40" w:rsidP="00655E40">
      <w:pPr>
        <w:pStyle w:val="BasicText"/>
      </w:pPr>
      <w:r w:rsidRPr="0000465F">
        <w:t>Die Koordination mehrerer Agenten ist eine der zentralen Herausforderungen in Multi-Agent-Systemen (MAS). Ohne geeignete Steuerungsmechanismen können Konflikte entstehen, redundante Berechnungen ausgeführt oder Ressourcen ineffizient genutzt werden. In der Literatur haben sich verschiedene Orchestrierungsansätze etabliert, die sich im Grad der Zentralisierung und in der Form der Interaktion unterscheiden.</w:t>
      </w:r>
      <w:r w:rsidR="00D11091" w:rsidRPr="0000465F">
        <w:t xml:space="preserve"> </w:t>
      </w:r>
      <w:sdt>
        <w:sdtPr>
          <w:alias w:val="To edit, see citavi.com/edit"/>
          <w:tag w:val="CitaviPlaceholder#b7dee2c7-d21b-45c8-8603-29ee9b13fe95"/>
          <w:id w:val="1407583779"/>
          <w:placeholder>
            <w:docPart w:val="DefaultPlaceholder_-1854013440"/>
          </w:placeholder>
        </w:sdtPr>
        <w:sdtContent>
          <w:r w:rsidR="00D11091"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JmN2Y5LTFiNDktNGU5Ni1iNjQ4LTcxZDNkNjIxY2U1ZCIsIlJhbmdlTGVuZ3RoIjo0LCJSZWZlcmVuY2VJZCI6ImU4NTVhYjQ1LWYwOGYtNDY2MC04Y2VkLTZkYzU4MzA4YzV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V29vbGRyaWRnZSIsIk1pZGRsZU5hbWUiOiJKLiIsIlByb3RlY3RlZCI6ZmFsc2UsIlNleCI6MiwiQ3JlYXRlZEJ5IjoiX0VzYXVpIiwiQ3JlYXRlZE9uIjoiMjAyNS0wOS0wOFQyMDozOTozOCIsIk1vZGlmaWVkQnkiOiJfRXNhdWkiLCJJZCI6IjcyODNiNjQ3LThhYzMtNGEyNy1iZjMzLTA4ZDFhNWFiNmQxYiIsIk1vZGlmaWVkT24iOiIyMDI1LTA5LTA4VDIwOjM5OjM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dvb2xkcmlkZ2UgMjAwOSAtIEFuIGludHJvZHVjdGlvbiB0byBtdWx0aWFnZW50IHN5c3RlbX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}</w:instrText>
          </w:r>
          <w:r w:rsidR="00D11091" w:rsidRPr="0000465F">
            <w:fldChar w:fldCharType="separate"/>
          </w:r>
          <w:r w:rsidR="00472881">
            <w:t>[37]</w:t>
          </w:r>
          <w:r w:rsidR="00D11091" w:rsidRPr="0000465F">
            <w:fldChar w:fldCharType="end"/>
          </w:r>
        </w:sdtContent>
      </w:sdt>
    </w:p>
    <w:p w14:paraId="7865134F" w14:textId="77777777" w:rsidR="00655E40" w:rsidRPr="0000465F" w:rsidRDefault="00655E40" w:rsidP="00655E40">
      <w:pPr>
        <w:pStyle w:val="BasicText"/>
        <w:rPr>
          <w:b/>
          <w:bCs/>
        </w:rPr>
      </w:pPr>
      <w:r w:rsidRPr="0000465F">
        <w:rPr>
          <w:b/>
          <w:bCs/>
        </w:rPr>
        <w:t>Supervisor-Pattern</w:t>
      </w:r>
    </w:p>
    <w:p w14:paraId="58A2A3AD" w14:textId="0259E881" w:rsidR="00655E40" w:rsidRPr="0000465F" w:rsidRDefault="00655E40" w:rsidP="00655E40">
      <w:pPr>
        <w:pStyle w:val="BasicText"/>
      </w:pPr>
      <w:r w:rsidRPr="0000465F">
        <w:t>Das Supervisor-Pattern beschreibt ein Koordinationsmodell, in dem ein zentraler Agent die Steuerung übernimmt. Der Supervisor verteilt Aufgaben an spezialisierte Sub-Agenten, überwacht deren Ausführung und aggregiert die Ergebnisse.</w:t>
      </w:r>
      <w:r w:rsidR="00D11091" w:rsidRPr="0000465F">
        <w:t xml:space="preserve"> </w:t>
      </w:r>
      <w:sdt>
        <w:sdtPr>
          <w:alias w:val="To edit, see citavi.com/edit"/>
          <w:tag w:val="CitaviPlaceholder#52abf9b1-2305-453b-abd5-a3f797bd1caf"/>
          <w:id w:val="1006636809"/>
          <w:placeholder>
            <w:docPart w:val="DefaultPlaceholder_-1854013440"/>
          </w:placeholder>
        </w:sdtPr>
        <w:sdtContent>
          <w:r w:rsidR="00D11091"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mQxZGI2LTdhNjItNGNiOC05MTg4LTUwY2NhYWIwNTM2OCIsIlJhbmdlTGVuZ3RoIjo0LCJSZWZlcmVuY2VJZCI6ImU4NTVhYjQ1LWYwOGYtNDY2MC04Y2VkLTZkYzU4MzA4YzV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V29vbGRyaWRnZSIsIk1pZGRsZU5hbWUiOiJKLiIsIlByb3RlY3RlZCI6ZmFsc2UsIlNleCI6MiwiQ3JlYXRlZEJ5IjoiX0VzYXVpIiwiQ3JlYXRlZE9uIjoiMjAyNS0wOS0wOFQyMDozOTozOCIsIk1vZGlmaWVkQnkiOiJfRXNhdWkiLCJJZCI6IjcyODNiNjQ3LThhYzMtNGEyNy1iZjMzLTA4ZDFhNWFiNmQxYiIsIk1vZGlmaWVkT24iOiIyMDI1LTA5LTA4VDIwOjM5OjM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dvb2xkcmlkZ2UgMjAwOSAtIEFuIGludHJvZHVjdGlvbiB0byBtdWx0aWFnZW50IHN5c3RlbX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}</w:instrText>
          </w:r>
          <w:r w:rsidR="00D11091" w:rsidRPr="0000465F">
            <w:fldChar w:fldCharType="separate"/>
          </w:r>
          <w:r w:rsidR="00472881">
            <w:t>[37]</w:t>
          </w:r>
          <w:r w:rsidR="00D11091" w:rsidRPr="0000465F">
            <w:fldChar w:fldCharType="end"/>
          </w:r>
        </w:sdtContent>
      </w:sdt>
      <w:r w:rsidRPr="0000465F">
        <w:t xml:space="preserve"> Dadurch entsteht eine hierarchische Kontrollstruktur, die eine hohe Nachvollziehbarkeit und klare Verantwortlichkeiten bietet.</w:t>
      </w:r>
    </w:p>
    <w:p w14:paraId="726E05ED" w14:textId="77777777" w:rsidR="00655E40" w:rsidRPr="0000465F" w:rsidRDefault="00655E40">
      <w:pPr>
        <w:pStyle w:val="BasicText"/>
        <w:numPr>
          <w:ilvl w:val="0"/>
          <w:numId w:val="20"/>
        </w:numPr>
      </w:pPr>
      <w:r w:rsidRPr="0000465F">
        <w:rPr>
          <w:b/>
          <w:bCs/>
        </w:rPr>
        <w:t>Vorteile:</w:t>
      </w:r>
      <w:r w:rsidRPr="0000465F">
        <w:t xml:space="preserve"> Transparenz, deterministische Abläufe, vereinfachte Fehlerbehandlung.</w:t>
      </w:r>
    </w:p>
    <w:p w14:paraId="01E64C63" w14:textId="77777777" w:rsidR="00655E40" w:rsidRPr="0000465F" w:rsidRDefault="00655E40">
      <w:pPr>
        <w:pStyle w:val="BasicText"/>
        <w:numPr>
          <w:ilvl w:val="0"/>
          <w:numId w:val="20"/>
        </w:numPr>
      </w:pPr>
      <w:r w:rsidRPr="0000465F">
        <w:rPr>
          <w:b/>
          <w:bCs/>
        </w:rPr>
        <w:t>Nachteile:</w:t>
      </w:r>
      <w:r w:rsidRPr="0000465F">
        <w:t xml:space="preserve"> Abhängigkeit von einem zentralen Knoten (Single Point of Failure), eingeschränkte Flexibilität in dynamischen Umgebungen.</w:t>
      </w:r>
    </w:p>
    <w:p w14:paraId="7B0D2C08" w14:textId="08305415" w:rsidR="00655E40" w:rsidRPr="0000465F" w:rsidRDefault="00655E40" w:rsidP="00655E40">
      <w:pPr>
        <w:pStyle w:val="BasicText"/>
      </w:pPr>
      <w:r w:rsidRPr="0000465F">
        <w:t xml:space="preserve">Dieses Muster ist insbesondere in hierarchischen Organisationen und in Szenarien verbreitet, in denen </w:t>
      </w:r>
      <w:r w:rsidRPr="0000465F">
        <w:rPr>
          <w:b/>
          <w:bCs/>
        </w:rPr>
        <w:t>Reproduzierbarkeit und Kontrolle</w:t>
      </w:r>
      <w:r w:rsidRPr="0000465F">
        <w:t xml:space="preserve"> im Vordergrund stehen.</w:t>
      </w:r>
      <w:r w:rsidR="00D11091" w:rsidRPr="0000465F">
        <w:t xml:space="preserve"> </w:t>
      </w:r>
      <w:sdt>
        <w:sdtPr>
          <w:alias w:val="To edit, see citavi.com/edit"/>
          <w:tag w:val="CitaviPlaceholder#7c74aff1-bf52-4e10-a4ab-efb0c20f9510"/>
          <w:id w:val="-1216729219"/>
          <w:placeholder>
            <w:docPart w:val="DefaultPlaceholder_-1854013440"/>
          </w:placeholder>
        </w:sdtPr>
        <w:sdtContent>
          <w:r w:rsidR="00D11091"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YmE5YzRjLTg5YmItNGMxNS1hZTNjLTcxNjAxN2I2Yjk3NiIsIlJhbmdlU3RhcnQiOjIsIlJhbmdlTGVuZ3RoIjo1LCJSZWZlcmVuY2VJZCI6ImU4NTVhYjQ1LWYwOGYtNDY2MC04Y2VkLTZkYzU4MzA4YzV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V29vbGRyaWRnZSIsIk1pZGRsZU5hbWUiOiJKLiIsIlByb3RlY3RlZCI6ZmFsc2UsIlNleCI6MiwiQ3JlYXRlZEJ5IjoiX0VzYXVpIiwiQ3JlYXRlZE9uIjoiMjAyNS0wOS0wOFQyMDozOTozOCIsIk1vZGlmaWVkQnkiOiJfRXNhdWkiLCJJZCI6IjcyODNiNjQ3LThhYzMtNGEyNy1iZjMzLTA4ZDFhNWFiNmQxYiIsIk1vZGlmaWVkT24iOiIyMDI1LTA5LTA4VDIwOjM5OjM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dvb2xkcmlkZ2UgMjAwOSAtIEFuIGludHJvZHVjdGlvbiB0byBtdWx0aWFnZW50IHN5c3RlbX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DUxNS0wMjUtMDA1NDQtMiIsIkVkaXRvcnMiOltdLCJFdmFsdWF0aW9uQ29tcGxleGl0eSI6MCwiRXZhbHVhdGlvblNvdXJjZVRleHRGb3JtYXQiOjAsIkdyb3VwcyI6W10sIkhhc0xhYmVsMSI6ZmFsc2UsIkhhc0xhYmVsMiI6ZmFsc2UsIktleXdvcmRzIjpbXS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DcvczEwNTE1LTAyNS0wMDU0NC0yIiwiVXJpU3RyaW5nIjoiaHR0cHM6Ly9kb2kub3JnLzEwLjEwMDcvczEwNTE1LTAyNS0wMDU0NC0y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}</w:instrText>
          </w:r>
          <w:r w:rsidR="00D11091" w:rsidRPr="0000465F">
            <w:fldChar w:fldCharType="separate"/>
          </w:r>
          <w:r w:rsidR="00472881">
            <w:t>[8, 37]</w:t>
          </w:r>
          <w:r w:rsidR="00D11091" w:rsidRPr="0000465F">
            <w:fldChar w:fldCharType="end"/>
          </w:r>
        </w:sdtContent>
      </w:sdt>
    </w:p>
    <w:p w14:paraId="435F2658" w14:textId="77777777" w:rsidR="00655E40" w:rsidRPr="0000465F" w:rsidRDefault="00655E40" w:rsidP="00655E40">
      <w:pPr>
        <w:pStyle w:val="BasicText"/>
        <w:rPr>
          <w:b/>
          <w:bCs/>
        </w:rPr>
      </w:pPr>
      <w:r w:rsidRPr="0000465F">
        <w:rPr>
          <w:b/>
          <w:bCs/>
        </w:rPr>
        <w:t>Orchestrator-Pattern</w:t>
      </w:r>
    </w:p>
    <w:p w14:paraId="344EDD0E" w14:textId="40387D84" w:rsidR="00655E40" w:rsidRPr="0000465F" w:rsidRDefault="00655E40" w:rsidP="00655E40">
      <w:pPr>
        <w:pStyle w:val="BasicText"/>
      </w:pPr>
      <w:r w:rsidRPr="0000465F">
        <w:t xml:space="preserve">Ein allgemeineres Modell ist das </w:t>
      </w:r>
      <w:r w:rsidRPr="0000465F">
        <w:rPr>
          <w:b/>
          <w:bCs/>
        </w:rPr>
        <w:t>Orchestrator-Pattern</w:t>
      </w:r>
      <w:r w:rsidRPr="0000465F">
        <w:t xml:space="preserve">, das verschiedene Formen der Koordination umfasst. Hierbei kann ein zentraler Orchestrator Agenten </w:t>
      </w:r>
      <w:r w:rsidRPr="0000465F">
        <w:rPr>
          <w:b/>
          <w:bCs/>
        </w:rPr>
        <w:t>sequentiell</w:t>
      </w:r>
      <w:r w:rsidRPr="0000465F">
        <w:t xml:space="preserve">, </w:t>
      </w:r>
      <w:r w:rsidRPr="0000465F">
        <w:rPr>
          <w:b/>
          <w:bCs/>
        </w:rPr>
        <w:t>parallel</w:t>
      </w:r>
      <w:r w:rsidRPr="0000465F">
        <w:t xml:space="preserve"> oder in </w:t>
      </w:r>
      <w:r w:rsidRPr="0000465F">
        <w:rPr>
          <w:b/>
          <w:bCs/>
        </w:rPr>
        <w:t>Feedback-Schleifen</w:t>
      </w:r>
      <w:r w:rsidRPr="0000465F">
        <w:t xml:space="preserve"> organisieren.</w:t>
      </w:r>
      <w:r w:rsidR="00D11091" w:rsidRPr="0000465F">
        <w:t xml:space="preserve"> </w:t>
      </w:r>
      <w:sdt>
        <w:sdtPr>
          <w:alias w:val="To edit, see citavi.com/edit"/>
          <w:tag w:val="CitaviPlaceholder#203c716f-dba8-417d-b030-961cb0e51cc8"/>
          <w:id w:val="-1825192313"/>
          <w:placeholder>
            <w:docPart w:val="DefaultPlaceholder_-1854013440"/>
          </w:placeholder>
        </w:sdtPr>
        <w:sdtContent>
          <w:r w:rsidR="00D11091" w:rsidRPr="0000465F">
            <w:fldChar w:fldCharType="begin"/>
          </w:r>
          <w:r w:rsidR="0047288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DYxMmNjLTIxYTQtNGFiNS05NDg2LTg1MmJlYjdlNzI0MCIsIlJhbmdlTGVuZ3RoIjo0LCJSZWZlcmVuY2VJZCI6IjVlOWNiMGMyLTMxNzctNDVhYi1iNTY5LTFkZmZkYzQ5ZjJ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2aWQiLCJMYXN0TmFtZSI6Ik1vb3JlIiwiTWlkZGxlTmFtZSI6IkouIiwiUHJvdGVjdGVkIjpmYWxzZSwiU2V4IjoyLCJDcmVhdGVkQnkiOiJfRXNhdWkiLCJDcmVhdGVkT24iOiIyMDI1LTA5LTA5VDE2OjUyOjQxIiwiTW9kaWZpZWRCeSI6Il9Fc2F1aSIsIklkIjoiNzg3ODc4N2EtZTBlOC00ZjgyLTg5MWMtZmJjMWE4Mzg3YzgyIiwiTW9kaWZpZWRPbiI6IjIwMjUtMDktMDlUMTY6NTI6ND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TW9vcmUgMjAyNSAtIEEgVGF4b25vbXkgb2YgSGllcmFyY2hpY2FsIE11bHRpLUFnZW50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I1IiwiRG9pIjoiMTAuNDg1NTAvQVJYSVYuMjUwOC4xMjY4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Q4NTUwL0FSWElWLjI1MDguMTI2ODMiLCJVcmlTdHJpbmciOiJodHRwczovL2RvaS5vcmcvMTAuNDg1NTAvQVJYSVYuMjUwOC4xMjY4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}</w:instrText>
          </w:r>
          <w:r w:rsidR="00D11091" w:rsidRPr="0000465F">
            <w:fldChar w:fldCharType="separate"/>
          </w:r>
          <w:r w:rsidR="00472881">
            <w:t>[46]</w:t>
          </w:r>
          <w:r w:rsidR="00D11091" w:rsidRPr="0000465F">
            <w:fldChar w:fldCharType="end"/>
          </w:r>
        </w:sdtContent>
      </w:sdt>
    </w:p>
    <w:p w14:paraId="508328D1" w14:textId="77777777" w:rsidR="00655E40" w:rsidRPr="0000465F" w:rsidRDefault="00655E40">
      <w:pPr>
        <w:pStyle w:val="BasicText"/>
        <w:numPr>
          <w:ilvl w:val="0"/>
          <w:numId w:val="21"/>
        </w:numPr>
      </w:pPr>
      <w:r w:rsidRPr="0000465F">
        <w:rPr>
          <w:b/>
          <w:bCs/>
        </w:rPr>
        <w:lastRenderedPageBreak/>
        <w:t>Sequentielle Orchestrierung:</w:t>
      </w:r>
      <w:r w:rsidRPr="0000465F">
        <w:t xml:space="preserve"> Agenten arbeiten nacheinander in einer festen Reihenfolge (z. B. Planung → Ausführung → Evaluation).</w:t>
      </w:r>
    </w:p>
    <w:p w14:paraId="52C1C5BF" w14:textId="77777777" w:rsidR="00655E40" w:rsidRPr="0000465F" w:rsidRDefault="00655E40">
      <w:pPr>
        <w:pStyle w:val="BasicText"/>
        <w:numPr>
          <w:ilvl w:val="0"/>
          <w:numId w:val="21"/>
        </w:numPr>
      </w:pPr>
      <w:r w:rsidRPr="0000465F">
        <w:rPr>
          <w:b/>
          <w:bCs/>
        </w:rPr>
        <w:t>Parallele Orchestrierung:</w:t>
      </w:r>
      <w:r w:rsidRPr="0000465F">
        <w:t xml:space="preserve"> Mehrere Agenten arbeiten gleichzeitig an Teilaufgaben, deren Ergebnisse später zusammengeführt werden.</w:t>
      </w:r>
    </w:p>
    <w:p w14:paraId="6ECC18D6" w14:textId="77777777" w:rsidR="00655E40" w:rsidRPr="0000465F" w:rsidRDefault="00655E40">
      <w:pPr>
        <w:pStyle w:val="BasicText"/>
        <w:numPr>
          <w:ilvl w:val="0"/>
          <w:numId w:val="21"/>
        </w:numPr>
      </w:pPr>
      <w:r w:rsidRPr="0000465F">
        <w:rPr>
          <w:b/>
          <w:bCs/>
        </w:rPr>
        <w:t>Iterative Orchestrierung:</w:t>
      </w:r>
      <w:r w:rsidRPr="0000465F">
        <w:t xml:space="preserve"> Ergebnisse einzelner Agenten werden wiederholt zwischen ihnen ausgetauscht, bis ein stabiler Zustand erreicht ist.</w:t>
      </w:r>
    </w:p>
    <w:p w14:paraId="256CFCF4" w14:textId="429A4AB7" w:rsidR="00A47067" w:rsidRPr="0000465F" w:rsidRDefault="00655E40" w:rsidP="00655E40">
      <w:pPr>
        <w:pStyle w:val="BasicText"/>
      </w:pPr>
      <w:r w:rsidRPr="0000465F">
        <w:t xml:space="preserve">Die Literatur unterscheidet hier zwischen </w:t>
      </w:r>
      <w:r w:rsidRPr="0000465F">
        <w:rPr>
          <w:b/>
          <w:bCs/>
        </w:rPr>
        <w:t>zentralisierter Orchestrierung</w:t>
      </w:r>
      <w:r w:rsidRPr="0000465F">
        <w:t xml:space="preserve"> (ein Orchestrator-Agent koordiniert alle anderen) und </w:t>
      </w:r>
      <w:r w:rsidRPr="0000465F">
        <w:rPr>
          <w:b/>
          <w:bCs/>
        </w:rPr>
        <w:t>dezentraler Koordination</w:t>
      </w:r>
      <w:r w:rsidRPr="0000465F">
        <w:t xml:space="preserve"> (Agenten handeln autonom und stimmen sich über Kommunikationsprotokolle ab).</w:t>
      </w:r>
      <w:r w:rsidR="00D11091" w:rsidRPr="0000465F">
        <w:t xml:space="preserve"> </w:t>
      </w:r>
      <w:sdt>
        <w:sdtPr>
          <w:alias w:val="To edit, see citavi.com/edit"/>
          <w:tag w:val="CitaviPlaceholder#0bd98dd7-602a-450d-841b-4e5122f36da6"/>
          <w:id w:val="-464962675"/>
          <w:placeholder>
            <w:docPart w:val="DefaultPlaceholder_-1854013440"/>
          </w:placeholder>
        </w:sdtPr>
        <w:sdtContent>
          <w:r w:rsidR="00D11091"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zNmYjljLTIwNjktNDhiZi05ZWI4LWE0NDJhZjFhMGFlZSIsIlJhbmdlU3RhcnQiOjIsIlJhbmdlTGVuZ3RoIjo1LCJSZWZlcmVuY2VJZCI6IjllYjMwOTY0LTU3NjItNDExMi05ZWQ0LTM1MGQ1NGUxMjF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jMvQToxMDEwMDkwNDA1MjY2IiwiVXJpU3RyaW5nIjoiaHR0cHM6Ly9kb2kub3JnLzEwLjEwMjMvQToxMDEwMDkwNDA1MjY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DUxNS0wMjUtMDA1NDQtMi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DcvczEwNTE1LTAyNS0wMDU0NC0yIiwiVXJpU3RyaW5nIjoiaHR0cHM6Ly9kb2kub3JnLzEwLjEwMDcvczEwNTE1LTAyNS0wMDU0NC0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}</w:instrText>
          </w:r>
          <w:r w:rsidR="00D11091" w:rsidRPr="0000465F">
            <w:fldChar w:fldCharType="separate"/>
          </w:r>
          <w:r w:rsidR="00472881">
            <w:t>[8, 38]</w:t>
          </w:r>
          <w:r w:rsidR="00D11091" w:rsidRPr="0000465F">
            <w:fldChar w:fldCharType="end"/>
          </w:r>
        </w:sdtContent>
      </w:sdt>
      <w:r w:rsidRPr="0000465F">
        <w:t xml:space="preserve"> Während zentrale Ansätze durch Einfachheit und Kontrolle überzeugen, sind dezentrale Systeme robuster gegenüber Ausfällen und besser skalierbar, erfordern jedoch komplexere Kommunikationsmechanismen.</w:t>
      </w:r>
    </w:p>
    <w:p w14:paraId="510D866D" w14:textId="77777777" w:rsidR="00655E40" w:rsidRPr="0000465F" w:rsidRDefault="00655E40" w:rsidP="00E751A7">
      <w:pPr>
        <w:pStyle w:val="Heading3"/>
      </w:pPr>
      <w:bookmarkStart w:id="40" w:name="_Toc208235180"/>
      <w:bookmarkStart w:id="41" w:name="_Toc210642408"/>
      <w:r w:rsidRPr="0000465F">
        <w:t>Herausforderungen</w:t>
      </w:r>
      <w:bookmarkEnd w:id="40"/>
      <w:bookmarkEnd w:id="41"/>
    </w:p>
    <w:p w14:paraId="0302D675" w14:textId="2A190A75" w:rsidR="00FF6EFD" w:rsidRPr="0000465F" w:rsidRDefault="00FF6EFD" w:rsidP="00FF6EFD">
      <w:pPr>
        <w:pStyle w:val="BasicText"/>
      </w:pPr>
      <w:r w:rsidRPr="0000465F">
        <w:t xml:space="preserve">Die Koordination einer großen Anzahl von Agenten erfordert erhebliche Ressourcen und ausgefeilte Mechanismen. Klassische MAS-Architekturen stoßen bei wachsender Agentenzahl oft auf </w:t>
      </w:r>
      <w:r w:rsidRPr="0000465F">
        <w:rPr>
          <w:b/>
          <w:bCs/>
        </w:rPr>
        <w:t>Kommunikations- und Synchronisationsprobleme</w:t>
      </w:r>
      <w:r w:rsidRPr="0000465F">
        <w:t>.</w:t>
      </w:r>
      <w:r w:rsidR="00A47067" w:rsidRPr="0000465F">
        <w:t xml:space="preserve"> </w:t>
      </w:r>
      <w:sdt>
        <w:sdtPr>
          <w:alias w:val="To edit, see citavi.com/edit"/>
          <w:tag w:val="CitaviPlaceholder#56b3abe3-f587-4ea9-bda7-35cae1eba2d8"/>
          <w:id w:val="1888067875"/>
          <w:placeholder>
            <w:docPart w:val="DefaultPlaceholder_-1854013440"/>
          </w:placeholder>
        </w:sdtPr>
        <w:sdtContent>
          <w:r w:rsidR="00A47067"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1YTY5LTVmMWEtNDdkNi05YWU0LTgzODYyNmM1NTM3NyIsIlJhbmdlTGVuZ3RoIjo0LCJSZWZlcmVuY2VJZCI6ImU4NTVhYjQ1LWYwOGYtNDY2MC04Y2VkLTZkYzU4MzA4YzV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V29vbGRyaWRnZSIsIk1pZGRsZU5hbWUiOiJKLiIsIlByb3RlY3RlZCI6ZmFsc2UsIlNleCI6MiwiQ3JlYXRlZEJ5IjoiX0VzYXVpIiwiQ3JlYXRlZE9uIjoiMjAyNS0wOS0wOFQyMDozOTozOCIsIk1vZGlmaWVkQnkiOiJfRXNhdWkiLCJJZCI6IjcyODNiNjQ3LThhYzMtNGEyNy1iZjMzLTA4ZDFhNWFiNmQxYiIsIk1vZGlmaWVkT24iOiIyMDI1LTA5LTA4VDIwOjM5OjM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dvb2xkcmlkZ2UgMjAwOSAtIEFuIGludHJvZHVjdGlvbiB0byBtdWx0aWFnZW50IHN5c3RlbX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}</w:instrText>
          </w:r>
          <w:r w:rsidR="00A47067" w:rsidRPr="0000465F">
            <w:fldChar w:fldCharType="separate"/>
          </w:r>
          <w:r w:rsidR="00472881">
            <w:t>[37]</w:t>
          </w:r>
          <w:r w:rsidR="00A47067" w:rsidRPr="0000465F">
            <w:fldChar w:fldCharType="end"/>
          </w:r>
        </w:sdtContent>
      </w:sdt>
      <w:r w:rsidRPr="0000465F">
        <w:t xml:space="preserve"> Bei LLM-basierten Agenten verschärft sich diese Problematik durch den hohen Rechenaufwand und die Abhängigkeit von leistungsstarker Hardware. Guo et al. betonen, dass insbesondere die Orchestrierung vieler LLM-Agenten noch ungelöst ist und häufig zu ineffizientem Ressourcenverbrauch führt.</w:t>
      </w:r>
      <w:r w:rsidR="00A47067" w:rsidRPr="0000465F">
        <w:t xml:space="preserve"> </w:t>
      </w:r>
      <w:sdt>
        <w:sdtPr>
          <w:alias w:val="To edit, see citavi.com/edit"/>
          <w:tag w:val="CitaviPlaceholder#441d9c3a-919b-45ca-b1ec-8b4c35d2b179"/>
          <w:id w:val="679393194"/>
          <w:placeholder>
            <w:docPart w:val="DefaultPlaceholder_-1854013440"/>
          </w:placeholder>
        </w:sdtPr>
        <w:sdtContent>
          <w:r w:rsidR="00A47067"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jViMjMzLTRlYTYtNDIzZi05ZWU0LWM4ZWUzNmY0YmE3MiIsIlJhbmdlTGVuZ3RoIjo0LCJSZWZlcmVuY2VJZCI6IjFiNDFhMTBmLTc4ZGUtNGY3MS04OWI2LWEwYTY1MGNhZDdj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i4wMS4yMDI0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QwMi4wMTY4MCIsIlVyaVN0cmluZyI6Imh0dHA6Ly9hcnhpdi5vcmcvcGRmLzI0MDIuMDE2OD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VzYXVpIiwiQ3JlYXRlZE9uIjoiMjAyNS0wOS0wOVQxNjozMjo1OSIsIk1vZGlmaWVkQnkiOiJfRXNhdWkiLCJJZCI6ImYwZmZjYjY5LWM4M2UtNDk5Ni1hMDFjLTZlMmVjMTUxOGFmMiIsIk1vZGlmaWVkT24iOiIyMDI1LTA5LTA5VDE2OjMyOjU5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jQwMi4wMTY4MCIsIlVyaVN0cmluZyI6Imh0dHBzOi8vYXJ4aXYub3JnL3BkZi8yNDAyLjAxNjgwdjI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}</w:instrText>
          </w:r>
          <w:r w:rsidR="00A47067" w:rsidRPr="0000465F">
            <w:fldChar w:fldCharType="separate"/>
          </w:r>
          <w:r w:rsidR="00472881">
            <w:t>[43]</w:t>
          </w:r>
          <w:r w:rsidR="00A47067" w:rsidRPr="0000465F">
            <w:fldChar w:fldCharType="end"/>
          </w:r>
        </w:sdtContent>
      </w:sdt>
    </w:p>
    <w:p w14:paraId="1EE9E71A" w14:textId="42CBD071" w:rsidR="00FF6EFD" w:rsidRPr="0000465F" w:rsidRDefault="00FF6EFD" w:rsidP="00FF6EFD">
      <w:pPr>
        <w:pStyle w:val="BasicText"/>
      </w:pPr>
      <w:r w:rsidRPr="0000465F">
        <w:t xml:space="preserve">Ein zentrales Problem besteht in der </w:t>
      </w:r>
      <w:r w:rsidRPr="0000465F">
        <w:rPr>
          <w:b/>
          <w:bCs/>
        </w:rPr>
        <w:t>Fehlerpropagation</w:t>
      </w:r>
      <w:r w:rsidRPr="0000465F">
        <w:t>: Fehler einzelner Agenten können sich im System verstärken und zu unvorhersehbaren Ergebnissen führen.</w:t>
      </w:r>
      <w:r w:rsidR="00A47067" w:rsidRPr="0000465F">
        <w:t xml:space="preserve"> </w:t>
      </w:r>
      <w:sdt>
        <w:sdtPr>
          <w:alias w:val="To edit, see citavi.com/edit"/>
          <w:tag w:val="CitaviPlaceholder#8132d52a-3ba6-4753-b07c-f977f981966a"/>
          <w:id w:val="-1407442583"/>
          <w:placeholder>
            <w:docPart w:val="DefaultPlaceholder_-1854013440"/>
          </w:placeholder>
        </w:sdtPr>
        <w:sdtContent>
          <w:r w:rsidR="00A47067"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YmI0ODVmLTQzNjUtNGRmNy1iODE1LTE4YmQyZDUzNTIzNiIsIlJhbmdlTGVuZ3RoIjo0LCJSZWZlcmVuY2VJZCI6ImU4NTVhYjQ1LWYwOGYtNDY2MC04Y2VkLTZkYzU4MzA4YzV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V29vbGRyaWRnZSIsIk1pZGRsZU5hbWUiOiJKLiIsIlByb3RlY3RlZCI6ZmFsc2UsIlNleCI6MiwiQ3JlYXRlZEJ5IjoiX0VzYXVpIiwiQ3JlYXRlZE9uIjoiMjAyNS0wOS0wOFQyMDozOTozOCIsIk1vZGlmaWVkQnkiOiJfRXNhdWkiLCJJZCI6IjcyODNiNjQ3LThhYzMtNGEyNy1iZjMzLTA4ZDFhNWFiNmQxYiIsIk1vZGlmaWVkT24iOiIyMDI1LTA5LTA4VDIwOjM5OjM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dvb2xkcmlkZ2UgMjAwOSAtIEFuIGludHJvZHVjdGlvbiB0byBtdWx0aWFnZW50IHN5c3RlbX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}</w:instrText>
          </w:r>
          <w:r w:rsidR="00A47067" w:rsidRPr="0000465F">
            <w:fldChar w:fldCharType="separate"/>
          </w:r>
          <w:r w:rsidR="00472881">
            <w:t>[37]</w:t>
          </w:r>
          <w:r w:rsidR="00A47067" w:rsidRPr="0000465F">
            <w:fldChar w:fldCharType="end"/>
          </w:r>
        </w:sdtContent>
      </w:sdt>
      <w:r w:rsidRPr="0000465F">
        <w:t xml:space="preserve"> Bei LLM-Agenten kommt hinzu, dass ihre Antworten probabilistisch sind und somit eine inhärente Varianz aufweisen. Plaat et al. weisen darauf hin, dass diese Stochastik die Reproduzierbarkeit von Experimenten erheblich einschränkt ein Aspekt, der für wissenschaftliche Evaluationen besonders kritisch ist.</w:t>
      </w:r>
      <w:r w:rsidR="00A47067" w:rsidRPr="0000465F">
        <w:t xml:space="preserve"> </w:t>
      </w:r>
      <w:sdt>
        <w:sdtPr>
          <w:alias w:val="To edit, see citavi.com/edit"/>
          <w:tag w:val="CitaviPlaceholder#7a4c41bb-c025-4b07-aec2-d3eb7ebd3d98"/>
          <w:id w:val="-990716613"/>
          <w:placeholder>
            <w:docPart w:val="DefaultPlaceholder_-1854013440"/>
          </w:placeholder>
        </w:sdtPr>
        <w:sdtContent>
          <w:r w:rsidR="00A47067" w:rsidRPr="0000465F">
            <w:fldChar w:fldCharType="begin"/>
          </w:r>
          <w:r w:rsidR="0047288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ZjhkYmVlLWZmOWEtNDY1YS1hYjJjLTMyMGY5NmRlYzhiYSIsIlJhbmdlTGVuZ3RoIjo0LCJSZWZlcmVuY2VJZCI6Ijc0YmQxZjViLTIxOTItNDRkNy1hM2M0LWFiMTBiMTE4ZTE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NSIsIkRvaSI6IjEwLjQ4NTUwL0FSWElWLjI1MDMuMjMwMz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0ODU1MC9BUlhJVi4yNTAzLjIzMDM3IiwiVXJpU3RyaW5nIjoiaHR0cHM6Ly9kb2kub3JnLzEwLjQ4NTUwL0FSWElWLjI1MDMuMjMwMz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}</w:instrText>
          </w:r>
          <w:r w:rsidR="00A47067" w:rsidRPr="0000465F">
            <w:fldChar w:fldCharType="separate"/>
          </w:r>
          <w:r w:rsidR="00472881">
            <w:t>[44]</w:t>
          </w:r>
          <w:r w:rsidR="00A47067" w:rsidRPr="0000465F">
            <w:fldChar w:fldCharType="end"/>
          </w:r>
        </w:sdtContent>
      </w:sdt>
    </w:p>
    <w:p w14:paraId="0E538474" w14:textId="0CA46A23" w:rsidR="00FF6EFD" w:rsidRPr="0000465F" w:rsidRDefault="00FF6EFD" w:rsidP="00FF6EFD">
      <w:pPr>
        <w:pStyle w:val="BasicText"/>
      </w:pPr>
      <w:r w:rsidRPr="0000465F">
        <w:t xml:space="preserve">Agentensysteme sind anfällig für </w:t>
      </w:r>
      <w:r w:rsidRPr="0000465F">
        <w:rPr>
          <w:b/>
          <w:bCs/>
        </w:rPr>
        <w:t>Manipulationen und Angriffe</w:t>
      </w:r>
      <w:r w:rsidRPr="0000465F">
        <w:t xml:space="preserve">. In klassischen MAS betrifft dies vor allem Kommunikationsprotokolle. Bei LLM-Agenten treten zusätzliche Risiken auf, wie </w:t>
      </w:r>
      <w:r w:rsidRPr="0000465F">
        <w:rPr>
          <w:b/>
          <w:bCs/>
        </w:rPr>
        <w:t>Prompt Injections</w:t>
      </w:r>
      <w:r w:rsidRPr="0000465F">
        <w:t xml:space="preserve"> oder </w:t>
      </w:r>
      <w:r w:rsidRPr="0000465F">
        <w:rPr>
          <w:b/>
          <w:bCs/>
        </w:rPr>
        <w:t>unbeabsichtigte API-Aufrufe</w:t>
      </w:r>
      <w:r w:rsidRPr="0000465F">
        <w:t>. Botti warnt, dass LLM-basierte Agenten durch ihre Offenheit für unstrukturierte Eingaben besonders verwundbar sind und neue Angriffsflächen eröffnen, die in der klassischen Agentenforschung kaum berücksichtigt wurden.</w:t>
      </w:r>
      <w:r w:rsidR="00A47067" w:rsidRPr="0000465F">
        <w:t xml:space="preserve"> </w:t>
      </w:r>
      <w:sdt>
        <w:sdtPr>
          <w:alias w:val="To edit, see citavi.com/edit"/>
          <w:tag w:val="CitaviPlaceholder#1c45a98a-e623-4b38-8efd-cb902588596f"/>
          <w:id w:val="1617257465"/>
          <w:placeholder>
            <w:docPart w:val="DefaultPlaceholder_-1854013440"/>
          </w:placeholder>
        </w:sdtPr>
        <w:sdtContent>
          <w:r w:rsidR="00A47067" w:rsidRPr="0000465F">
            <w:fldChar w:fldCharType="begin"/>
          </w:r>
          <w:r w:rsidR="0047288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NTRhYTRiLTAyY2YtNDljYS04YjQwLWJlOTgyMWEwM2ZmZSIsIlJhbmdlTGVuZ3RoIjo0LCJSZWZlcmVuY2VJZCI6ImE1NWE2NDFjLWM1MWItNGM1OS1iZGRiLTAwOTQwYzdkYTk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i4iLCJMYXN0TmFtZSI6IkJvdHRpIiwiUHJvdGVjdGVkIjpmYWxzZSwiU2V4IjowLCJDcmVhdGVkQnkiOiJfRXNhdWkiLCJDcmVhdGVkT24iOiIyMDI1LTA5LTA5VDE2OjI2OjUyIiwiTW9kaWZpZWRCeSI6Il9Fc2F1aSIsIklkIjoiZGE3ZTUxMWEtYTI2NC00MDAwLThhOWMtODhhYzBkNWI0Y2ZjIiwiTW9kaWZpZWRPbiI6IjIwMjUtMDktMDlUMTY6MjY6NT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Qm90dGkgMjAyNSAtIEFnZW50aWMgQUkgYW5kIE11bHRpYWdlbnRpY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NSIsIkRvaSI6IjEwLjQ4NTUwL0FSWElWLjI1MDYuMDE0N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0ODU1MC9BUlhJVi4yNTA2LjAxNDYzIiwiVXJpU3RyaW5nIjoiaHR0cHM6Ly9kb2kub3JnLzEwLjQ4NTUwL0FSWElWLjI1MDYuMDE0N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}</w:instrText>
          </w:r>
          <w:r w:rsidR="00A47067" w:rsidRPr="0000465F">
            <w:fldChar w:fldCharType="separate"/>
          </w:r>
          <w:r w:rsidR="00472881">
            <w:t>[45]</w:t>
          </w:r>
          <w:r w:rsidR="00A47067" w:rsidRPr="0000465F">
            <w:fldChar w:fldCharType="end"/>
          </w:r>
        </w:sdtContent>
      </w:sdt>
    </w:p>
    <w:p w14:paraId="358C0691" w14:textId="1F1CF4E2" w:rsidR="00161F4B" w:rsidRPr="0000465F" w:rsidRDefault="00FF6EFD" w:rsidP="00655E40">
      <w:pPr>
        <w:pStyle w:val="BasicText"/>
      </w:pPr>
      <w:r w:rsidRPr="0000465F">
        <w:lastRenderedPageBreak/>
        <w:t xml:space="preserve">Die Bewertung von Agentensystemen bleibt eine offene Herausforderung. Während klassische MAS durch ihre logikbasierte Struktur relativ gut analysierbar sind, erschwert der „Black-Box“-Charakter von LLMs die </w:t>
      </w:r>
      <w:r w:rsidRPr="0000465F">
        <w:rPr>
          <w:b/>
          <w:bCs/>
        </w:rPr>
        <w:t>Erklärbarkeit und Nachvollziehbarkeit</w:t>
      </w:r>
      <w:r w:rsidRPr="0000465F">
        <w:t xml:space="preserve"> ihrer Entscheidungen (Kapitel 2.3) ha</w:t>
      </w:r>
      <w:r w:rsidR="00A47067" w:rsidRPr="0000465F">
        <w:t>t</w:t>
      </w:r>
      <w:r w:rsidRPr="0000465F">
        <w:t xml:space="preserve"> gezeigt, dass es bislang an einheitlichen Benchmarks und Metriken mangelt, um Prozess- und Ergebnisqualität zuverlässig zu messen.</w:t>
      </w:r>
    </w:p>
    <w:p w14:paraId="1BECAE61" w14:textId="799D29BB" w:rsidR="003429F5" w:rsidRPr="0000465F" w:rsidRDefault="003429F5" w:rsidP="00E751A7">
      <w:pPr>
        <w:pStyle w:val="Heading2"/>
      </w:pPr>
      <w:bookmarkStart w:id="42" w:name="_Toc210642409"/>
      <w:r w:rsidRPr="0000465F">
        <w:t>Model Context Protocol</w:t>
      </w:r>
      <w:bookmarkEnd w:id="42"/>
    </w:p>
    <w:p w14:paraId="59ABF535" w14:textId="6BD9E8F0" w:rsidR="00C06BFA" w:rsidRPr="0000465F" w:rsidRDefault="00C56213" w:rsidP="00807A45">
      <w:pPr>
        <w:pStyle w:val="BasicText"/>
      </w:pPr>
      <w:r w:rsidRPr="0000465F">
        <w:rPr>
          <w:noProof/>
        </w:rPr>
        <mc:AlternateContent>
          <mc:Choice Requires="wps">
            <w:drawing>
              <wp:anchor distT="0" distB="0" distL="114300" distR="114300" simplePos="0" relativeHeight="251670528" behindDoc="0" locked="0" layoutInCell="1" allowOverlap="1" wp14:anchorId="24329E50" wp14:editId="01D7E969">
                <wp:simplePos x="0" y="0"/>
                <wp:positionH relativeFrom="margin">
                  <wp:align>left</wp:align>
                </wp:positionH>
                <wp:positionV relativeFrom="paragraph">
                  <wp:posOffset>4240639</wp:posOffset>
                </wp:positionV>
                <wp:extent cx="5327015" cy="635"/>
                <wp:effectExtent l="0" t="0" r="6985" b="0"/>
                <wp:wrapThrough wrapText="bothSides">
                  <wp:wrapPolygon edited="0">
                    <wp:start x="0" y="0"/>
                    <wp:lineTo x="0" y="19636"/>
                    <wp:lineTo x="21551" y="19636"/>
                    <wp:lineTo x="21551" y="0"/>
                    <wp:lineTo x="0" y="0"/>
                  </wp:wrapPolygon>
                </wp:wrapThrough>
                <wp:docPr id="715245537" name="Text Box 1"/>
                <wp:cNvGraphicFramePr/>
                <a:graphic xmlns:a="http://schemas.openxmlformats.org/drawingml/2006/main">
                  <a:graphicData uri="http://schemas.microsoft.com/office/word/2010/wordprocessingShape">
                    <wps:wsp>
                      <wps:cNvSpPr txBox="1"/>
                      <wps:spPr>
                        <a:xfrm>
                          <a:off x="0" y="0"/>
                          <a:ext cx="5327015" cy="635"/>
                        </a:xfrm>
                        <a:prstGeom prst="rect">
                          <a:avLst/>
                        </a:prstGeom>
                        <a:solidFill>
                          <a:prstClr val="white"/>
                        </a:solidFill>
                        <a:ln>
                          <a:noFill/>
                        </a:ln>
                      </wps:spPr>
                      <wps:txbx>
                        <w:txbxContent>
                          <w:p w14:paraId="328F4341" w14:textId="63403666" w:rsidR="00C56213" w:rsidRPr="0000465F" w:rsidRDefault="00C56213" w:rsidP="00C56213">
                            <w:pPr>
                              <w:pStyle w:val="Caption"/>
                            </w:pPr>
                            <w:bookmarkStart w:id="43" w:name="_Toc210521099"/>
                            <w:r w:rsidRPr="0000465F">
                              <w:t xml:space="preserve">Abbildung </w:t>
                            </w:r>
                            <w:fldSimple w:instr=" SEQ Abbildung \* ARABIC ">
                              <w:r w:rsidR="00472881">
                                <w:rPr>
                                  <w:noProof/>
                                </w:rPr>
                                <w:t>5</w:t>
                              </w:r>
                            </w:fldSimple>
                            <w:r w:rsidR="00161F4B" w:rsidRPr="0000465F">
                              <w:t xml:space="preserve"> </w:t>
                            </w:r>
                            <w:r w:rsidR="002C2EDD" w:rsidRPr="0000465F">
                              <w:t>MCP -  Architektur</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29E50" id="_x0000_s1030" type="#_x0000_t202" style="position:absolute;left:0;text-align:left;margin-left:0;margin-top:333.9pt;width:419.45pt;height:.05pt;z-index:2516705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" stroked="f">
                <v:textbox style="mso-fit-shape-to-text:t" inset="0,0,0,0">
                  <w:txbxContent>
                    <w:p w14:paraId="328F4341" w14:textId="63403666" w:rsidR="00C56213" w:rsidRPr="0000465F" w:rsidRDefault="00C56213" w:rsidP="00C56213">
                      <w:pPr>
                        <w:pStyle w:val="Caption"/>
                      </w:pPr>
                      <w:bookmarkStart w:id="44" w:name="_Toc210521099"/>
                      <w:r w:rsidRPr="0000465F">
                        <w:t xml:space="preserve">Abbildung </w:t>
                      </w:r>
                      <w:fldSimple w:instr=" SEQ Abbildung \* ARABIC ">
                        <w:r w:rsidR="00472881">
                          <w:rPr>
                            <w:noProof/>
                          </w:rPr>
                          <w:t>5</w:t>
                        </w:r>
                      </w:fldSimple>
                      <w:r w:rsidR="00161F4B" w:rsidRPr="0000465F">
                        <w:t xml:space="preserve"> </w:t>
                      </w:r>
                      <w:r w:rsidR="002C2EDD" w:rsidRPr="0000465F">
                        <w:t>MCP -  Architektur</w:t>
                      </w:r>
                      <w:bookmarkEnd w:id="44"/>
                    </w:p>
                  </w:txbxContent>
                </v:textbox>
                <w10:wrap type="through" anchorx="margin"/>
              </v:shape>
            </w:pict>
          </mc:Fallback>
        </mc:AlternateContent>
      </w:r>
      <w:r w:rsidR="00716361" w:rsidRPr="0000465F">
        <w:rPr>
          <w:noProof/>
        </w:rPr>
        <w:drawing>
          <wp:anchor distT="0" distB="0" distL="114300" distR="114300" simplePos="0" relativeHeight="251668480" behindDoc="0" locked="0" layoutInCell="1" allowOverlap="1" wp14:anchorId="30CFB761" wp14:editId="68E02FE0">
            <wp:simplePos x="0" y="0"/>
            <wp:positionH relativeFrom="margin">
              <wp:posOffset>-635</wp:posOffset>
            </wp:positionH>
            <wp:positionV relativeFrom="paragraph">
              <wp:posOffset>1526540</wp:posOffset>
            </wp:positionV>
            <wp:extent cx="5327015" cy="2628900"/>
            <wp:effectExtent l="19050" t="19050" r="26035" b="19050"/>
            <wp:wrapThrough wrapText="bothSides">
              <wp:wrapPolygon edited="0">
                <wp:start x="-77" y="-157"/>
                <wp:lineTo x="-77" y="21600"/>
                <wp:lineTo x="21628" y="21600"/>
                <wp:lineTo x="21628" y="-157"/>
                <wp:lineTo x="-77" y="-157"/>
              </wp:wrapPolygon>
            </wp:wrapThrough>
            <wp:docPr id="1654676213" name="Picture 1" descr="A diagram of a ser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676213" name="Picture 1" descr="A diagram of a server&#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5327015" cy="2628900"/>
                    </a:xfrm>
                    <a:prstGeom prst="rect">
                      <a:avLst/>
                    </a:prstGeom>
                    <a:ln>
                      <a:solidFill>
                        <a:schemeClr val="bg1"/>
                      </a:solidFill>
                    </a:ln>
                  </pic:spPr>
                </pic:pic>
              </a:graphicData>
            </a:graphic>
            <wp14:sizeRelV relativeFrom="margin">
              <wp14:pctHeight>0</wp14:pctHeight>
            </wp14:sizeRelV>
          </wp:anchor>
        </w:drawing>
      </w:r>
      <w:r w:rsidR="00C06BFA" w:rsidRPr="0000465F">
        <w:t xml:space="preserve">Das Model Context Protocol (MCP) ist ein offenes Protokoll zur standardisierten Anbindung externer Datenquellen und Werkzeuge an LLM-Anwendungen. Es zielt darauf ab, Kontext und Fähigkeiten portabel verfügbar zu machen—oft verkürzt als „USB-C für AI-Apps“ beschrieben. Formal definiert die Spezifikation die verbindlichen Protokollanforderungen; Begleitdokumente erläutern Einsatzmuster und Entwickler-Guides. </w:t>
      </w:r>
      <w:sdt>
        <w:sdtPr>
          <w:alias w:val="To edit, see citavi.com/edit"/>
          <w:tag w:val="CitaviPlaceholder#39e746c5-510d-46c1-8e6e-c63e84910c2b"/>
          <w:id w:val="2135825607"/>
          <w:placeholder>
            <w:docPart w:val="DefaultPlaceholder_-1854013440"/>
          </w:placeholder>
        </w:sdtPr>
        <w:sdtContent>
          <w:r w:rsidR="00161F4B" w:rsidRPr="0000465F">
            <w:fldChar w:fldCharType="begin"/>
          </w:r>
          <w:r w:rsidR="00161F4B" w:rsidRPr="0000465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GM3OTU1LTc5OTUtNGU2YS05OWQ0LWI5MDNlNzk4OTUyNSIsIlJhbmdlTGVuZ3RoIjo0LCJSZWZlcmVuY2VJZCI6ImIwMzQ1NzdkLWJkZDctNDAzZS1hNTdmLTkzZjRkMTMwYjg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cuMDkuMjAyNSIsIkF1dGhvcnMiOlt7IiRpZCI6IjciLCIkdHlwZSI6IlN3aXNzQWNhZGVtaWMuQ2l0YXZpLlBlcnNvbiwgU3dpc3NBY2FkZW1pYy5DaXRhdmkiLCJMYXN0TmFtZSI6Ik1vZGVsIENvbnRleHQgUHJvdG9jb2wiLCJQcm90ZWN0ZWQiOmZhbHNlLCJTZXgiOjAsIkNyZWF0ZWRCeSI6Il9Fc2F1aSIsIkNyZWF0ZWRPbiI6IjIwMjUtMDktMDdUMTY6NTE6MTkiLCJNb2RpZmllZEJ5IjoiX0VzYXVpIiwiSWQiOiI5YTI5YmQwMi01MGQzLTRlNjAtODQxYy1lMTYwMTQ5ZWM2OTYiLCJNb2RpZmllZE9uIjoiMjAyNS0wOS0wN1QxNjo1MToxO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Nb2RlbCBDb250ZXh0IFByb3RvY29sIDA3MDkyMDI1IC0gV2hhdCBpcyB0aGUgTW9kZWwgQ29udGV4d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cuMDku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W9kZWxjb250ZXh0cHJvdG9jb2wuaW8vZG9jcy9nZXR0aW5nLXN0YXJ0ZWQvaW50cm8iLCJVcmlTdHJpbmciOiJodHRwczovL21vZGVsY29udGV4dHByb3RvY29sLmlvL2RvY3MvZ2V0dGluZy1zdGFydGVkL2ludHJ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}</w:instrText>
          </w:r>
          <w:r w:rsidR="00161F4B" w:rsidRPr="0000465F">
            <w:fldChar w:fldCharType="separate"/>
          </w:r>
          <w:r w:rsidR="00472881">
            <w:t>[15]</w:t>
          </w:r>
          <w:r w:rsidR="00161F4B" w:rsidRPr="0000465F">
            <w:fldChar w:fldCharType="end"/>
          </w:r>
        </w:sdtContent>
      </w:sdt>
    </w:p>
    <w:p w14:paraId="64887802" w14:textId="05CD2ABF" w:rsidR="00C06BFA" w:rsidRPr="0000465F" w:rsidRDefault="00C06BFA" w:rsidP="00807A45">
      <w:pPr>
        <w:pStyle w:val="BasicText"/>
      </w:pPr>
      <w:r w:rsidRPr="0000465F">
        <w:t xml:space="preserve">MCP folgt einem Client-Server-Modell mit Fähigkeiten-Aushandlung beim Verbindungsaufbau: Der Client initiiert mit initialize, der Server antwortet mit unterstützten Features danach stehen Server-Fähigkeiten bereit. Der Standard unterscheidet insbesondere </w:t>
      </w:r>
    </w:p>
    <w:p w14:paraId="1D568F4E" w14:textId="2CCA00B3" w:rsidR="00C06BFA" w:rsidRPr="0000465F" w:rsidRDefault="00C06BFA">
      <w:pPr>
        <w:pStyle w:val="BasicText"/>
        <w:numPr>
          <w:ilvl w:val="0"/>
          <w:numId w:val="14"/>
        </w:numPr>
      </w:pPr>
      <w:r w:rsidRPr="0000465F">
        <w:rPr>
          <w:b/>
          <w:bCs/>
        </w:rPr>
        <w:t>Tools</w:t>
      </w:r>
      <w:r w:rsidRPr="0000465F">
        <w:t xml:space="preserve"> (aufrufbare Aktionen/Funktionen), </w:t>
      </w:r>
    </w:p>
    <w:p w14:paraId="328E2362" w14:textId="192503B8" w:rsidR="00C06BFA" w:rsidRPr="0000465F" w:rsidRDefault="00C06BFA">
      <w:pPr>
        <w:pStyle w:val="BasicText"/>
        <w:numPr>
          <w:ilvl w:val="0"/>
          <w:numId w:val="14"/>
        </w:numPr>
      </w:pPr>
      <w:r w:rsidRPr="0000465F">
        <w:rPr>
          <w:b/>
          <w:bCs/>
        </w:rPr>
        <w:t>Resources</w:t>
      </w:r>
      <w:r w:rsidRPr="0000465F">
        <w:t xml:space="preserve"> (kontextuelle Inhalte über URI-artige Bezüge) und </w:t>
      </w:r>
    </w:p>
    <w:p w14:paraId="3BF7DE44" w14:textId="5300D4B5" w:rsidR="00C06BFA" w:rsidRPr="0000465F" w:rsidRDefault="00C06BFA">
      <w:pPr>
        <w:pStyle w:val="BasicText"/>
        <w:numPr>
          <w:ilvl w:val="0"/>
          <w:numId w:val="14"/>
        </w:numPr>
      </w:pPr>
      <w:r w:rsidRPr="0000465F">
        <w:rPr>
          <w:b/>
          <w:bCs/>
        </w:rPr>
        <w:t>Prompts</w:t>
      </w:r>
      <w:r w:rsidRPr="0000465F">
        <w:t xml:space="preserve"> (strukturierte Prompt-Vorlagen mit Parametrisierung). </w:t>
      </w:r>
    </w:p>
    <w:p w14:paraId="0E5D8846" w14:textId="1D4DE9E4" w:rsidR="00C06BFA" w:rsidRPr="0000465F" w:rsidRDefault="00C06BFA" w:rsidP="00807A45">
      <w:pPr>
        <w:pStyle w:val="BasicText"/>
      </w:pPr>
      <w:r w:rsidRPr="0000465F">
        <w:lastRenderedPageBreak/>
        <w:t xml:space="preserve">Zusätzlich sieht die Spezifikation </w:t>
      </w:r>
      <w:r w:rsidRPr="0000465F">
        <w:rPr>
          <w:b/>
          <w:bCs/>
        </w:rPr>
        <w:t>Utilities</w:t>
      </w:r>
      <w:r w:rsidRPr="0000465F">
        <w:t xml:space="preserve"> (z. B. Telemetrie, Protokollierung) vor. Das Design ist </w:t>
      </w:r>
      <w:r w:rsidRPr="0000465F">
        <w:rPr>
          <w:b/>
          <w:bCs/>
        </w:rPr>
        <w:t>modular</w:t>
      </w:r>
      <w:r w:rsidRPr="0000465F">
        <w:t xml:space="preserve">, d. h. Implementierungen </w:t>
      </w:r>
      <w:r w:rsidRPr="0000465F">
        <w:rPr>
          <w:b/>
          <w:bCs/>
        </w:rPr>
        <w:t>müssen</w:t>
      </w:r>
      <w:r w:rsidRPr="0000465F">
        <w:t xml:space="preserve"> den Basisteil inkl. Lebenszyklus unterstützen und </w:t>
      </w:r>
      <w:r w:rsidRPr="0000465F">
        <w:rPr>
          <w:b/>
          <w:bCs/>
        </w:rPr>
        <w:t>können</w:t>
      </w:r>
      <w:r w:rsidRPr="0000465F">
        <w:t xml:space="preserve"> weitere Komponenten je nach Bedarf ergänzen</w:t>
      </w:r>
      <w:r w:rsidR="00716361" w:rsidRPr="0000465F">
        <w:t xml:space="preserve">. </w:t>
      </w:r>
    </w:p>
    <w:p w14:paraId="322C0A28" w14:textId="1DD37408" w:rsidR="00C06BFA" w:rsidRPr="0000465F" w:rsidRDefault="00C06BFA" w:rsidP="00C06BFA">
      <w:pPr>
        <w:pStyle w:val="BasicText"/>
      </w:pPr>
      <w:r w:rsidRPr="0000465F">
        <w:t xml:space="preserve">MCP kodiert Nachrichten über </w:t>
      </w:r>
      <w:r w:rsidRPr="0000465F">
        <w:rPr>
          <w:b/>
          <w:bCs/>
        </w:rPr>
        <w:t>JSON-RPC</w:t>
      </w:r>
      <w:r w:rsidR="00716361" w:rsidRPr="0000465F">
        <w:rPr>
          <w:b/>
          <w:bCs/>
        </w:rPr>
        <w:t xml:space="preserve"> 2.0</w:t>
      </w:r>
      <w:r w:rsidRPr="0000465F">
        <w:t xml:space="preserve"> (UTF-8). Standardisierte </w:t>
      </w:r>
      <w:r w:rsidRPr="0000465F">
        <w:rPr>
          <w:b/>
          <w:bCs/>
        </w:rPr>
        <w:t>Transporte</w:t>
      </w:r>
      <w:r w:rsidRPr="0000465F">
        <w:t xml:space="preserve"> sind derzeit </w:t>
      </w:r>
      <w:r w:rsidRPr="0000465F">
        <w:rPr>
          <w:b/>
          <w:bCs/>
        </w:rPr>
        <w:t>stdio</w:t>
      </w:r>
      <w:r w:rsidRPr="0000465F">
        <w:t xml:space="preserve"> (Standard-Ein/Ausgabe) und </w:t>
      </w:r>
      <w:r w:rsidRPr="0000465F">
        <w:rPr>
          <w:b/>
          <w:bCs/>
        </w:rPr>
        <w:t>Streamable HTTP</w:t>
      </w:r>
      <w:r w:rsidRPr="0000465F">
        <w:t xml:space="preserve">; eigene Transporte sind explizit erweiterbar. In der Community wird zudem ein </w:t>
      </w:r>
      <w:r w:rsidRPr="0000465F">
        <w:rPr>
          <w:b/>
          <w:bCs/>
        </w:rPr>
        <w:t>WebSocket-Transport</w:t>
      </w:r>
      <w:r w:rsidRPr="0000465F">
        <w:t xml:space="preserve"> diskutiert, ist aber (Stand: 2025) kein Teil der Kern-Spezifikation</w:t>
      </w:r>
      <w:r w:rsidR="00716361" w:rsidRPr="0000465F">
        <w:t xml:space="preserve">. </w:t>
      </w:r>
    </w:p>
    <w:p w14:paraId="7D9FF91A" w14:textId="7CBAFB44" w:rsidR="00C06BFA" w:rsidRPr="0000465F" w:rsidRDefault="00F17673" w:rsidP="00C06BFA">
      <w:pPr>
        <w:pStyle w:val="BasicText"/>
      </w:pPr>
      <w:r w:rsidRPr="0000465F">
        <w:t xml:space="preserve">Untersuchungen </w:t>
      </w:r>
      <w:r w:rsidR="00C06BFA" w:rsidRPr="0000465F">
        <w:t>heb</w:t>
      </w:r>
      <w:r w:rsidRPr="0000465F">
        <w:t>en</w:t>
      </w:r>
      <w:r w:rsidR="00C06BFA" w:rsidRPr="0000465F">
        <w:t xml:space="preserve"> hervor, dass MCP</w:t>
      </w:r>
      <w:r w:rsidRPr="0000465F">
        <w:t xml:space="preserve"> </w:t>
      </w:r>
      <w:r w:rsidR="00C06BFA" w:rsidRPr="0000465F">
        <w:t>wie jede Tool-Schnittstelle</w:t>
      </w:r>
      <w:r w:rsidRPr="0000465F">
        <w:t xml:space="preserve"> </w:t>
      </w:r>
      <w:r w:rsidR="00C06BFA" w:rsidRPr="0000465F">
        <w:rPr>
          <w:b/>
          <w:bCs/>
        </w:rPr>
        <w:t>Angriffsflächen</w:t>
      </w:r>
      <w:r w:rsidR="00C06BFA" w:rsidRPr="0000465F">
        <w:t xml:space="preserve"> eröffnet (u. a. </w:t>
      </w:r>
      <w:r w:rsidR="00C06BFA" w:rsidRPr="0000465F">
        <w:rPr>
          <w:b/>
          <w:bCs/>
        </w:rPr>
        <w:t>Tool-Poisoning</w:t>
      </w:r>
      <w:r w:rsidR="00C06BFA" w:rsidRPr="0000465F">
        <w:t xml:space="preserve">, indirekte Prompt-Injection, Kettenangriffe über geteilten Kontext). Aktuelle Analysen schlagen </w:t>
      </w:r>
      <w:r w:rsidR="00C06BFA" w:rsidRPr="0000465F">
        <w:rPr>
          <w:b/>
          <w:bCs/>
        </w:rPr>
        <w:t>Taxonomien</w:t>
      </w:r>
      <w:r w:rsidR="00C06BFA" w:rsidRPr="0000465F">
        <w:t xml:space="preserve"> und </w:t>
      </w:r>
      <w:r w:rsidR="00C06BFA" w:rsidRPr="0000465F">
        <w:rPr>
          <w:b/>
          <w:bCs/>
        </w:rPr>
        <w:t>Angriffsbibliotheken</w:t>
      </w:r>
      <w:r w:rsidR="00C06BFA" w:rsidRPr="0000465F">
        <w:t xml:space="preserve"> vor und betonen die Notwendigkeit robuster </w:t>
      </w:r>
      <w:r w:rsidR="00C06BFA" w:rsidRPr="0000465F">
        <w:rPr>
          <w:b/>
          <w:bCs/>
        </w:rPr>
        <w:t>Kontrollen</w:t>
      </w:r>
      <w:r w:rsidR="00161F4B" w:rsidRPr="0000465F">
        <w:t>.</w:t>
      </w:r>
    </w:p>
    <w:p w14:paraId="7608AF67" w14:textId="77777777" w:rsidR="00C06BFA" w:rsidRPr="0000465F" w:rsidRDefault="00C06BFA" w:rsidP="00807A45">
      <w:pPr>
        <w:pStyle w:val="BasicText"/>
      </w:pPr>
    </w:p>
    <w:p w14:paraId="035D8DD0" w14:textId="77777777" w:rsidR="003429F5" w:rsidRPr="0000465F" w:rsidRDefault="003429F5" w:rsidP="003429F5">
      <w:pPr>
        <w:pStyle w:val="BasicText"/>
      </w:pPr>
    </w:p>
    <w:p w14:paraId="47CE7656" w14:textId="77777777" w:rsidR="003429F5" w:rsidRPr="0000465F" w:rsidRDefault="003429F5" w:rsidP="003429F5">
      <w:pPr>
        <w:pStyle w:val="BasicText"/>
      </w:pPr>
    </w:p>
    <w:p w14:paraId="1C8DF35D" w14:textId="5725A359" w:rsidR="003429F5" w:rsidRPr="0000465F" w:rsidRDefault="003429F5" w:rsidP="003429F5">
      <w:pPr>
        <w:pStyle w:val="Heading1"/>
      </w:pPr>
      <w:bookmarkStart w:id="45" w:name="_Toc210642410"/>
      <w:r w:rsidRPr="0000465F">
        <w:lastRenderedPageBreak/>
        <w:t>Forschungsdesign &amp; Methodik</w:t>
      </w:r>
      <w:bookmarkEnd w:id="45"/>
    </w:p>
    <w:p w14:paraId="2046D72E" w14:textId="7FD50D29" w:rsidR="004D0CE3" w:rsidRPr="0000465F" w:rsidRDefault="004D0CE3" w:rsidP="00F17673">
      <w:pPr>
        <w:pStyle w:val="BasicText"/>
      </w:pPr>
      <w:r w:rsidRPr="004D0CE3">
        <w:t>Dieses Kapitel legt das Forschungsdesign fest, mit dem die in Kapitel 1 formulierten Ziele und Forschungsfragen beantwortet werden. Methodisch ist die Arbeit im Design-Science-Paradigma (DSR) verankert: Ein Artefakt wird entworfen und unter realitätsnahen Bedingungen evaluiert, um wissenschaftliche Strenge und praktische Relevanz zu verbinden.</w:t>
      </w:r>
      <w:r>
        <w:t xml:space="preserve"> </w:t>
      </w:r>
      <w:sdt>
        <w:sdtPr>
          <w:alias w:val="To edit, see citavi.com/edit"/>
          <w:tag w:val="CitaviPlaceholder#fc52849a-5c79-462f-87fd-5faf332b465e"/>
          <w:id w:val="-1790122618"/>
          <w:placeholder>
            <w:docPart w:val="DefaultPlaceholder_-1854013440"/>
          </w:placeholder>
        </w:sdtPr>
        <w:sdtContent>
          <w:r>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GVmOWMzLTg4NDItNGEyNC05MDJjLWVmNGZjMDE5Yjg2ZCIsIlJhbmdlTGVuZ3RoIjo0LCJSZWZlcmVuY2VJZCI6IjY2NTk3MzRlLTVjYjctNDFjNC05ZTEzLTMzOWI5MzU4YTM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zUzL01JUzA3NDItMTIyMjI0MDMw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I3NTMvTUlTMDc0Mi0xMjIyMjQwMzAyIiwiVXJpU3RyaW5nIjoiaHR0cHM6Ly9kb2kub3JnLzEwLjI3NTMvTUlTMDc0Mi0xMjIyMjQwMz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}</w:instrText>
          </w:r>
          <w:r>
            <w:fldChar w:fldCharType="separate"/>
          </w:r>
          <w:r w:rsidR="00472881">
            <w:t>[18, p. 46]</w:t>
          </w:r>
          <w:r>
            <w:fldChar w:fldCharType="end"/>
          </w:r>
        </w:sdtContent>
      </w:sdt>
      <w:r w:rsidRPr="004D0CE3">
        <w:t xml:space="preserve"> Zugleich adressiert das Design die Besonderheiten LLM-basierter Agentensysteme, bei denen Reproduzierbarkeit, Robustheit und mehrdimensionale Metriken zentrale Bewertungsachsen darstellen.</w:t>
      </w:r>
      <w:r>
        <w:t xml:space="preserve"> </w:t>
      </w:r>
      <w:sdt>
        <w:sdtPr>
          <w:alias w:val="To edit, see citavi.com/edit"/>
          <w:tag w:val="CitaviPlaceholder#d577e111-0a4a-401d-8877-9c7b7ee648ca"/>
          <w:id w:val="-2082287254"/>
          <w:placeholder>
            <w:docPart w:val="DefaultPlaceholder_-1854013440"/>
          </w:placeholder>
        </w:sdtPr>
        <w:sdtContent>
          <w:r>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YzVlZjMxLWY0OGMtNGNhYy04OGE2LWFiYjU2YTU0MGU3MSIsIlJhbmdlTGVuZ3RoIjo0LCJSZWZlcmVuY2VJZCI6IjJhY2VjYmI5LTNkMmItNDNiYy1hYzI0LWRlNjM1NGM2Zj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1LzM2NDEyODk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TQ1LzM2NDEyODkiLCJVcmlTdHJpbmciOiJodHRwczovL2RvaS5vcmcvMTAuMTE0NS8zNjQxMjg5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}</w:instrText>
          </w:r>
          <w:r>
            <w:fldChar w:fldCharType="separate"/>
          </w:r>
          <w:r w:rsidR="00472881">
            <w:t>[11, p. 1-3]</w:t>
          </w:r>
          <w:r>
            <w:fldChar w:fldCharType="end"/>
          </w:r>
        </w:sdtContent>
      </w:sdt>
    </w:p>
    <w:p w14:paraId="65B5F524" w14:textId="1EC2D91B" w:rsidR="003429F5" w:rsidRPr="0000465F" w:rsidRDefault="003429F5" w:rsidP="00E206CD">
      <w:pPr>
        <w:pStyle w:val="Heading2"/>
      </w:pPr>
      <w:bookmarkStart w:id="46" w:name="_Toc210642411"/>
      <w:r w:rsidRPr="0000465F">
        <w:t>Design-Science-Research</w:t>
      </w:r>
      <w:bookmarkEnd w:id="46"/>
    </w:p>
    <w:p w14:paraId="28A92200" w14:textId="2FBC6C56" w:rsidR="004D0CE3" w:rsidRPr="0000465F" w:rsidRDefault="00472881" w:rsidP="00EE114F">
      <w:pPr>
        <w:pStyle w:val="BasicText"/>
      </w:pPr>
      <w:r w:rsidRPr="00472881">
        <w:rPr>
          <w:noProof/>
        </w:rPr>
        <w:drawing>
          <wp:anchor distT="0" distB="0" distL="114300" distR="114300" simplePos="0" relativeHeight="251694080" behindDoc="0" locked="0" layoutInCell="1" allowOverlap="1" wp14:anchorId="0E91E42A" wp14:editId="77A40B4A">
            <wp:simplePos x="0" y="0"/>
            <wp:positionH relativeFrom="margin">
              <wp:align>right</wp:align>
            </wp:positionH>
            <wp:positionV relativeFrom="paragraph">
              <wp:posOffset>298450</wp:posOffset>
            </wp:positionV>
            <wp:extent cx="2148205" cy="5394960"/>
            <wp:effectExtent l="0" t="4127" r="317" b="318"/>
            <wp:wrapThrough wrapText="bothSides">
              <wp:wrapPolygon edited="0">
                <wp:start x="-42" y="21583"/>
                <wp:lineTo x="21412" y="21583"/>
                <wp:lineTo x="21412" y="75"/>
                <wp:lineTo x="-41" y="75"/>
                <wp:lineTo x="-42" y="21583"/>
              </wp:wrapPolygon>
            </wp:wrapThrough>
            <wp:docPr id="283918846" name="Picture 1"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918846" name="Picture 1" descr="A diagram of a company&#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rot="5400000">
                      <a:off x="0" y="0"/>
                      <a:ext cx="2148205" cy="5394960"/>
                    </a:xfrm>
                    <a:prstGeom prst="rect">
                      <a:avLst/>
                    </a:prstGeom>
                  </pic:spPr>
                </pic:pic>
              </a:graphicData>
            </a:graphic>
            <wp14:sizeRelH relativeFrom="margin">
              <wp14:pctWidth>0</wp14:pctWidth>
            </wp14:sizeRelH>
            <wp14:sizeRelV relativeFrom="margin">
              <wp14:pctHeight>0</wp14:pctHeight>
            </wp14:sizeRelV>
          </wp:anchor>
        </w:drawing>
      </w:r>
      <w:r w:rsidR="004D0CE3" w:rsidRPr="004D0CE3">
        <w:t>DSR ist ein in den Informations- und Softwarewissenschaften etablierter Ansatz zur Entwicklung, Demonstration und Evaluation neuartiger Artefakte (Konstrukte, Modelle, Methoden, Instanzen) mit praktischer Relevanz und wissenschaftlichem Erkenntnisgewinn</w:t>
      </w:r>
      <w:r w:rsidR="004D0CE3">
        <w:t xml:space="preserve">. </w:t>
      </w:r>
      <w:r w:rsidR="004D0CE3" w:rsidRPr="004D0CE3">
        <w:t>Die Stärke des Ansatzes liegt in der engen Kopplung von Artefaktentwicklung, theoretischer Einbettung und systematischer Evaluation</w:t>
      </w:r>
      <w:r w:rsidR="004D0CE3">
        <w:t xml:space="preserve">. </w:t>
      </w:r>
      <w:sdt>
        <w:sdtPr>
          <w:alias w:val="To edit, see citavi.com/edit"/>
          <w:tag w:val="CitaviPlaceholder#e017b9c5-0c48-425c-9022-5aa81f1a6fb6"/>
          <w:id w:val="1154423980"/>
          <w:placeholder>
            <w:docPart w:val="DefaultPlaceholder_-1854013440"/>
          </w:placeholder>
        </w:sdtPr>
        <w:sdtContent>
          <w:r w:rsidR="004D0CE3">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NjM4Zjk5LWQ3NjUtNDNjNi1hMjIzLTNjZmY2ZWI3YWZmNCIsIlJhbmdlTGVuZ3RoIjo0LCJSZWZlcmVuY2VJZCI6IjY2NTk3MzRlLTVjYjctNDFjNC05ZTEzLTMzOWI5MzU4YTM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zUzL01JUzA3NDItMTIyMjI0MDMw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I3NTMvTUlTMDc0Mi0xMjIyMjQwMzAyIiwiVXJpU3RyaW5nIjoiaHR0cHM6Ly9kb2kub3JnLzEwLjI3NTMvTUlTMDc0Mi0xMjIyMjQwMz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}</w:instrText>
          </w:r>
          <w:r w:rsidR="004D0CE3">
            <w:fldChar w:fldCharType="separate"/>
          </w:r>
          <w:r>
            <w:t>[18,</w:t>
          </w:r>
          <w:r w:rsidRPr="00472881">
            <w:t xml:space="preserve"> </w:t>
          </w:r>
          <w:r w:rsidRPr="004D0CE3">
            <w:t>p. 46</w:t>
          </w:r>
          <w:r>
            <w:t>]</w:t>
          </w:r>
          <w:r w:rsidR="004D0CE3">
            <w:fldChar w:fldCharType="end"/>
          </w:r>
        </w:sdtContent>
      </w:sdt>
      <w:r w:rsidR="004D0CE3">
        <w:t xml:space="preserve"> </w:t>
      </w:r>
    </w:p>
    <w:p w14:paraId="1E167432" w14:textId="4260506E" w:rsidR="004D0CE3" w:rsidRPr="0000465F" w:rsidRDefault="00472881" w:rsidP="004D0CE3">
      <w:pPr>
        <w:pStyle w:val="BasicText"/>
      </w:pPr>
      <w:r>
        <w:rPr>
          <w:noProof/>
        </w:rPr>
        <mc:AlternateContent>
          <mc:Choice Requires="wps">
            <w:drawing>
              <wp:anchor distT="0" distB="0" distL="114300" distR="114300" simplePos="0" relativeHeight="251696128" behindDoc="0" locked="0" layoutInCell="1" allowOverlap="1" wp14:anchorId="67E7D368" wp14:editId="39457E70">
                <wp:simplePos x="0" y="0"/>
                <wp:positionH relativeFrom="margin">
                  <wp:align>right</wp:align>
                </wp:positionH>
                <wp:positionV relativeFrom="paragraph">
                  <wp:posOffset>2961333</wp:posOffset>
                </wp:positionV>
                <wp:extent cx="5394960" cy="635"/>
                <wp:effectExtent l="0" t="0" r="0" b="0"/>
                <wp:wrapThrough wrapText="bothSides">
                  <wp:wrapPolygon edited="0">
                    <wp:start x="0" y="0"/>
                    <wp:lineTo x="0" y="19636"/>
                    <wp:lineTo x="21508" y="19636"/>
                    <wp:lineTo x="21508" y="0"/>
                    <wp:lineTo x="0" y="0"/>
                  </wp:wrapPolygon>
                </wp:wrapThrough>
                <wp:docPr id="542721127" name="Text Box 1"/>
                <wp:cNvGraphicFramePr/>
                <a:graphic xmlns:a="http://schemas.openxmlformats.org/drawingml/2006/main">
                  <a:graphicData uri="http://schemas.microsoft.com/office/word/2010/wordprocessingShape">
                    <wps:wsp>
                      <wps:cNvSpPr txBox="1"/>
                      <wps:spPr>
                        <a:xfrm>
                          <a:off x="0" y="0"/>
                          <a:ext cx="5394960" cy="635"/>
                        </a:xfrm>
                        <a:prstGeom prst="rect">
                          <a:avLst/>
                        </a:prstGeom>
                        <a:solidFill>
                          <a:prstClr val="white"/>
                        </a:solidFill>
                        <a:ln>
                          <a:noFill/>
                        </a:ln>
                      </wps:spPr>
                      <wps:txbx>
                        <w:txbxContent>
                          <w:p w14:paraId="506FCD1B" w14:textId="69F83DB1" w:rsidR="00472881" w:rsidRPr="00CF1742" w:rsidRDefault="00472881" w:rsidP="00472881">
                            <w:pPr>
                              <w:pStyle w:val="Caption"/>
                            </w:pPr>
                            <w:r>
                              <w:t xml:space="preserve">Abbildung </w:t>
                            </w:r>
                            <w:fldSimple w:instr=" SEQ Abbildung \* ARABIC ">
                              <w:r>
                                <w:rPr>
                                  <w:noProof/>
                                </w:rPr>
                                <w:t>6</w:t>
                              </w:r>
                            </w:fldSimple>
                            <w:r>
                              <w:t xml:space="preserve"> DSRM Prozess Modell </w:t>
                            </w:r>
                            <w:r w:rsidRPr="004D0CE3">
                              <w:t xml:space="preserve">[18, p. </w:t>
                            </w:r>
                            <w:r>
                              <w:t>54-55</w:t>
                            </w:r>
                            <w:r w:rsidRPr="004D0CE3">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E7D368" id="_x0000_s1031" type="#_x0000_t202" style="position:absolute;left:0;text-align:left;margin-left:373.6pt;margin-top:233.2pt;width:424.8pt;height:.05pt;z-index:251696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" stroked="f">
                <v:textbox style="mso-fit-shape-to-text:t" inset="0,0,0,0">
                  <w:txbxContent>
                    <w:p w14:paraId="506FCD1B" w14:textId="69F83DB1" w:rsidR="00472881" w:rsidRPr="00CF1742" w:rsidRDefault="00472881" w:rsidP="00472881">
                      <w:pPr>
                        <w:pStyle w:val="Caption"/>
                      </w:pPr>
                      <w:r>
                        <w:t xml:space="preserve">Abbildung </w:t>
                      </w:r>
                      <w:fldSimple w:instr=" SEQ Abbildung \* ARABIC ">
                        <w:r>
                          <w:rPr>
                            <w:noProof/>
                          </w:rPr>
                          <w:t>6</w:t>
                        </w:r>
                      </w:fldSimple>
                      <w:r>
                        <w:t xml:space="preserve"> DSRM Prozess Modell </w:t>
                      </w:r>
                      <w:r w:rsidRPr="004D0CE3">
                        <w:t xml:space="preserve">[18, p. </w:t>
                      </w:r>
                      <w:r>
                        <w:t>54-55</w:t>
                      </w:r>
                      <w:r w:rsidRPr="004D0CE3">
                        <w:t>]</w:t>
                      </w:r>
                    </w:p>
                  </w:txbxContent>
                </v:textbox>
                <w10:wrap type="through" anchorx="margin"/>
              </v:shape>
            </w:pict>
          </mc:Fallback>
        </mc:AlternateContent>
      </w:r>
      <w:r w:rsidR="004D0CE3" w:rsidRPr="004D0CE3">
        <w:t>Das weithin rezipierte DSR-Prozessmodell von Peffers et al. umfasst sechs Schritte</w:t>
      </w:r>
      <w:r>
        <w:t xml:space="preserve"> und </w:t>
      </w:r>
      <w:r w:rsidRPr="004D0CE3">
        <w:t>dient als Referenzrahmen für die vorliegende Arbeit</w:t>
      </w:r>
      <w:r w:rsidR="004D0CE3" w:rsidRPr="004D0CE3">
        <w:t xml:space="preserve">: </w:t>
      </w:r>
    </w:p>
    <w:p w14:paraId="5A07A24B" w14:textId="2E87FE58" w:rsidR="00283ADC" w:rsidRDefault="00472881" w:rsidP="00472881">
      <w:pPr>
        <w:pStyle w:val="BasicText"/>
      </w:pPr>
      <w:r w:rsidRPr="00472881">
        <w:t>Studien zur Evaluation von Large Language Models betonen, dass komplexe Systeme mehrdimensionale Evaluationskriterien (z. B. Ergebnis-, Prozess- und Robustheitsmetriken) benötigen und dass Reproduzierbarkeit explizit adressiert werden muss.</w:t>
      </w:r>
      <w:r>
        <w:t xml:space="preserve"> </w:t>
      </w:r>
      <w:sdt>
        <w:sdtPr>
          <w:alias w:val="To edit, see citavi.com/edit"/>
          <w:tag w:val="CitaviPlaceholder#d13c60d1-3ee3-4493-80b6-d7cedea0aa5a"/>
          <w:id w:val="1446038348"/>
          <w:placeholder>
            <w:docPart w:val="DefaultPlaceholder_-1854013440"/>
          </w:placeholder>
        </w:sdtPr>
        <w:sdtContent>
          <w:r>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FmMzJlLWQ3NjUtNDQ1ZS1hMzYzLTJhZDdhZmIxYmRkZiIsIlJhbmdlTGVuZ3RoIjo0LCJSZWZlcmVuY2VJZCI6IjJhY2VjYmI5LTNkMmItNDNiYy1hYzI0LWRlNjM1NGM2Zj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1LzM2NDEyODk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TQ1LzM2NDEyODkiLCJVcmlTdHJpbmciOiJodHRwczovL2RvaS5vcmcvMTAuMTE0NS8zNjQxMjg5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}</w:instrText>
          </w:r>
          <w:r>
            <w:fldChar w:fldCharType="separate"/>
          </w:r>
          <w:r>
            <w:t>[11</w:t>
          </w:r>
          <w:r w:rsidRPr="00472881">
            <w:t>, pp. 1–3, 25–27</w:t>
          </w:r>
          <w:r>
            <w:t>]</w:t>
          </w:r>
          <w:r>
            <w:fldChar w:fldCharType="end"/>
          </w:r>
        </w:sdtContent>
      </w:sdt>
      <w:r w:rsidRPr="00472881">
        <w:t xml:space="preserve"> Entsprechend berücksichtigt diese Arbeit neben funktionalen Ergebnissen (z. B. Merge-Erfolg) Prozessmetriken (z. B. Durchlaufzeiten, Fehlerraten), um Leistungsfähigkeit realitätsnah zu erfassen.</w:t>
      </w:r>
    </w:p>
    <w:p w14:paraId="5EE7294E" w14:textId="5BD565DC" w:rsidR="00472881" w:rsidRPr="0000465F" w:rsidRDefault="00472881" w:rsidP="00F17673">
      <w:pPr>
        <w:pStyle w:val="BasicText"/>
      </w:pPr>
      <w:r w:rsidRPr="00472881">
        <w:lastRenderedPageBreak/>
        <w:t>Für LLM-Agentensysteme ist eine transparente Dokumentation von Parametern (Prompts, Seeds, Modelleinstellungen) und eine kontrollierte Versuchsanordnung zentral, um robuste und nachvollziehbare Aussagen zu ermöglichen.</w:t>
      </w:r>
      <w:r>
        <w:t xml:space="preserve"> </w:t>
      </w:r>
      <w:sdt>
        <w:sdtPr>
          <w:alias w:val="To edit, see citavi.com/edit"/>
          <w:tag w:val="CitaviPlaceholder#2183bd73-b205-45f0-b5eb-1ec7e757d382"/>
          <w:id w:val="690419321"/>
          <w:placeholder>
            <w:docPart w:val="DefaultPlaceholder_-1854013440"/>
          </w:placeholder>
        </w:sdtPr>
        <w:sdtContent>
          <w:r>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Mjk0NDIwLWYyNWMtNDcwZi04ZjM2LTU5NWI3Mjc3OGM5ZCIsIlJhbmdlTGVuZ3RoIjo0LCJSZWZlcmVuY2VJZCI6IjJhY2VjYmI5LTNkMmItNDNiYy1hYzI0LWRlNjM1NGM2Zj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1LzM2NDEyODk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TQ1LzM2NDEyODkiLCJVcmlTdHJpbmciOiJodHRwczovL2RvaS5vcmcvMTAuMTE0NS8zNjQxMjg5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}</w:instrText>
          </w:r>
          <w:r>
            <w:fldChar w:fldCharType="separate"/>
          </w:r>
          <w:r>
            <w:t>[11]</w:t>
          </w:r>
          <w:r>
            <w:fldChar w:fldCharType="end"/>
          </w:r>
        </w:sdtContent>
      </w:sdt>
    </w:p>
    <w:p w14:paraId="0EDDA526" w14:textId="79BB9C41" w:rsidR="003429F5" w:rsidRPr="0000465F" w:rsidRDefault="003429F5" w:rsidP="00E206CD">
      <w:pPr>
        <w:pStyle w:val="Heading2"/>
      </w:pPr>
      <w:bookmarkStart w:id="47" w:name="_Toc210642412"/>
      <w:r w:rsidRPr="0000465F">
        <w:t>Untersuchungsmodell &amp; Hypothesen</w:t>
      </w:r>
      <w:bookmarkEnd w:id="47"/>
    </w:p>
    <w:p w14:paraId="50DF085F" w14:textId="77777777" w:rsidR="00EE114F" w:rsidRPr="0000465F" w:rsidRDefault="00EE114F" w:rsidP="00EE114F">
      <w:pPr>
        <w:pStyle w:val="BasicText"/>
      </w:pPr>
      <w:r w:rsidRPr="0000465F">
        <w:t>Das Untersuchungsmodell dieser Arbeit orientiert sich an den in Kapitel 1 skizzierten Forschungsfragen (FF.1 und FF.2) und integriert die theoretischen Grundlagen aus Kapitel 2. Ziel ist es, die Wirkung der syntaktischen Anforderungsqualität auf die Performanz von LLM-Agenten in GitLab-Workflows sowie die Robustheit der Ergebnisse bei wiederholten Durchläufen systematisch zu erfassen.</w:t>
      </w:r>
    </w:p>
    <w:p w14:paraId="1751058C" w14:textId="77777777" w:rsidR="00EE114F" w:rsidRPr="0000465F" w:rsidRDefault="00EE114F" w:rsidP="00087063">
      <w:pPr>
        <w:pStyle w:val="Heading3"/>
      </w:pPr>
      <w:bookmarkStart w:id="48" w:name="_Toc210642413"/>
      <w:r w:rsidRPr="0000465F">
        <w:t>Untersuchungsmodell</w:t>
      </w:r>
      <w:bookmarkEnd w:id="48"/>
    </w:p>
    <w:p w14:paraId="1D9A0C4C" w14:textId="2D30E276" w:rsidR="006807C9" w:rsidRDefault="006807C9" w:rsidP="006807C9">
      <w:pPr>
        <w:pStyle w:val="BasicText"/>
      </w:pPr>
      <w:r>
        <w:t xml:space="preserve">Die Struktur folgt einer DSR-basierten Evaluationsstudie mit unabhängigen Variablen (UV), abhängigen Variablen (AV) und Kontrollvariablen (KV) </w:t>
      </w:r>
      <w:sdt>
        <w:sdtPr>
          <w:alias w:val="To edit, see citavi.com/edit"/>
          <w:tag w:val="CitaviPlaceholder#20b0668a-d5cb-45af-a6ff-5b5f633a196c"/>
          <w:id w:val="1746760187"/>
          <w:placeholder>
            <w:docPart w:val="DefaultPlaceholder_-1854013440"/>
          </w:placeholder>
        </w:sdtPr>
        <w:sdtContent>
          <w:r>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ZTFhMGFkLTg1OTctNDM0Yy1hYjUyLTdmODM4MTg5OGQyYyIsIlJhbmdlTGVuZ3RoIjo0LCJSZWZlcmVuY2VJZCI6IjY2NTk3MzRlLTVjYjctNDFjNC05ZTEzLTMzOWI5MzU4YTM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zUzL01JUzA3NDItMTIyMjI0MDMw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I3NTMvTUlTMDc0Mi0xMjIyMjQwMzAyIiwiVXJpU3RyaW5nIjoiaHR0cHM6Ly9kb2kub3JnLzEwLjI3NTMvTUlTMDc0Mi0xMjIyMjQwMz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}</w:instrText>
          </w:r>
          <w:r>
            <w:fldChar w:fldCharType="separate"/>
          </w:r>
          <w:r>
            <w:t>[18, p. 46]</w:t>
          </w:r>
          <w:r>
            <w:fldChar w:fldCharType="end"/>
          </w:r>
        </w:sdtContent>
      </w:sdt>
      <w:r>
        <w:t>:</w:t>
      </w:r>
    </w:p>
    <w:p w14:paraId="39D6733C" w14:textId="77777777" w:rsidR="006807C9" w:rsidRPr="006807C9" w:rsidRDefault="006807C9" w:rsidP="006807C9">
      <w:pPr>
        <w:pStyle w:val="BasicText"/>
        <w:rPr>
          <w:b/>
          <w:bCs/>
        </w:rPr>
      </w:pPr>
      <w:r w:rsidRPr="006807C9">
        <w:rPr>
          <w:b/>
          <w:bCs/>
        </w:rPr>
        <w:t>UV – Qualität der Anforderungen.</w:t>
      </w:r>
    </w:p>
    <w:p w14:paraId="730FA467" w14:textId="30082764" w:rsidR="006807C9" w:rsidRDefault="006807C9" w:rsidP="006807C9">
      <w:pPr>
        <w:pStyle w:val="BasicText"/>
        <w:numPr>
          <w:ilvl w:val="0"/>
          <w:numId w:val="61"/>
        </w:numPr>
      </w:pPr>
      <w:r>
        <w:t xml:space="preserve">hoch: Formulierung gemäß ISO/IEC/IEEE 29148:2018; Qualitätsmerkmale für einzelne Anforderungen umfassen u. a. necessary, unambiguous, complete, singular, feasible, verifiable, correct, conforming. </w:t>
      </w:r>
      <w:sdt>
        <w:sdtPr>
          <w:alias w:val="To edit, see citavi.com/edit"/>
          <w:tag w:val="CitaviPlaceholder#c9c486e4-9b71-4f06-9bda-9fecead1230e"/>
          <w:id w:val="-1757046338"/>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2NjEyLTllZDEtNGEwYy1iNjViLWNlOTUzOTk4MTBiNSIsIlJhbmdlTGVuZ3RoIjo0LCJSZWZlcmVuY2VJZCI6ImVhZjFhMzg5LTcxMzctNGZhNC05YTc0LTg0NjNmNTU3YjQ2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RUVFIENvbXB1dGVyIFNvY2lldHkvU29mdHdhcmUgJiBTeXN0ZW1zIEVuZ2luZWVyaW5nIFN0YW5kYXJkcyBDb21taXR0ZWUiLCJQcm90ZWN0ZWQiOmZhbHNlLCJTZXgiOjAsIkNyZWF0ZWRCeSI6Il9Fc2F1aSIsIkNyZWF0ZWRPbiI6IjIwMjUtMDktMDdUMTQ6MzY6NTMiLCJNb2RpZmllZEJ5IjoiX0VzYXVpIiwiSWQiOiJkMGJlMjA3OC1lMDE3LTQ1NjctYTRlZC0wNDE4OTZjMmEyZGMiLCJNb2RpZmllZE9uIjoiMjAyNS0wOS0wN1QxNDozNjo1M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JRUVFIENvbXB1dGVyIFNvY2lldHkgU29mdHdhcmUgJiBTeXN0ZW1zIEVuZ2luZWVyaW5nIFN0YW5kYXJkcyBDb21taXR0ZWUgLSDvu79JU08gSUVDIElFRUUgMjkxNDggMjAxOO+7v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}</w:instrText>
          </w:r>
          <w:r>
            <w:fldChar w:fldCharType="separate"/>
          </w:r>
          <w:r>
            <w:t>[12, pp. 19–20]</w:t>
          </w:r>
          <w:r>
            <w:fldChar w:fldCharType="end"/>
          </w:r>
        </w:sdtContent>
      </w:sdt>
    </w:p>
    <w:p w14:paraId="6B014B82" w14:textId="6AF6AEE1" w:rsidR="006807C9" w:rsidRDefault="006807C9" w:rsidP="006807C9">
      <w:pPr>
        <w:pStyle w:val="BasicText"/>
        <w:numPr>
          <w:ilvl w:val="0"/>
          <w:numId w:val="61"/>
        </w:numPr>
      </w:pPr>
      <w:r>
        <w:t xml:space="preserve">niedrig: bewusst mehrdeutige, unpräzise und unstrukturierte Texte, die typische Ambiguitäten natürlicher Sprache aufweisen; Ambiguität wirkt sich nachweislich störend auf die Elicitation und Dokumentation aus, kann aber auch latentes Wissen sichtbar machen. </w:t>
      </w:r>
      <w:sdt>
        <w:sdtPr>
          <w:alias w:val="To edit, see citavi.com/edit"/>
          <w:tag w:val="CitaviPlaceholder#2054e185-3987-43e7-b211-324b02bf32bf"/>
          <w:id w:val="-1697919079"/>
          <w:placeholder>
            <w:docPart w:val="DefaultPlaceholder_-1854013440"/>
          </w:placeholder>
        </w:sdtPr>
        <w:sdtContent>
          <w:r>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ZmIwNWY0LTkzZGUtNDUxYS1iNjg5LWM3ZmFkYmQzMTcwYSIsIlJhbmdlTGVuZ3RoIjo0LCJSZWZlcmVuY2VJZCI6Ijk0ZjM0YTJlLTc2YjUtNDNlNS04NjgxLTczYzlmNGQzYTM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wMDc2Ni0wMTYtMDI0OS0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MDA3NjYtMDE2LTAyNDktMyIsIlVyaVN0cmluZyI6Imh0dHBzOi8vZG9pLm9yZy8xMC4xMDA3L3MwMDc2Ni0wMTYtMDI0OS0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}</w:instrText>
          </w:r>
          <w:r>
            <w:fldChar w:fldCharType="separate"/>
          </w:r>
          <w:r>
            <w:t>[17, pp. 1–3]</w:t>
          </w:r>
          <w:r>
            <w:fldChar w:fldCharType="end"/>
          </w:r>
        </w:sdtContent>
      </w:sdt>
    </w:p>
    <w:p w14:paraId="2BBAAC45" w14:textId="77777777" w:rsidR="006807C9" w:rsidRPr="006807C9" w:rsidRDefault="006807C9" w:rsidP="006807C9">
      <w:pPr>
        <w:pStyle w:val="BasicText"/>
        <w:rPr>
          <w:b/>
          <w:bCs/>
        </w:rPr>
      </w:pPr>
      <w:r w:rsidRPr="006807C9">
        <w:rPr>
          <w:b/>
          <w:bCs/>
        </w:rPr>
        <w:t>AV – Erfolgs- und Prozessmetriken.</w:t>
      </w:r>
    </w:p>
    <w:p w14:paraId="336F983A" w14:textId="77777777" w:rsidR="006807C9" w:rsidRDefault="006807C9" w:rsidP="006807C9">
      <w:pPr>
        <w:pStyle w:val="BasicText"/>
        <w:numPr>
          <w:ilvl w:val="0"/>
          <w:numId w:val="62"/>
        </w:numPr>
      </w:pPr>
      <w:r>
        <w:t>Erfolgsmetriken: MR-Erfolg, Pipeline-Erfolg, Korrektheit der Bugfixes.</w:t>
      </w:r>
    </w:p>
    <w:p w14:paraId="5B2FB5A5" w14:textId="77777777" w:rsidR="006807C9" w:rsidRDefault="006807C9" w:rsidP="006807C9">
      <w:pPr>
        <w:pStyle w:val="BasicText"/>
        <w:numPr>
          <w:ilvl w:val="0"/>
          <w:numId w:val="62"/>
        </w:numPr>
      </w:pPr>
      <w:r>
        <w:t>Prozessmetriken: Durchlaufzeit, Fehlerrate, Anzahl Review-Zyklen.</w:t>
      </w:r>
    </w:p>
    <w:p w14:paraId="6B62642A" w14:textId="77D5A597" w:rsidR="006807C9" w:rsidRDefault="006807C9" w:rsidP="006807C9">
      <w:pPr>
        <w:pStyle w:val="BasicText"/>
      </w:pPr>
      <w:commentRangeStart w:id="49"/>
      <w:r>
        <w:t>Die Wahl mehrerer, voneinander unterschiedlicher Metriken folgt Empfehlungen für LLM-Evaluation (what/where/how to evaluate) und Robustheitsbetrachtungen.</w:t>
      </w:r>
      <w:commentRangeEnd w:id="49"/>
      <w:r>
        <w:rPr>
          <w:rStyle w:val="CommentReference"/>
        </w:rPr>
        <w:commentReference w:id="49"/>
      </w:r>
    </w:p>
    <w:p w14:paraId="0B322235" w14:textId="77777777" w:rsidR="006807C9" w:rsidRDefault="006807C9" w:rsidP="006807C9">
      <w:pPr>
        <w:pStyle w:val="BasicText"/>
      </w:pPr>
    </w:p>
    <w:p w14:paraId="2BD6505C" w14:textId="77777777" w:rsidR="006807C9" w:rsidRDefault="006807C9" w:rsidP="006807C9">
      <w:pPr>
        <w:pStyle w:val="BasicText"/>
      </w:pPr>
    </w:p>
    <w:p w14:paraId="39C9DFDA" w14:textId="77777777" w:rsidR="006807C9" w:rsidRDefault="006807C9" w:rsidP="006807C9">
      <w:pPr>
        <w:pStyle w:val="BasicText"/>
      </w:pPr>
    </w:p>
    <w:p w14:paraId="38A99E43" w14:textId="77777777" w:rsidR="006807C9" w:rsidRPr="006807C9" w:rsidRDefault="006807C9" w:rsidP="006807C9">
      <w:pPr>
        <w:pStyle w:val="BasicText"/>
        <w:rPr>
          <w:b/>
          <w:bCs/>
        </w:rPr>
      </w:pPr>
      <w:r w:rsidRPr="006807C9">
        <w:rPr>
          <w:b/>
          <w:bCs/>
        </w:rPr>
        <w:lastRenderedPageBreak/>
        <w:t>KV – Konstante Rahmenbedingungen.</w:t>
      </w:r>
    </w:p>
    <w:p w14:paraId="18C708CF" w14:textId="25855E08" w:rsidR="006807C9" w:rsidRDefault="006807C9" w:rsidP="006807C9">
      <w:pPr>
        <w:pStyle w:val="BasicText"/>
        <w:numPr>
          <w:ilvl w:val="1"/>
          <w:numId w:val="18"/>
        </w:numPr>
      </w:pPr>
      <w:r>
        <w:t xml:space="preserve">verwendetes LLM-Modell, Provider und Temperatur, </w:t>
      </w:r>
    </w:p>
    <w:p w14:paraId="11877979" w14:textId="7EA38CD6" w:rsidR="006807C9" w:rsidRDefault="006807C9" w:rsidP="006807C9">
      <w:pPr>
        <w:pStyle w:val="BasicText"/>
        <w:numPr>
          <w:ilvl w:val="1"/>
          <w:numId w:val="18"/>
        </w:numPr>
      </w:pPr>
      <w:r>
        <w:t xml:space="preserve">Prompts/Scaffold-Strukturen, </w:t>
      </w:r>
    </w:p>
    <w:p w14:paraId="674DD5E5" w14:textId="4DE9A7A1" w:rsidR="006807C9" w:rsidRDefault="006807C9" w:rsidP="006807C9">
      <w:pPr>
        <w:pStyle w:val="BasicText"/>
        <w:numPr>
          <w:ilvl w:val="1"/>
          <w:numId w:val="18"/>
        </w:numPr>
      </w:pPr>
      <w:r>
        <w:t xml:space="preserve">identisches GitLab-Setup, </w:t>
      </w:r>
    </w:p>
    <w:p w14:paraId="70632024" w14:textId="60D54E21" w:rsidR="006807C9" w:rsidRDefault="006807C9" w:rsidP="006807C9">
      <w:pPr>
        <w:pStyle w:val="BasicText"/>
        <w:numPr>
          <w:ilvl w:val="1"/>
          <w:numId w:val="18"/>
        </w:numPr>
      </w:pPr>
      <w:r>
        <w:t xml:space="preserve">Schnittstellenkonfiguration. LLMs reagieren sensitiv auf Prompt-Variationen; konsistente Prompt- und Tool-Setups reduzieren Störvariabilität. </w:t>
      </w:r>
      <w:sdt>
        <w:sdtPr>
          <w:alias w:val="To edit, see citavi.com/edit"/>
          <w:tag w:val="CitaviPlaceholder#2cfca10e-b717-4f5c-b805-6de1e1d66ab6"/>
          <w:id w:val="751623411"/>
          <w:placeholder>
            <w:docPart w:val="DefaultPlaceholder_-1854013440"/>
          </w:placeholder>
        </w:sdtPr>
        <w:sdtContent>
          <w:r>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NTZlMzUzLTFkY2QtNDQyNS1iMDM2LWU1OTk0YjI0ZjE3NCIsIlJhbmdlTGVuZ3RoIjo0LCJSZWZlcmVuY2VJZCI6IjJhY2VjYmI5LTNkMmItNDNiYy1hYzI0LWRlNjM1NGM2Zj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1LzM2NDEyODk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TQ1LzM2NDEyODkiLCJVcmlTdHJpbmciOiJodHRwczovL2RvaS5vcmcvMTAuMTE0NS8zNjQxMjg5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}</w:instrText>
          </w:r>
          <w:r>
            <w:fldChar w:fldCharType="separate"/>
          </w:r>
          <w:r>
            <w:t>[11, p. 1]</w:t>
          </w:r>
          <w:r>
            <w:fldChar w:fldCharType="end"/>
          </w:r>
        </w:sdtContent>
      </w:sdt>
    </w:p>
    <w:p w14:paraId="25D4EF8E" w14:textId="77777777" w:rsidR="006807C9" w:rsidRPr="006807C9" w:rsidRDefault="006807C9" w:rsidP="006807C9">
      <w:pPr>
        <w:pStyle w:val="BasicText"/>
        <w:rPr>
          <w:b/>
          <w:bCs/>
        </w:rPr>
      </w:pPr>
      <w:r w:rsidRPr="006807C9">
        <w:rPr>
          <w:b/>
          <w:bCs/>
        </w:rPr>
        <w:t>Störfaktor – Stochastik.</w:t>
      </w:r>
    </w:p>
    <w:p w14:paraId="3BF2C5FC" w14:textId="75256940" w:rsidR="006807C9" w:rsidRDefault="006807C9" w:rsidP="006807C9">
      <w:pPr>
        <w:pStyle w:val="BasicText"/>
      </w:pPr>
      <w:r>
        <w:t>LLM-Generierung beinhaltet probabilistische Komponenten: Temperierung/Sampling und Seed-Setzung beeinflussen Variation. Reproduzierbarkeitsfragen werden in der LLM-Evaluationsliteratur als zentral herausgestellt ([11, pp. 25–27]).</w:t>
      </w:r>
    </w:p>
    <w:p w14:paraId="1D6C6721" w14:textId="77777777" w:rsidR="00EE114F" w:rsidRPr="0000465F" w:rsidRDefault="00EE114F" w:rsidP="00087063">
      <w:pPr>
        <w:pStyle w:val="Heading3"/>
      </w:pPr>
      <w:bookmarkStart w:id="50" w:name="_Toc210642414"/>
      <w:r w:rsidRPr="0000465F">
        <w:t>Hypothesen</w:t>
      </w:r>
      <w:bookmarkEnd w:id="50"/>
    </w:p>
    <w:p w14:paraId="62BD21C5" w14:textId="77777777" w:rsidR="00EE114F" w:rsidRPr="0000465F" w:rsidRDefault="00EE114F" w:rsidP="00EE114F">
      <w:pPr>
        <w:pStyle w:val="BasicText"/>
      </w:pPr>
      <w:r w:rsidRPr="0000465F">
        <w:t>Vor diesem Hintergrund ergeben sich zwei Hypothesen, die eng mit den Forschungsfragen verknüpft sind:</w:t>
      </w:r>
    </w:p>
    <w:p w14:paraId="2827BD88" w14:textId="599584E5" w:rsidR="00181A05" w:rsidRPr="0000465F" w:rsidRDefault="00EE114F" w:rsidP="00181A05">
      <w:pPr>
        <w:pStyle w:val="BasicText"/>
        <w:rPr>
          <w:b/>
          <w:bCs/>
        </w:rPr>
      </w:pPr>
      <w:r w:rsidRPr="0000465F">
        <w:rPr>
          <w:b/>
          <w:bCs/>
        </w:rPr>
        <w:t>H</w:t>
      </w:r>
      <w:r w:rsidR="00181A05" w:rsidRPr="0000465F">
        <w:rPr>
          <w:b/>
          <w:bCs/>
        </w:rPr>
        <w:t xml:space="preserve">ypothese </w:t>
      </w:r>
      <w:r w:rsidRPr="0000465F">
        <w:rPr>
          <w:b/>
          <w:bCs/>
        </w:rPr>
        <w:t>1 zu F</w:t>
      </w:r>
      <w:r w:rsidR="00181A05" w:rsidRPr="0000465F">
        <w:rPr>
          <w:b/>
          <w:bCs/>
        </w:rPr>
        <w:t xml:space="preserve">orschungsfrage </w:t>
      </w:r>
      <w:r w:rsidRPr="0000465F">
        <w:rPr>
          <w:b/>
          <w:bCs/>
        </w:rPr>
        <w:t>1:</w:t>
      </w:r>
    </w:p>
    <w:p w14:paraId="0CC57908" w14:textId="179EC2AE" w:rsidR="00EE114F" w:rsidRPr="0000465F" w:rsidRDefault="00EE114F" w:rsidP="00181A05">
      <w:pPr>
        <w:pStyle w:val="BasicText"/>
        <w:rPr>
          <w:b/>
          <w:bCs/>
        </w:rPr>
      </w:pPr>
      <w:r w:rsidRPr="0000465F">
        <w:t>Eine höhere syntaktische Qualität von Anforderungen gemäß ISO/IEC/IEEE 29148:2018 und QUS-Kriterien führt zu signifikant besseren Erfolgsmetriken (MR-/Pipeline-Erfolg, Korrektheit) und Prozessmetriken (Durchlaufzeit, Fehlerrate) in GitLab-basierten Simulationen.</w:t>
      </w:r>
    </w:p>
    <w:p w14:paraId="0EC0E20E" w14:textId="02485F6D" w:rsidR="00EE114F" w:rsidRPr="0000465F" w:rsidRDefault="00EE114F" w:rsidP="00181A05">
      <w:pPr>
        <w:pStyle w:val="BasicText"/>
      </w:pPr>
      <w:r w:rsidRPr="0000465F">
        <w:t>Begründung: Empirische Studien zeigen, dass klare, eindeutige Anforderungen den Projekterfolg maßgeblich beeinflussen</w:t>
      </w:r>
      <w:r w:rsidR="00181A05" w:rsidRPr="0000465F">
        <w:t xml:space="preserve"> </w:t>
      </w:r>
      <w:sdt>
        <w:sdtPr>
          <w:alias w:val="To edit, see citavi.com/edit"/>
          <w:tag w:val="CitaviPlaceholder#a537ed4d-0c0d-4c54-a8c5-a26555a70a8e"/>
          <w:id w:val="597381344"/>
          <w:placeholder>
            <w:docPart w:val="DefaultPlaceholder_-1854013440"/>
          </w:placeholder>
        </w:sdtPr>
        <w:sdtContent>
          <w:r w:rsidR="00181A05" w:rsidRPr="0000465F">
            <w:fldChar w:fldCharType="begin"/>
          </w:r>
          <w:r w:rsidR="009C2C9C" w:rsidRPr="0000465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RkZDNlLTk1YTQtNDBlZi1iOGM4LTRmMjBlMDQ1MDVhOCIsIlJhbmdlTGVuZ3RoIjozLCJSZWZlcmVuY2VJZCI6ImVhZjFhMzg5LTcxMzctNGZhNC05YTc0LTg0NjNmNTU3YjQ2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RUVFIENvbXB1dGVyIFNvY2lldHkvU29mdHdhcmUgJiBTeXN0ZW1zIEVuZ2luZWVyaW5nIFN0YW5kYXJkcyBDb21taXR0ZWUiLCJQcm90ZWN0ZWQiOmZhbHNlLCJTZXgiOjAsIkNyZWF0ZWRCeSI6Il9Fc2F1aSIsIkNyZWF0ZWRPbiI6IjIwMjUtMDktMDdUMTQ6MzY6NTMiLCJNb2RpZmllZEJ5IjoiX0VzYXVpIiwiSWQiOiJkMGJlMjA3OC1lMDE3LTQ1NjctYTRlZC0wNDE4OTZjMmEyZGMiLCJNb2RpZmllZE9uIjoiMjAyNS0wOS0wN1QxNDozNjo1M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JRUVFIENvbXB1dGVyIFNvY2lldHkgU29mdHdhcmUgJiBTeXN0ZW1zIEVuZ2luZWVyaW5nIFN0YW5kYXJkcyBDb21taXR0ZWUgLSDvu79JU08gSUVDIElFRUUgMjkxNDggMjAxOO+7v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BQ0NFU1MuMjAyMS4zMTE3OTg5IiwiVXJpU3RyaW5nIjoiaHR0cHM6Ly9kb2kub3JnLzEwLjExMDkvQUNDRVNTLjIwMjEuMzExNzk4O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}</w:instrText>
          </w:r>
          <w:r w:rsidR="00181A05" w:rsidRPr="0000465F">
            <w:fldChar w:fldCharType="separate"/>
          </w:r>
          <w:r w:rsidR="00472881">
            <w:t>[12, 29]</w:t>
          </w:r>
          <w:r w:rsidR="00181A05" w:rsidRPr="0000465F">
            <w:fldChar w:fldCharType="end"/>
          </w:r>
        </w:sdtContent>
      </w:sdt>
      <w:r w:rsidRPr="0000465F">
        <w:t>, während Mehrdeutigkeit und unklare Formulierungen zu Implementierungsfehlern führen.</w:t>
      </w:r>
      <w:r w:rsidR="00181A05" w:rsidRPr="0000465F">
        <w:t xml:space="preserve"> </w:t>
      </w:r>
      <w:sdt>
        <w:sdtPr>
          <w:alias w:val="To edit, see citavi.com/edit"/>
          <w:tag w:val="CitaviPlaceholder#12e8f3f5-5ba7-47d3-804d-7f03c8d0bac5"/>
          <w:id w:val="-1847014989"/>
          <w:placeholder>
            <w:docPart w:val="DefaultPlaceholder_-1854013440"/>
          </w:placeholder>
        </w:sdtPr>
        <w:sdtContent>
          <w:r w:rsidR="00181A05"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OGQ0Zjk4LWY4NDgtNGEzYy04MjQzLTYwNWUzNGU1NzJmNyIsIlJhbmdlTGVuZ3RoIjozLCJSZWZlcmVuY2VJZCI6Ijk0ZjM0YTJlLTc2YjUtNDNlNS04NjgxLTczYzlmNGQzYTM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wMDc2Ni0wMTYtMDI0OS0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MDA3NjYtMDE2LTAyNDktMyIsIlVyaVN0cmluZyI6Imh0dHBzOi8vZG9pLm9yZy8xMC4xMDA3L3MwMDc2Ni0wMTYtMDI0OS0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S4wMi4yMDIyIiwiRG9pIjoiMTAuMTAwNy9zMDA3NjYtMDIxLTAwMzY3LXo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zU1OTk2NjUiLCJVcmlTdHJpbmciOiJodHRwOi8vd3d3Lm5jYmkubmxtLm5paC5nb3YvcHVibWVkLzM1NTk5NjY1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c2F1aSIsIkNyZWF0ZWRPbiI6IjIwMjUtMDktMDhUMTg6MzU6MDYiLCJNb2RpZmllZEJ5IjoiX0VzYXVpIiwiSWQiOiJmZjdmYWUzZi0yODVkLTRiYzYtYTgyZC0wYzdhMzYzZDY5OGQiLCJNb2RpZmllZE9uIjoiMjAyNS0wOS0wOFQxODozNTowNi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DcvczAwNzY2LTAyMS0wMDM2Ny16IiwiVXJpU3RyaW5nIjoiaHR0cHM6Ly9kb2kub3JnLzEwLjEwMDcvczAwNzY2LTAyMS0wMDM2Ny16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}</w:instrText>
          </w:r>
          <w:r w:rsidR="00181A05" w:rsidRPr="0000465F">
            <w:fldChar w:fldCharType="separate"/>
          </w:r>
          <w:r w:rsidR="00472881">
            <w:t>[17, 30]</w:t>
          </w:r>
          <w:r w:rsidR="00181A05" w:rsidRPr="0000465F">
            <w:fldChar w:fldCharType="end"/>
          </w:r>
        </w:sdtContent>
      </w:sdt>
    </w:p>
    <w:p w14:paraId="29DB8548" w14:textId="38E67FC0" w:rsidR="00181A05" w:rsidRPr="0000465F" w:rsidRDefault="00181A05" w:rsidP="00181A05">
      <w:pPr>
        <w:pStyle w:val="BasicText"/>
        <w:rPr>
          <w:b/>
          <w:bCs/>
        </w:rPr>
      </w:pPr>
      <w:r w:rsidRPr="0000465F">
        <w:rPr>
          <w:b/>
          <w:bCs/>
        </w:rPr>
        <w:t xml:space="preserve">Hypothese 2 </w:t>
      </w:r>
      <w:r w:rsidR="00EE114F" w:rsidRPr="0000465F">
        <w:rPr>
          <w:b/>
          <w:bCs/>
        </w:rPr>
        <w:t xml:space="preserve">zu </w:t>
      </w:r>
      <w:r w:rsidRPr="0000465F">
        <w:rPr>
          <w:b/>
          <w:bCs/>
        </w:rPr>
        <w:t xml:space="preserve">Forschungsfrage </w:t>
      </w:r>
      <w:r w:rsidR="00EE114F" w:rsidRPr="0000465F">
        <w:rPr>
          <w:b/>
          <w:bCs/>
        </w:rPr>
        <w:t>2:</w:t>
      </w:r>
    </w:p>
    <w:p w14:paraId="18ACE4C4" w14:textId="6594EEED" w:rsidR="00EE114F" w:rsidRPr="0000465F" w:rsidRDefault="00EE114F" w:rsidP="00181A05">
      <w:pPr>
        <w:pStyle w:val="BasicText"/>
        <w:rPr>
          <w:b/>
          <w:bCs/>
        </w:rPr>
      </w:pPr>
      <w:r w:rsidRPr="0000465F">
        <w:t>Wiederholte Simulationen mit identischen Parametern und Konfigurationen zeigen eine messbare Varianz in Erfolgs- und Prozessmetriken, diese bleibt jedoch innerhalb eines stabilen Korridors, der eine kontrollierte Reproduzierbarkeit gewährleistet.</w:t>
      </w:r>
    </w:p>
    <w:p w14:paraId="0CCCFF90" w14:textId="5DCDC506" w:rsidR="00FE648C" w:rsidRPr="0000465F" w:rsidRDefault="00EE114F" w:rsidP="00F17673">
      <w:pPr>
        <w:pStyle w:val="BasicText"/>
      </w:pPr>
      <w:r w:rsidRPr="0000465F">
        <w:t>Begründung: LLM-Agenten agieren probabilistisch und reagieren sensibel auf minimale Prompt- oder Konfigurationsänderungen.</w:t>
      </w:r>
      <w:r w:rsidR="009C2C9C" w:rsidRPr="0000465F">
        <w:t xml:space="preserve"> </w:t>
      </w:r>
      <w:sdt>
        <w:sdtPr>
          <w:alias w:val="To edit, see citavi.com/edit"/>
          <w:tag w:val="CitaviPlaceholder#1417ab85-b59f-410f-ad39-e8b3e9ae0648"/>
          <w:id w:val="513725118"/>
          <w:placeholder>
            <w:docPart w:val="DefaultPlaceholder_-1854013440"/>
          </w:placeholder>
        </w:sdtPr>
        <w:sdtContent>
          <w:r w:rsidR="009C2C9C"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GQ4ZmRhLWFlYjAtNDhiZC1hMDE1LWFkMDNiZmVlZjg0NyIsIlJhbmdlTGVuZ3RoIjo0LCJSZWZlcmVuY2VJZCI6IjQwOTk2Y2ViLTIwNjctNDA2Ny05Y2ExLWMzNjE0MDU0MmM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EuMDguMjAyNSIsIkVkaXRvcnMiOltdLCJFdmFsdWF0aW9uQ29tcGxleGl0eSI6MCwiRXZhbHVhdGlvblNvdXJjZVRleHRGb3JtYXQiOjAsIkdyb3VwcyI6W10sIkhhc0xhYmVsMSI6ZmFsc2UsIkhhc0xhYmVsMiI6ZmFsc2UsIktleXdvcmRzIjpbXS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mh0dHA6Ly9hcnhpdi5vcmcvYWJzLzI1MDguMTU1MDN2MiIsIlVyaVN0cmluZyI6Imh0dHA6Ly9hcnhpdi5vcmcvYWJzLzI1MDguMTU1MDN2M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XNhdWkiLCJDcmVhdGVkT24iOiIyMDI1LTA5LTA3VDEyOjM2OjU2IiwiTW9kaWZpZWRCeSI6Il9Fc2F1aSIsIklkIjoiMTMxYjlkMDEtODEwNS00NjM1LTliZGQtOGFkNWJkOWU3Y2I5IiwiTW9kaWZpZWRPbiI6IjIwMjUtMDktMDdUMTI6MzY6NTY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yNTA4LjE1NTAzdjIiLCJVcmlTdHJpbmciOiJodHRwOi8vYXJ4aXYub3JnL3BkZi8yNTA4LjE1NTAz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}</w:instrText>
          </w:r>
          <w:r w:rsidR="009C2C9C" w:rsidRPr="0000465F">
            <w:fldChar w:fldCharType="separate"/>
          </w:r>
          <w:r w:rsidR="00472881">
            <w:t>[16]</w:t>
          </w:r>
          <w:r w:rsidR="009C2C9C" w:rsidRPr="0000465F">
            <w:fldChar w:fldCharType="end"/>
          </w:r>
        </w:sdtContent>
      </w:sdt>
      <w:r w:rsidRPr="0000465F">
        <w:t xml:space="preserve"> Gleichzeitig ermöglichen kontrollierte </w:t>
      </w:r>
      <w:r w:rsidRPr="0000465F">
        <w:lastRenderedPageBreak/>
        <w:t>Rahmenbedingungen (fixierte Seeds, standardisierte Pipelines, MCP) die Eingrenzung der Varianz auf ein reproduzierbares Niveau.</w:t>
      </w:r>
      <w:r w:rsidR="00AF1158" w:rsidRPr="0000465F">
        <w:t xml:space="preserve"> </w:t>
      </w:r>
      <w:sdt>
        <w:sdtPr>
          <w:alias w:val="To edit, see citavi.com/edit"/>
          <w:tag w:val="CitaviPlaceholder#fe64ef3d-ad3c-431f-b242-5bf0671680a6"/>
          <w:id w:val="-904145499"/>
          <w:placeholder>
            <w:docPart w:val="DefaultPlaceholder_-1854013440"/>
          </w:placeholder>
        </w:sdtPr>
        <w:sdtContent>
          <w:r w:rsidR="00AF1158" w:rsidRPr="0000465F">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TVlNmUxLTI0MzctNGU4ZS05MjQ5LWIwODFhYzEzNmI4YyIsIlJhbmdlTGVuZ3RoIjozLCJSZWZlcmVuY2VJZCI6IjJhY2VjYmI5LTNkMmItNDNiYy1hYzI0LWRlNjM1NGM2Zj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1LzM2NDEyODk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TQ1LzM2NDEyODkiLCJVcmlTdHJpbmciOiJodHRwczovL2RvaS5vcmcvMTAuMTE0NS8zNjQxMjg5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ZWR1Y3NjaTE1MDgxMDA0IiwiRWRpdG9ycyI6W10sIkV2YWx1YXRpb25Db21wbGV4aXR5IjowLCJFdmFsdWF0aW9uU291cmNlVGV4dEZvcm1hdCI6MCwiR3JvdXBzIjpbXSwiSGFzTGFiZWwxIjpmYWxzZSwiSGFzTGFiZWwyIjpmYWxzZSwiS2V5d29yZHMiOltd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zM5MC9lZHVjc2NpMTUwODEwMDQiLCJVcmlTdHJpbmciOiJodHRwczovL2RvaS5vcmcvMTAuMzM5MC9lZHVjc2NpMTUwODEwMDQ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}</w:instrText>
          </w:r>
          <w:r w:rsidR="00AF1158" w:rsidRPr="0000465F">
            <w:fldChar w:fldCharType="separate"/>
          </w:r>
          <w:r w:rsidR="00472881">
            <w:t>[11, 14]</w:t>
          </w:r>
          <w:r w:rsidR="00AF1158" w:rsidRPr="0000465F">
            <w:fldChar w:fldCharType="end"/>
          </w:r>
        </w:sdtContent>
      </w:sdt>
    </w:p>
    <w:p w14:paraId="4CA8AC17" w14:textId="174CB9E8" w:rsidR="003429F5" w:rsidRPr="0000465F" w:rsidRDefault="003429F5" w:rsidP="00E206CD">
      <w:pPr>
        <w:pStyle w:val="Heading2"/>
      </w:pPr>
      <w:bookmarkStart w:id="51" w:name="_Toc210642415"/>
      <w:r w:rsidRPr="0000465F">
        <w:t>Versuchsplanung</w:t>
      </w:r>
      <w:bookmarkEnd w:id="51"/>
    </w:p>
    <w:p w14:paraId="7A7CCA11" w14:textId="15CA699B" w:rsidR="0070789C" w:rsidRPr="0000465F" w:rsidRDefault="0070789C" w:rsidP="0070789C">
      <w:pPr>
        <w:pStyle w:val="BasicText"/>
      </w:pPr>
      <w:r w:rsidRPr="0000465F">
        <w:t>Die Evaluation erfolgt in Form kontrollierter Simulationen auf Basis von GitLab-Workflows. Ziel ist es, die beiden in Kapitel 1.3 formulierten Forschungsfragen empirisch zu beantworten. Dazu werden zwei Projektszenarien aufgesetzt, die sich ausschließlich in der syntaktischen Qualität der Anforderungen unterscheiden, während alle weiteren Rahmenbedingungen konstant gehalten werden.</w:t>
      </w:r>
    </w:p>
    <w:p w14:paraId="2060E204" w14:textId="77777777" w:rsidR="0070789C" w:rsidRPr="0000465F" w:rsidRDefault="0070789C" w:rsidP="000575D8">
      <w:pPr>
        <w:pStyle w:val="BasicText"/>
        <w:rPr>
          <w:b/>
          <w:bCs/>
        </w:rPr>
      </w:pPr>
      <w:r w:rsidRPr="0000465F">
        <w:rPr>
          <w:b/>
          <w:bCs/>
        </w:rPr>
        <w:t>Experimentelles Setup</w:t>
      </w:r>
    </w:p>
    <w:p w14:paraId="3FCB8666" w14:textId="2555EA91" w:rsidR="0070789C" w:rsidRPr="0000465F" w:rsidRDefault="0070789C" w:rsidP="0070789C">
      <w:pPr>
        <w:pStyle w:val="BasicText"/>
      </w:pPr>
      <w:r w:rsidRPr="0000465F">
        <w:t>Die Simulationsumgebung orientiert sich an etablierten Design-Science-Prinzipien und wird so gestaltet, dass die Vergleichbarkeit zwischen den Szenarien gewährleistet ist.</w:t>
      </w:r>
    </w:p>
    <w:p w14:paraId="7DEFD3D0" w14:textId="7AAA8866" w:rsidR="0070789C" w:rsidRPr="0000465F" w:rsidRDefault="0070789C">
      <w:pPr>
        <w:pStyle w:val="BasicText"/>
        <w:numPr>
          <w:ilvl w:val="0"/>
          <w:numId w:val="22"/>
        </w:numPr>
      </w:pPr>
      <w:r w:rsidRPr="0000465F">
        <w:rPr>
          <w:b/>
          <w:bCs/>
        </w:rPr>
        <w:t>Projekt A (hohe Anforderungsqualität):</w:t>
      </w:r>
      <w:r w:rsidRPr="0000465F">
        <w:t xml:space="preserve"> Enthält Issues, die nach ISO/IEC/IEEE 29148 eindeutig, präzise und testbar formuliert sind.</w:t>
      </w:r>
    </w:p>
    <w:p w14:paraId="749DCDD1" w14:textId="0A4C6809" w:rsidR="0070789C" w:rsidRPr="0000465F" w:rsidRDefault="0070789C">
      <w:pPr>
        <w:pStyle w:val="BasicText"/>
        <w:numPr>
          <w:ilvl w:val="0"/>
          <w:numId w:val="22"/>
        </w:numPr>
      </w:pPr>
      <w:r w:rsidRPr="0000465F">
        <w:rPr>
          <w:b/>
          <w:bCs/>
        </w:rPr>
        <w:t>Projekt B (niedrige Anforderungsqualität):</w:t>
      </w:r>
      <w:r w:rsidRPr="0000465F">
        <w:t xml:space="preserve"> Enthält identische Issues mit denselben funktionalen Inhalten, jedoch in sprachlich verschachtelter, mehrdeutiger und unstrukturierter Form, die typische Probleme unklarer Anforderungen widerspiegeln.</w:t>
      </w:r>
    </w:p>
    <w:p w14:paraId="64EDC37C" w14:textId="4634E53E" w:rsidR="0070789C" w:rsidRPr="0000465F" w:rsidRDefault="0070789C" w:rsidP="0070789C">
      <w:pPr>
        <w:pStyle w:val="BasicText"/>
      </w:pPr>
      <w:r w:rsidRPr="0000465F">
        <w:t>Beide Projekte sind als GitLab-Templates implementiert und enthalten standardisierte CI/CD-Pipelines (Build, Test), die es ermöglichen, Erfolgs- und Prozessmetriken reproduzierbar zu erfassen.</w:t>
      </w:r>
    </w:p>
    <w:p w14:paraId="10714FEE" w14:textId="77777777" w:rsidR="0070789C" w:rsidRPr="0000465F" w:rsidRDefault="0070789C" w:rsidP="000575D8">
      <w:pPr>
        <w:pStyle w:val="BasicText"/>
        <w:rPr>
          <w:b/>
          <w:bCs/>
        </w:rPr>
      </w:pPr>
      <w:r w:rsidRPr="0000465F">
        <w:rPr>
          <w:b/>
          <w:bCs/>
        </w:rPr>
        <w:t>Agentenbasierte Workflow-Orchestrierung</w:t>
      </w:r>
    </w:p>
    <w:p w14:paraId="661415CE" w14:textId="6F21C290" w:rsidR="0070789C" w:rsidRPr="0000465F" w:rsidRDefault="0070789C" w:rsidP="0070789C">
      <w:pPr>
        <w:pStyle w:val="BasicText"/>
      </w:pPr>
      <w:r w:rsidRPr="0000465F">
        <w:t xml:space="preserve">Die Bearbeitung der Issues erfolgt durch ein mehragentiges System, das auf den in Kapitel 2.4 beschriebenen </w:t>
      </w:r>
      <w:r w:rsidR="00420409">
        <w:t>Inhalten basiert.</w:t>
      </w:r>
    </w:p>
    <w:p w14:paraId="6F76E01C" w14:textId="77777777" w:rsidR="0070789C" w:rsidRPr="0000465F" w:rsidRDefault="0070789C" w:rsidP="0070789C">
      <w:pPr>
        <w:pStyle w:val="BasicText"/>
      </w:pPr>
      <w:r w:rsidRPr="0000465F">
        <w:t>Die Orchestrierung stellt sicher, dass die Unterschiede zwischen Projekt A und B ausschließlich auf die Formulierung der Anforderungen zurückgeführt werden können.</w:t>
      </w:r>
    </w:p>
    <w:p w14:paraId="61CA893E" w14:textId="77777777" w:rsidR="0070789C" w:rsidRPr="0000465F" w:rsidRDefault="0070789C" w:rsidP="0070789C">
      <w:pPr>
        <w:pStyle w:val="BasicText"/>
      </w:pPr>
      <w:r w:rsidRPr="0000465F">
        <w:t>Um die interne Validität des Experiments sicherzustellen, werden alle externen Einflussfaktoren kontrolliert:</w:t>
      </w:r>
    </w:p>
    <w:p w14:paraId="320003F7" w14:textId="77777777" w:rsidR="0070789C" w:rsidRPr="0000465F" w:rsidRDefault="0070789C">
      <w:pPr>
        <w:pStyle w:val="BasicText"/>
        <w:numPr>
          <w:ilvl w:val="0"/>
          <w:numId w:val="24"/>
        </w:numPr>
      </w:pPr>
      <w:r w:rsidRPr="0000465F">
        <w:t>identische GitLab-Umgebungen (Runner, Konfigurationen, Pipeline-Definitionen),</w:t>
      </w:r>
    </w:p>
    <w:p w14:paraId="45A4D88C" w14:textId="77777777" w:rsidR="0070789C" w:rsidRPr="0000465F" w:rsidRDefault="0070789C">
      <w:pPr>
        <w:pStyle w:val="BasicText"/>
        <w:numPr>
          <w:ilvl w:val="0"/>
          <w:numId w:val="24"/>
        </w:numPr>
      </w:pPr>
      <w:r w:rsidRPr="0000465F">
        <w:t>identisches Repository-Setup, identische Codebasis,</w:t>
      </w:r>
    </w:p>
    <w:p w14:paraId="60144714" w14:textId="77777777" w:rsidR="0070789C" w:rsidRPr="0000465F" w:rsidRDefault="0070789C">
      <w:pPr>
        <w:pStyle w:val="BasicText"/>
        <w:numPr>
          <w:ilvl w:val="0"/>
          <w:numId w:val="24"/>
        </w:numPr>
      </w:pPr>
      <w:r w:rsidRPr="0000465F">
        <w:lastRenderedPageBreak/>
        <w:t>gleiche LLM-Modelle und Provider, fixierte Konfigurationen (Seeds, Temperatur),</w:t>
      </w:r>
    </w:p>
    <w:p w14:paraId="04F7AA67" w14:textId="2F004362" w:rsidR="0070789C" w:rsidRPr="0000465F" w:rsidRDefault="0070789C">
      <w:pPr>
        <w:pStyle w:val="BasicText"/>
        <w:numPr>
          <w:ilvl w:val="0"/>
          <w:numId w:val="24"/>
        </w:numPr>
      </w:pPr>
      <w:r w:rsidRPr="0000465F">
        <w:t>standardisierte Prompts für die Agenten.</w:t>
      </w:r>
    </w:p>
    <w:p w14:paraId="2E47C129" w14:textId="7B3FB0A7" w:rsidR="0070789C" w:rsidRPr="0000465F" w:rsidRDefault="0070789C" w:rsidP="00F17673">
      <w:pPr>
        <w:pStyle w:val="BasicText"/>
      </w:pPr>
      <w:r w:rsidRPr="0000465F">
        <w:t>Diese Maßnahmen reduzieren die Einflüsse stochastischer Varianz, sodass Unterschiede in den Ergebnissen primär durch die syntaktische Qualität der Anforderungen erklärt werden können.</w:t>
      </w:r>
    </w:p>
    <w:p w14:paraId="0DE7F764" w14:textId="04DF415B" w:rsidR="0070789C" w:rsidRPr="0000465F" w:rsidRDefault="006C102F" w:rsidP="00E6636B">
      <w:pPr>
        <w:pStyle w:val="Heading2"/>
      </w:pPr>
      <w:bookmarkStart w:id="52" w:name="_Toc210642416"/>
      <w:r w:rsidRPr="0000465F">
        <w:t>Messkonzept &amp; Instrumentierung</w:t>
      </w:r>
      <w:bookmarkEnd w:id="52"/>
    </w:p>
    <w:p w14:paraId="6D6FD460" w14:textId="426A58B2" w:rsidR="0070789C" w:rsidRPr="0000465F" w:rsidRDefault="0070789C" w:rsidP="0070789C">
      <w:pPr>
        <w:pStyle w:val="BasicText"/>
      </w:pPr>
      <w:r w:rsidRPr="0000465F">
        <w:t>Zur Beantwortung der Forschungsfragen werden Erfolgs- und Prozessmetriken erhoben, die sowohl die Effektivität der Agenten (FF.1) als auch die Stabilität ihrer Ergebnisse bei wiederholten Runs (FF.2) abbilden. Die Messung erfolgt über GitLab</w:t>
      </w:r>
      <w:r w:rsidR="005F24F2">
        <w:t>s eigenes Überwachungssystem.</w:t>
      </w:r>
    </w:p>
    <w:p w14:paraId="763359AA" w14:textId="77777777" w:rsidR="0070789C" w:rsidRPr="0000465F" w:rsidRDefault="0070789C" w:rsidP="00AF1158">
      <w:pPr>
        <w:pStyle w:val="Heading3"/>
      </w:pPr>
      <w:bookmarkStart w:id="53" w:name="_Toc210642417"/>
      <w:r w:rsidRPr="0000465F">
        <w:t>Erfolgsmetriken</w:t>
      </w:r>
      <w:bookmarkEnd w:id="53"/>
    </w:p>
    <w:p w14:paraId="2B03B317" w14:textId="77777777" w:rsidR="0070789C" w:rsidRPr="0000465F" w:rsidRDefault="0070789C" w:rsidP="0070789C">
      <w:pPr>
        <w:pStyle w:val="BasicText"/>
      </w:pPr>
      <w:r w:rsidRPr="0000465F">
        <w:t>Diese Metriken geben Auskunft über die Zielerreichung im GitLab-Workflow:</w:t>
      </w:r>
    </w:p>
    <w:p w14:paraId="47FA3539" w14:textId="77777777" w:rsidR="0070789C" w:rsidRPr="0000465F" w:rsidRDefault="0070789C">
      <w:pPr>
        <w:pStyle w:val="BasicText"/>
        <w:numPr>
          <w:ilvl w:val="0"/>
          <w:numId w:val="26"/>
        </w:numPr>
      </w:pPr>
      <w:r w:rsidRPr="0000465F">
        <w:rPr>
          <w:b/>
          <w:bCs/>
        </w:rPr>
        <w:t>Merge-Request-Erfolg (%):</w:t>
      </w:r>
      <w:r w:rsidRPr="0000465F">
        <w:t xml:space="preserve"> Anteil der erfolgreichen MRs an allen Versuchen.</w:t>
      </w:r>
    </w:p>
    <w:p w14:paraId="64D8AA90" w14:textId="77777777" w:rsidR="0070789C" w:rsidRPr="0000465F" w:rsidRDefault="0070789C">
      <w:pPr>
        <w:pStyle w:val="BasicText"/>
        <w:numPr>
          <w:ilvl w:val="0"/>
          <w:numId w:val="26"/>
        </w:numPr>
      </w:pPr>
      <w:r w:rsidRPr="0000465F">
        <w:rPr>
          <w:b/>
          <w:bCs/>
        </w:rPr>
        <w:t>Pipeline-Erfolg (%):</w:t>
      </w:r>
      <w:r w:rsidRPr="0000465F">
        <w:t xml:space="preserve"> Anteil fehlerfrei durchgelaufener CI/CD-Pipelines.</w:t>
      </w:r>
    </w:p>
    <w:p w14:paraId="0A10C7DB" w14:textId="1E02F75D" w:rsidR="005F24F2" w:rsidRPr="00420409" w:rsidRDefault="0070789C" w:rsidP="005F24F2">
      <w:pPr>
        <w:pStyle w:val="BasicText"/>
        <w:numPr>
          <w:ilvl w:val="0"/>
          <w:numId w:val="26"/>
        </w:numPr>
      </w:pPr>
      <w:r w:rsidRPr="0000465F">
        <w:rPr>
          <w:b/>
          <w:bCs/>
        </w:rPr>
        <w:t>Bugfix-Korrektheit (%):</w:t>
      </w:r>
      <w:r w:rsidRPr="0000465F">
        <w:t xml:space="preserve"> Anteil korrekt gelöster Issues (manuelle Validierung anhand Testfällen).</w:t>
      </w:r>
    </w:p>
    <w:p w14:paraId="157192BA" w14:textId="40CFE278" w:rsidR="00846E09" w:rsidRPr="005F24F2" w:rsidRDefault="0070789C" w:rsidP="005F24F2">
      <w:pPr>
        <w:pStyle w:val="Heading3"/>
      </w:pPr>
      <w:r w:rsidRPr="005F24F2">
        <w:t>Prozessmetriken</w:t>
      </w:r>
    </w:p>
    <w:p w14:paraId="6F1AD4EB" w14:textId="77777777" w:rsidR="0070789C" w:rsidRPr="0000465F" w:rsidRDefault="0070789C" w:rsidP="0070789C">
      <w:pPr>
        <w:pStyle w:val="BasicText"/>
      </w:pPr>
      <w:r w:rsidRPr="0000465F">
        <w:t>Diese Metriken beschreiben die Effizienz und Stabilität der Abläufe:</w:t>
      </w:r>
    </w:p>
    <w:p w14:paraId="736727B7" w14:textId="77777777" w:rsidR="0070789C" w:rsidRPr="0000465F" w:rsidRDefault="0070789C">
      <w:pPr>
        <w:pStyle w:val="BasicText"/>
        <w:numPr>
          <w:ilvl w:val="0"/>
          <w:numId w:val="27"/>
        </w:numPr>
      </w:pPr>
      <w:r w:rsidRPr="0000465F">
        <w:rPr>
          <w:b/>
          <w:bCs/>
        </w:rPr>
        <w:t>Durchlaufzeit (min):</w:t>
      </w:r>
      <w:r w:rsidRPr="0000465F">
        <w:t xml:space="preserve"> Zeitspanne von Issue-Start bis erfolgreichem Merge.</w:t>
      </w:r>
    </w:p>
    <w:p w14:paraId="576B8A7F" w14:textId="77777777" w:rsidR="0070789C" w:rsidRPr="0000465F" w:rsidRDefault="0070789C">
      <w:pPr>
        <w:pStyle w:val="BasicText"/>
        <w:numPr>
          <w:ilvl w:val="0"/>
          <w:numId w:val="27"/>
        </w:numPr>
      </w:pPr>
      <w:r w:rsidRPr="0000465F">
        <w:rPr>
          <w:b/>
          <w:bCs/>
        </w:rPr>
        <w:t>Fehlerrate (%):</w:t>
      </w:r>
      <w:r w:rsidRPr="0000465F">
        <w:t xml:space="preserve"> Anteil gescheiterter Builds oder fehlgeschlagener Tests.</w:t>
      </w:r>
    </w:p>
    <w:p w14:paraId="53ACFD15" w14:textId="77777777" w:rsidR="0070789C" w:rsidRDefault="0070789C">
      <w:pPr>
        <w:pStyle w:val="BasicText"/>
        <w:numPr>
          <w:ilvl w:val="0"/>
          <w:numId w:val="27"/>
        </w:numPr>
      </w:pPr>
      <w:r w:rsidRPr="0000465F">
        <w:rPr>
          <w:b/>
          <w:bCs/>
        </w:rPr>
        <w:t>Review-Zyklen (Anzahl):</w:t>
      </w:r>
      <w:r w:rsidRPr="0000465F">
        <w:t xml:space="preserve"> Wie viele Agenten-Iteration(en) notwendig waren, bis ein MR akzeptiert wurde.</w:t>
      </w:r>
    </w:p>
    <w:p w14:paraId="5C74121C" w14:textId="77777777" w:rsidR="00703576" w:rsidRDefault="00703576" w:rsidP="00703576">
      <w:pPr>
        <w:pStyle w:val="BasicText"/>
      </w:pPr>
    </w:p>
    <w:p w14:paraId="4E95B34F" w14:textId="77777777" w:rsidR="00703576" w:rsidRPr="0000465F" w:rsidRDefault="00703576" w:rsidP="00703576">
      <w:pPr>
        <w:pStyle w:val="BasicText"/>
      </w:pPr>
    </w:p>
    <w:p w14:paraId="16FFEBE2" w14:textId="77777777" w:rsidR="0070789C" w:rsidRPr="0000465F" w:rsidRDefault="0070789C" w:rsidP="00AF1158">
      <w:pPr>
        <w:pStyle w:val="Heading3"/>
      </w:pPr>
      <w:bookmarkStart w:id="54" w:name="_Toc210642418"/>
      <w:r w:rsidRPr="0000465F">
        <w:lastRenderedPageBreak/>
        <w:t>Berechnungen</w:t>
      </w:r>
      <w:bookmarkEnd w:id="54"/>
    </w:p>
    <w:p w14:paraId="7308EF87" w14:textId="4483FCF2" w:rsidR="0070789C" w:rsidRPr="0000465F" w:rsidRDefault="00405337" w:rsidP="0070789C">
      <w:pPr>
        <w:pStyle w:val="BasicText"/>
      </w:pPr>
      <w:r w:rsidRPr="0000465F">
        <w:t>Es w</w:t>
      </w:r>
      <w:r w:rsidR="00AA7C16">
        <w:t xml:space="preserve">erden </w:t>
      </w:r>
      <w:r w:rsidRPr="0000465F">
        <w:t>Mittelwerte, Erfolgsquoten und Streuungsmaße (σ, Varianz)</w:t>
      </w:r>
      <w:r w:rsidR="00AA7C16">
        <w:t xml:space="preserve"> berechnet</w:t>
      </w:r>
      <w:r w:rsidRPr="0000465F">
        <w:t>, um die Forschungsfragen zu beantworten</w:t>
      </w:r>
      <w:r w:rsidR="0070789C" w:rsidRPr="0000465F">
        <w:t>:</w:t>
      </w:r>
    </w:p>
    <w:p w14:paraId="38D9F140" w14:textId="77777777" w:rsidR="0070789C" w:rsidRPr="0000465F" w:rsidRDefault="0070789C">
      <w:pPr>
        <w:pStyle w:val="BasicText"/>
        <w:numPr>
          <w:ilvl w:val="0"/>
          <w:numId w:val="29"/>
        </w:numPr>
      </w:pPr>
      <w:r w:rsidRPr="0000465F">
        <w:rPr>
          <w:b/>
          <w:bCs/>
        </w:rPr>
        <w:t>Mittelwert (</w:t>
      </w:r>
      <w:r w:rsidRPr="0000465F">
        <w:rPr>
          <w:rFonts w:ascii="Cambria Math" w:hAnsi="Cambria Math" w:cs="Cambria Math"/>
          <w:b/>
          <w:bCs/>
        </w:rPr>
        <w:t>𝑥</w:t>
      </w:r>
      <w:r w:rsidRPr="0000465F">
        <w:rPr>
          <w:b/>
          <w:bCs/>
        </w:rPr>
        <w:t>̄):</w:t>
      </w:r>
      <w:r w:rsidRPr="0000465F">
        <w:t xml:space="preserve"> Durchschnittlicher Wert pro Metrik über alle Runs.</w:t>
      </w:r>
    </w:p>
    <w:p w14:paraId="1C08EA9C" w14:textId="77777777" w:rsidR="0070789C" w:rsidRPr="0000465F" w:rsidRDefault="0070789C">
      <w:pPr>
        <w:pStyle w:val="BasicText"/>
        <w:numPr>
          <w:ilvl w:val="0"/>
          <w:numId w:val="29"/>
        </w:numPr>
      </w:pPr>
      <w:r w:rsidRPr="0000465F">
        <w:rPr>
          <w:b/>
          <w:bCs/>
        </w:rPr>
        <w:t>Standardabweichung (σ):</w:t>
      </w:r>
      <w:r w:rsidRPr="0000465F">
        <w:t xml:space="preserve"> Maß für die Streuung der Ergebnisse → direkt relevant für FF.2.</w:t>
      </w:r>
    </w:p>
    <w:p w14:paraId="1D1D2BA8" w14:textId="77777777" w:rsidR="0070789C" w:rsidRPr="0000465F" w:rsidRDefault="0070789C">
      <w:pPr>
        <w:pStyle w:val="BasicText"/>
        <w:numPr>
          <w:ilvl w:val="0"/>
          <w:numId w:val="29"/>
        </w:numPr>
      </w:pPr>
      <w:r w:rsidRPr="0000465F">
        <w:rPr>
          <w:b/>
          <w:bCs/>
        </w:rPr>
        <w:t>Erfolgsquoten (%):</w:t>
      </w:r>
      <w:r w:rsidRPr="0000465F">
        <w:t xml:space="preserve"> Anteil erfolgreicher Runs (z. B. MRs, Pipelines).</w:t>
      </w:r>
    </w:p>
    <w:p w14:paraId="03207C5D" w14:textId="77777777" w:rsidR="0070789C" w:rsidRPr="0000465F" w:rsidRDefault="0070789C">
      <w:pPr>
        <w:pStyle w:val="BasicText"/>
        <w:numPr>
          <w:ilvl w:val="0"/>
          <w:numId w:val="29"/>
        </w:numPr>
      </w:pPr>
      <w:r w:rsidRPr="0000465F">
        <w:rPr>
          <w:b/>
          <w:bCs/>
        </w:rPr>
        <w:t>Varianzvergleich:</w:t>
      </w:r>
      <w:r w:rsidRPr="0000465F">
        <w:t xml:space="preserve"> Gegenüberstellung von Projekt A (gute Anforderungen) und Projekt B (schlechte Anforderungen), um Hypothese H1 und H2 zu prüfen.</w:t>
      </w:r>
    </w:p>
    <w:p w14:paraId="3BDAB17F" w14:textId="2283D87D" w:rsidR="00846E09" w:rsidRPr="0000465F" w:rsidRDefault="0070789C" w:rsidP="0070789C">
      <w:pPr>
        <w:pStyle w:val="BasicText"/>
      </w:pPr>
      <w:r w:rsidRPr="0000465F">
        <w:t>Für die Ergebnisdarstellung werden Mittelwerte und Streuungen tabellarisch und grafisch (Balken-/Boxplots) visualisiert. Dadurch lassen sich Unterschiede zwischen den Projekten sowie die Stabilität der Runs leicht nachvollziehen.</w:t>
      </w:r>
    </w:p>
    <w:p w14:paraId="0ADA7464" w14:textId="4FD82DA0" w:rsidR="00AF1158" w:rsidRPr="0000465F" w:rsidRDefault="0070789C" w:rsidP="00E6636B">
      <w:pPr>
        <w:pStyle w:val="BasicText"/>
      </w:pPr>
      <w:r w:rsidRPr="0000465F">
        <w:t>Damit ist gewährleistet, dass sowohl Effektivität als auch Reproduzierbarkeit in einem einfachen, aber aussagekräftigen Messkonzept berücksichtigt werden.</w:t>
      </w:r>
    </w:p>
    <w:p w14:paraId="178CEBA1" w14:textId="4278B8C0" w:rsidR="006C102F" w:rsidRPr="0000465F" w:rsidRDefault="006C102F" w:rsidP="00E206CD">
      <w:pPr>
        <w:pStyle w:val="Heading2"/>
      </w:pPr>
      <w:bookmarkStart w:id="55" w:name="_Toc210642419"/>
      <w:r w:rsidRPr="0000465F">
        <w:t>Auswertungsverfahren</w:t>
      </w:r>
      <w:bookmarkEnd w:id="55"/>
    </w:p>
    <w:p w14:paraId="20732B52" w14:textId="4EF1223C" w:rsidR="00703576" w:rsidRPr="0000465F" w:rsidRDefault="00E91305" w:rsidP="00E91305">
      <w:pPr>
        <w:pStyle w:val="BasicText"/>
      </w:pPr>
      <w:r w:rsidRPr="0000465F">
        <w:t>Die in Kapitel 3.4 beschriebenen Messwerte werden nach Abschluss der Simulationen systematisch aufbereitet und analysiert. Ziel der Auswertung ist es, Unterschiede in der Effektivität der Agenten zwischen Szenarien mit hoher und niedriger Anforderungsqualität (FF.1) sowie die Stabilität der Ergebnisse bei wiederholten Durchläufen unter identischen Bedingungen (FF.2) transparent darzustellen.</w:t>
      </w:r>
    </w:p>
    <w:p w14:paraId="582CBDA0" w14:textId="77777777" w:rsidR="00E91305" w:rsidRPr="0000465F" w:rsidRDefault="00E91305" w:rsidP="00E91305">
      <w:pPr>
        <w:pStyle w:val="BasicText"/>
      </w:pPr>
      <w:r w:rsidRPr="0000465F">
        <w:rPr>
          <w:b/>
          <w:bCs/>
        </w:rPr>
        <w:t>Datenaufbereitung</w:t>
      </w:r>
      <w:r w:rsidRPr="0000465F">
        <w:t>:</w:t>
      </w:r>
    </w:p>
    <w:p w14:paraId="6632B418" w14:textId="77777777" w:rsidR="00703576" w:rsidRDefault="00E91305" w:rsidP="00E91305">
      <w:pPr>
        <w:pStyle w:val="BasicText"/>
      </w:pPr>
      <w:r w:rsidRPr="0000465F">
        <w:t xml:space="preserve">Alle im Rahmen der Simulation erhobenen Metriken werden </w:t>
      </w:r>
      <w:r w:rsidR="00703576">
        <w:t xml:space="preserve">anhand von GitLab ermittelt. </w:t>
      </w:r>
      <w:r w:rsidRPr="0000465F">
        <w:t xml:space="preserve"> Jede einzelne Simulation (Run) stellt dabei eine Beobachtungseinheit dar, sodass eine konsistente Vergleichsbasis zwischen Projekt A und Projekt B gewährleistet ist. Zusätzlich werden Metadaten wie Zeitstempel, verwendetes Modell, Konfigurationen sowie Random-Seeds dokumentiert, um Reproduzierbarkeit und Nachvollziehbarkeit der Ergebnisse sicherzustellen.</w:t>
      </w:r>
    </w:p>
    <w:p w14:paraId="59D1FC96" w14:textId="77777777" w:rsidR="00703576" w:rsidRDefault="00703576" w:rsidP="00E91305">
      <w:pPr>
        <w:pStyle w:val="BasicText"/>
      </w:pPr>
    </w:p>
    <w:p w14:paraId="470FA604" w14:textId="77777777" w:rsidR="00703576" w:rsidRDefault="00703576" w:rsidP="00E91305">
      <w:pPr>
        <w:pStyle w:val="BasicText"/>
      </w:pPr>
    </w:p>
    <w:p w14:paraId="2692C12B" w14:textId="67D3E546" w:rsidR="00E91305" w:rsidRPr="0000465F" w:rsidRDefault="00E91305" w:rsidP="00E91305">
      <w:pPr>
        <w:pStyle w:val="BasicText"/>
        <w:rPr>
          <w:b/>
          <w:bCs/>
        </w:rPr>
      </w:pPr>
      <w:r w:rsidRPr="0000465F">
        <w:rPr>
          <w:b/>
          <w:bCs/>
        </w:rPr>
        <w:lastRenderedPageBreak/>
        <w:t>Deskriptive Statistik:</w:t>
      </w:r>
    </w:p>
    <w:p w14:paraId="4ED28F21" w14:textId="1FB71D70" w:rsidR="00846E09" w:rsidRPr="0000465F" w:rsidRDefault="00E91305" w:rsidP="00E91305">
      <w:pPr>
        <w:pStyle w:val="BasicText"/>
      </w:pPr>
      <w:r w:rsidRPr="0000465F">
        <w:t>Die Auswertung erfolgt primär deskriptiv, um die Ergebnisse klar und nachvollziehbar zu halten. Für jede Metrik werden Mittelwerte (</w:t>
      </w:r>
      <w:r w:rsidRPr="0000465F">
        <w:rPr>
          <w:rFonts w:ascii="Cambria Math" w:hAnsi="Cambria Math" w:cs="Cambria Math"/>
        </w:rPr>
        <w:t>𝑥</w:t>
      </w:r>
      <w:r w:rsidRPr="0000465F">
        <w:t>̄), Medianwerte sowie Standardabweichungen (σ) berechnet. Erfolgsquoten (z. B. Anteil erfolgreicher Merge Requests oder fehlerfreier Pipelines) werden in Prozent angegeben. Zur Veranschaulichung werden die Ergebnisse tabellarisch zusammengefasst und zusätzlich visuell dargestellt – Mittelwerte über Balkendiagramme, Streuungen und Ausreißer über Boxplots. Auf diese Weise lassen sich Unterschiede und Muster zwischen den Projektszenarien anschaulich herausarbeiten.</w:t>
      </w:r>
    </w:p>
    <w:p w14:paraId="1E5B3B42" w14:textId="77777777" w:rsidR="00E91305" w:rsidRPr="0000465F" w:rsidRDefault="00E91305" w:rsidP="00E91305">
      <w:pPr>
        <w:pStyle w:val="BasicText"/>
        <w:rPr>
          <w:b/>
          <w:bCs/>
        </w:rPr>
      </w:pPr>
      <w:r w:rsidRPr="0000465F">
        <w:rPr>
          <w:b/>
          <w:bCs/>
        </w:rPr>
        <w:t>Vergleich zwischen Projekt A und Projekt B (FF.1):</w:t>
      </w:r>
    </w:p>
    <w:p w14:paraId="34BB0EF8" w14:textId="7EC9D2D4" w:rsidR="00E91305" w:rsidRPr="0000465F" w:rsidRDefault="00E91305" w:rsidP="00E91305">
      <w:pPr>
        <w:pStyle w:val="BasicText"/>
      </w:pPr>
      <w:r w:rsidRPr="0000465F">
        <w:t>Um die Wirkung der Anforderungsqualität auf die Performanz der Agenten zu prüfen, werden die Metriken beider Projekte gegenübergestellt. Im Mittelpunkt steht die Frage, ob sich konsistente Unterschiede in Erfolgs- und Prozessmetriken identifizieren lassen. Neben der direkten Gegenüberstellung von Mittelwerten und Erfolgsquoten werden einfache Effektgrößen (z. B. Differenz der Mittelwerte Δ</w:t>
      </w:r>
      <w:r w:rsidRPr="0000465F">
        <w:rPr>
          <w:rFonts w:ascii="Cambria Math" w:hAnsi="Cambria Math" w:cs="Cambria Math"/>
        </w:rPr>
        <w:t>𝑥</w:t>
      </w:r>
      <w:r w:rsidRPr="0000465F">
        <w:t>̄) berechnet, um die praktische Relevanz der Unterschiede zu bewerten.</w:t>
      </w:r>
    </w:p>
    <w:p w14:paraId="0033C7AD" w14:textId="77777777" w:rsidR="00E91305" w:rsidRPr="0000465F" w:rsidRDefault="00E91305" w:rsidP="00E91305">
      <w:pPr>
        <w:pStyle w:val="BasicText"/>
        <w:rPr>
          <w:b/>
          <w:bCs/>
        </w:rPr>
      </w:pPr>
      <w:r w:rsidRPr="0000465F">
        <w:rPr>
          <w:b/>
          <w:bCs/>
        </w:rPr>
        <w:t>Analyse der Varianz und Stabilität (FF.2):</w:t>
      </w:r>
    </w:p>
    <w:p w14:paraId="0D73F7D9" w14:textId="0F5909F1" w:rsidR="00E91305" w:rsidRPr="0000465F" w:rsidRDefault="00E91305" w:rsidP="00E91305">
      <w:pPr>
        <w:pStyle w:val="BasicText"/>
      </w:pPr>
      <w:r w:rsidRPr="0000465F">
        <w:t>Zur Beantwortung der zweiten Forschungsfrage wird die Streuung innerhalb wiederholter Runs analysiert. Standardabweichung und Varianz geben Aufschluss darüber, in welchem Ausmaß die Ergebnisse trotz identischer Rahmenbedingungen schwanken. Die Bewertung konzentriert sich darauf, ob die beobachtete Varianz innerhalb eines stabilen Korridors bleibt und damit eine hinreichende Reproduzierbarkeit gewährleistet ist.</w:t>
      </w:r>
    </w:p>
    <w:p w14:paraId="34F805E4" w14:textId="77777777" w:rsidR="00E91305" w:rsidRPr="0000465F" w:rsidRDefault="00E91305" w:rsidP="00E91305">
      <w:pPr>
        <w:pStyle w:val="BasicText"/>
        <w:rPr>
          <w:b/>
          <w:bCs/>
        </w:rPr>
      </w:pPr>
      <w:r w:rsidRPr="0000465F">
        <w:rPr>
          <w:b/>
          <w:bCs/>
        </w:rPr>
        <w:t>Interpretation:</w:t>
      </w:r>
    </w:p>
    <w:p w14:paraId="5CAD7C56" w14:textId="3ABDAB0B" w:rsidR="0070789C" w:rsidRPr="0000465F" w:rsidRDefault="00E91305" w:rsidP="00E91305">
      <w:pPr>
        <w:pStyle w:val="BasicText"/>
      </w:pPr>
      <w:r w:rsidRPr="0000465F">
        <w:t xml:space="preserve">Die quantitativen Ergebnisse werden abschließend </w:t>
      </w:r>
      <w:r w:rsidR="006163C2" w:rsidRPr="0000465F">
        <w:t xml:space="preserve">mit </w:t>
      </w:r>
      <w:r w:rsidRPr="0000465F">
        <w:t>de</w:t>
      </w:r>
      <w:r w:rsidR="006163C2" w:rsidRPr="0000465F">
        <w:t>n</w:t>
      </w:r>
      <w:r w:rsidRPr="0000465F">
        <w:t xml:space="preserve"> Hypothesen H1 und H2 interpretiert und den theoretischen Grundlagen aus Kapitel 2 verknüpft. Dabei wird sowohl die praktische Bedeutung (z. B. Einfluss klarer Anforderungen auf Pipeline-Erfolg) als auch die methodische Relevanz (z. B. Rolle der stochastischen Varianz in LLM-basierten Workflows) reflektiert. Damit ist sichergestellt, dass die Auswertung nicht nur statistische Unterschiede beschreibt, sondern diese auch inhaltlich in Bezug auf die Forschungsfragen einordnet.</w:t>
      </w:r>
    </w:p>
    <w:p w14:paraId="173A069B" w14:textId="03DAF8EF" w:rsidR="006C102F" w:rsidRPr="0000465F" w:rsidRDefault="006C102F" w:rsidP="006C102F">
      <w:pPr>
        <w:pStyle w:val="Heading1"/>
      </w:pPr>
      <w:bookmarkStart w:id="56" w:name="_Toc210642420"/>
      <w:r w:rsidRPr="0000465F">
        <w:lastRenderedPageBreak/>
        <w:t>Systementwurf</w:t>
      </w:r>
      <w:bookmarkEnd w:id="56"/>
    </w:p>
    <w:p w14:paraId="4C624D2B" w14:textId="2D71FFE9" w:rsidR="00AF4B64" w:rsidRPr="0000465F" w:rsidRDefault="00AF4B64" w:rsidP="00AF4B64">
      <w:pPr>
        <w:pStyle w:val="BasicText"/>
      </w:pPr>
      <w:r w:rsidRPr="0000465F">
        <w:t>Dieses Kapitel beschreibt den konzeptionellen Entwurf des Artefakts, das zur Beantwortung der Forschungsfragen entwickelt wurde. Der Entwurf folgt dem in Kapitel 3.1 dargelegten Design-Science-Research-Ansatz und setzt die in Kapitel 2 erarbeiteten theoretischen Grundlagen in eine praktische Architektur um. Im Mittelpunkt steht die Konzeption einer Simulationsumgebung, die vollständige Software-Engineering-Workflows in GitLab Ende-zu-Ende orchestriert und dabei sowohl die Wirkung der Anforderungsqualität auf die Agenten-Performanz als auch die Reproduzierbarkeit der Ergebnisse systematisch messbar macht.</w:t>
      </w:r>
    </w:p>
    <w:p w14:paraId="543422F1" w14:textId="6D212211" w:rsidR="00964C40" w:rsidRPr="0000465F" w:rsidRDefault="00964C40" w:rsidP="00964C40">
      <w:pPr>
        <w:pStyle w:val="Heading2"/>
      </w:pPr>
      <w:bookmarkStart w:id="57" w:name="_Toc210642421"/>
      <w:r w:rsidRPr="0000465F">
        <w:t>Anforderungen</w:t>
      </w:r>
      <w:bookmarkEnd w:id="57"/>
    </w:p>
    <w:p w14:paraId="6F590730" w14:textId="42F4EDB8" w:rsidR="00AF4B64" w:rsidRPr="0000465F" w:rsidRDefault="00AF4B64" w:rsidP="00AF4B64">
      <w:pPr>
        <w:pStyle w:val="BasicText"/>
      </w:pPr>
      <w:r w:rsidRPr="0000465F">
        <w:t xml:space="preserve">Die Anforderungen an das zu entwickelnde System leiten sich aus dem Forschungsziel ab, einen Machbarkeitsnachweis für die vollständige End-to-End-Orchestrierung von Software-Engineering-Workflows durch Agentensysteme zu erbringen. Der Fokus liegt dabei auf der Demonstration der grundsätzlichen Funktionsfähigkeit eines solchen Systems und der Schaffung einer Evaluationsbasis für die formulierten Forschungsfragen. Als Proof-of-Concept ist das System bewusst auf die Kernfunktionalitäten beschränkt, die für den wissenschaftlichen Nachweis notwendig sind. </w:t>
      </w:r>
    </w:p>
    <w:p w14:paraId="51374CDF" w14:textId="79A03789" w:rsidR="00AF4B64" w:rsidRPr="0000465F" w:rsidRDefault="00964C40" w:rsidP="00AF4B64">
      <w:pPr>
        <w:pStyle w:val="Heading3"/>
      </w:pPr>
      <w:bookmarkStart w:id="58" w:name="_Toc210642422"/>
      <w:commentRangeStart w:id="59"/>
      <w:r w:rsidRPr="0000465F">
        <w:t>Funktionale Anforderungen</w:t>
      </w:r>
      <w:bookmarkEnd w:id="58"/>
    </w:p>
    <w:p w14:paraId="27DDE4E1" w14:textId="4950841C" w:rsidR="00AF4B64" w:rsidRPr="0000465F" w:rsidRDefault="00AF4B64" w:rsidP="00AF4B64">
      <w:pPr>
        <w:pStyle w:val="BasicText"/>
      </w:pPr>
      <w:r w:rsidRPr="0000465F">
        <w:rPr>
          <w:b/>
          <w:bCs/>
        </w:rPr>
        <w:t>Projektanalyse und Planung:</w:t>
      </w:r>
      <w:r w:rsidRPr="0000465F">
        <w:t xml:space="preserve"> Das System muss in der Lage sein, ein GitLab-Projekt vollständig zu analysieren. Dies umfasst das Lesen der Repository-Struktur, das Identifizieren der verwendeten Programmiersprachen und Frameworks sowie das Extrahieren offener Issues mit allen relevanten Metadaten wie Titel, Beschreibung, Labels und Prioritäten. Auf Basis dieser Analyse muss das System einen strukturierten Implementierungsplan erstellen, der die Issues nach Priorität und Abhängigkeiten ordnet und für jedes Issue einen groben Lösungsansatz skizziert. </w:t>
      </w:r>
    </w:p>
    <w:p w14:paraId="509C6C88" w14:textId="77777777" w:rsidR="00AF4B64" w:rsidRPr="0000465F" w:rsidRDefault="00AF4B64" w:rsidP="00AF4B64">
      <w:pPr>
        <w:pStyle w:val="BasicText"/>
      </w:pPr>
      <w:r w:rsidRPr="0000465F">
        <w:rPr>
          <w:b/>
          <w:bCs/>
        </w:rPr>
        <w:t>Code-Implementierung:</w:t>
      </w:r>
      <w:r w:rsidRPr="0000465F">
        <w:t xml:space="preserve"> Das System muss für jedes zu bearbeitende Issue selbstständig einen Feature-Branch erstellen und die notwendigen Code-Änderungen vornehmen können. Dies beinhaltet das Erstellen neuer Dateien, das Modifizieren bestehender Dateien und das Löschen obsoleter Komponenten. Die Implementierung muss den technischen Kontext des Projekts berücksichtigen, das heißt die verwendeten Frameworks, Architekturmuster und Coding-Konventionen respektieren. Nach Abschluss der Implementierung muss das System die Änderungen in den Feature-Branch committen und nach GitLab pushen können. Diese Anforderung bildet den Kern der E2E-</w:t>
      </w:r>
      <w:r w:rsidRPr="0000465F">
        <w:lastRenderedPageBreak/>
        <w:t>Orchestrierung und ist zentral für die Evaluation, da hier der Einfluss der Anforderungsqualität auf die Code-Generierung untersucht wird.</w:t>
      </w:r>
    </w:p>
    <w:p w14:paraId="1BFC8D34" w14:textId="06A248CF" w:rsidR="00AF4B64" w:rsidRPr="0000465F" w:rsidRDefault="00AF4B64" w:rsidP="00AF4B64">
      <w:pPr>
        <w:pStyle w:val="BasicText"/>
      </w:pPr>
      <w:r w:rsidRPr="0000465F">
        <w:rPr>
          <w:b/>
          <w:bCs/>
        </w:rPr>
        <w:t>Test-Generierung und Qualitätssicherung:</w:t>
      </w:r>
      <w:r w:rsidRPr="0000465F">
        <w:t xml:space="preserve"> Das System muss automatisiert Tests für die implementierten Features generieren können. Dies umfasst sowohl Unit-Tests für einzelne Funktionen und Komponenten als auch Integrationstests für Interaktionen zwischen verschiedenen Modulen. Die generierten Tests müssen den Konventionen des jeweiligen Testing-Frameworks entsprechen und eine messbare Code-Coverage erreichen. </w:t>
      </w:r>
    </w:p>
    <w:p w14:paraId="42C1B7AB" w14:textId="77777777" w:rsidR="00AF4B64" w:rsidRPr="0000465F" w:rsidRDefault="00AF4B64" w:rsidP="00AF4B64">
      <w:pPr>
        <w:pStyle w:val="BasicText"/>
      </w:pPr>
      <w:r w:rsidRPr="0000465F">
        <w:rPr>
          <w:b/>
          <w:bCs/>
        </w:rPr>
        <w:t>Review und Integration:</w:t>
      </w:r>
      <w:r w:rsidRPr="0000465F">
        <w:t xml:space="preserve"> Das System muss Merge Requests erstellen und konfigurieren können, einschließlich aussagekräftiger Titel und Beschreibungen, die die implementierten Änderungen dokumentieren und auf das ursprüngliche Issue verweisen. Es muss den Status von CI/CD-Pipelines überwachen und bei erfolgreichen Durchläufen den Merge Request automatisiert schließen können. Bei Pipeline-Fehlern muss das System die Fehlerursache analysieren und geeignete Korrekturmaßnahmen einleiten, beispielsweise durch Anpassung der Tests oder Überarbeitung des Codes. Diese Anforderung vervollständigt den E2E-Workflow und stellt sicher, dass die Implementierungen nicht nur generiert, sondern auch in den Hauptbranch integriert werden.</w:t>
      </w:r>
    </w:p>
    <w:p w14:paraId="1CAFE24E" w14:textId="77777777" w:rsidR="00AF4B64" w:rsidRPr="0000465F" w:rsidRDefault="00AF4B64" w:rsidP="00AF4B64">
      <w:pPr>
        <w:pStyle w:val="BasicText"/>
      </w:pPr>
      <w:r w:rsidRPr="0000465F">
        <w:rPr>
          <w:b/>
          <w:bCs/>
        </w:rPr>
        <w:t>Datenerfassung und Metrik-Extraktion:</w:t>
      </w:r>
      <w:r w:rsidRPr="0000465F">
        <w:t xml:space="preserve"> Das System muss während des gesamten Workflows systematisch Metriken erfassen und persistieren. Dies umfasst zeitliche Metriken wie die Durchlaufzeit einzelner Phasen und des Gesamtworkflows, Erfolgsmetriken wie den Merge-Request-Status und Pipeline-Ergebnisse sowie Prozessmetriken wie die Anzahl der Iterationen, aufgetretene Fehler und deren Kategorien. Die gesammelten Daten müssen in strukturierter Form exportiert werden können, um anschließende statistische Auswertungen zu ermöglichen. Diese Anforderung ist fundamental für die Beantwortung beider Forschungsfragen, da sie die empirische Basis für die Evaluation schafft.</w:t>
      </w:r>
    </w:p>
    <w:p w14:paraId="12E28140" w14:textId="3421BC10" w:rsidR="00AF4B64" w:rsidRPr="0000465F" w:rsidRDefault="00AF4B64" w:rsidP="00AF4B64">
      <w:pPr>
        <w:pStyle w:val="BasicText"/>
      </w:pPr>
      <w:r w:rsidRPr="0000465F">
        <w:rPr>
          <w:b/>
          <w:bCs/>
        </w:rPr>
        <w:t>Fehlerbehandlung und Resilienz:</w:t>
      </w:r>
      <w:r w:rsidRPr="0000465F">
        <w:t xml:space="preserve"> Das System muss mit transienten Fehlern umgehen können, wie sie bei API-Aufrufen oder LLM-Generierungen auftreten können. Es muss über Retry-Mechanismen verfügen, die bei temporären Ausfällen automatisch weitere Versuche unternehmen. Gleichzeitig muss das System permanente Fehler erkennen und dokumentieren, sodass fehlgeschlagene Simulationen nicht zu ungültigen Datenpunkten führen.</w:t>
      </w:r>
    </w:p>
    <w:p w14:paraId="7CC7F8A7" w14:textId="0D3889A2" w:rsidR="00AF4B64" w:rsidRPr="0000465F" w:rsidRDefault="00AF4B64" w:rsidP="00AF4B64">
      <w:pPr>
        <w:pStyle w:val="BasicText"/>
      </w:pPr>
      <w:r w:rsidRPr="0000465F">
        <w:rPr>
          <w:b/>
          <w:bCs/>
        </w:rPr>
        <w:t>Konfigurierbarkeit und Parametrisierung:</w:t>
      </w:r>
      <w:r w:rsidRPr="0000465F">
        <w:t xml:space="preserve"> Das System muss über externe Konfigurationsdateien steuerbar sein, sodass Parameter wie der verwendete LLM-</w:t>
      </w:r>
      <w:r w:rsidRPr="0000465F">
        <w:lastRenderedPageBreak/>
        <w:t>Provider, das Modell, die Temperatur, Random Seeds und weitere Einstellungen ohne Code-Änderungen angepasst werden können. Dies ermöglicht es, verschiedene Konfigurationen systematisch zu vergleichen und die Evaluation unter verschiedenen Bedingungen durchzuführen. Die Konfiguration muss für jeden Durchlauf automatisch dokumentiert werden, sodass die Ergebnisse eindeutig den verwendeten Parametern zugeordnet werden können.</w:t>
      </w:r>
    </w:p>
    <w:p w14:paraId="2801D5AF" w14:textId="67CA7DD1" w:rsidR="00AF4B64" w:rsidRPr="0000465F" w:rsidRDefault="006D68FE" w:rsidP="00AF4B64">
      <w:pPr>
        <w:pStyle w:val="Heading3"/>
      </w:pPr>
      <w:r>
        <w:t>Out of Scope</w:t>
      </w:r>
    </w:p>
    <w:p w14:paraId="3DEF3196" w14:textId="77777777" w:rsidR="005860CD" w:rsidRPr="0000465F" w:rsidRDefault="005860CD" w:rsidP="005860CD">
      <w:pPr>
        <w:pStyle w:val="BasicText"/>
      </w:pPr>
      <w:r w:rsidRPr="0000465F">
        <w:rPr>
          <w:b/>
          <w:bCs/>
        </w:rPr>
        <w:t>Skalierbarkeit und Robustheit:</w:t>
      </w:r>
      <w:r w:rsidRPr="0000465F">
        <w:t xml:space="preserve"> Das System ist für die Bearbeitung kleiner bis mittlerer Beispielprojekte mit einer überschaubaren Anzahl von Issues konzipiert. Optimierungen für den industriellen Einsatz mit hunderten parallelen Issues, horizontaler Skalierung oder komplexen Caching-Strategien sind nicht vorgesehen. Die Fehlertoleranz beschränkt sich auf grundlegende Retry-Mechanismen für transiente Fehler. Fortgeschrittene Self-Healing-Mechanismen, Circuit-Breaker-Patterns oder Disaster-Recovery-Strategien würden den Rahmen des Proof-of-Concept sprengen. Das System setzt eine weitgehend stabile Infrastruktur voraus und dokumentiert Fehler, anstatt umfassende automatische Wiederherstellungsversuche zu unternehmen.</w:t>
      </w:r>
    </w:p>
    <w:p w14:paraId="7A6A9D64" w14:textId="30E8FEF7" w:rsidR="005860CD" w:rsidRPr="0000465F" w:rsidRDefault="005860CD" w:rsidP="005860CD">
      <w:pPr>
        <w:pStyle w:val="BasicText"/>
      </w:pPr>
      <w:r w:rsidRPr="0000465F">
        <w:rPr>
          <w:b/>
          <w:bCs/>
        </w:rPr>
        <w:t>Security und Compliance:</w:t>
      </w:r>
      <w:r w:rsidRPr="0000465F">
        <w:t xml:space="preserve"> Das System operiert in einer kontrollierten Evaluationsumgebung mit vertrauenswürdigen Eingaben. Eine umfassende Security-Härtung gegen Prompt-Injection-Angriffe, eine rollenbasierte Rechteverwaltung oder die Implementierung von Datenschutzmaßnahmen gemäß DSGVO sind nicht Teil des Scopes. Die GitLab-Integration erfolgt über einen Service-Account mit vollständigen Rechten auf die Template-Projekte. Die Kommunikation mit LLM-Providern nutzt Standard-HTTPS ohne zusätzliche Verschlüsselung oder spezielle Vertragswerke zur Datenverarbeitung. Für die wissenschaftliche Evaluation mit synthetischen Daten sind diese Aspekte nicht erforderlich, wären jedoch für den produktiven Einsatz unabdingbar.</w:t>
      </w:r>
    </w:p>
    <w:p w14:paraId="79F4A77B" w14:textId="41FBF81F" w:rsidR="005860CD" w:rsidRPr="0000465F" w:rsidRDefault="005860CD" w:rsidP="005860CD">
      <w:pPr>
        <w:pStyle w:val="BasicText"/>
      </w:pPr>
      <w:r w:rsidRPr="0000465F">
        <w:rPr>
          <w:b/>
          <w:bCs/>
        </w:rPr>
        <w:t>Monitoring und Ressourcen-Management:</w:t>
      </w:r>
      <w:r w:rsidRPr="0000465F">
        <w:t xml:space="preserve"> Während das System grundlegende Metriken für die wissenschaftliche Evaluation erfasst, verfügt es nicht über ein umfassendes Monitoring-System mit Integration in Plattformen wie Prometheus oder Grafana, Alerting-Mechanismen oder detailliertes Performance-Profiling. Die Logs dienen der nachträglichen Analyse für Forschungszwecke, nicht der Echtzeitüberwachung. Kostenoptimierung beschränkt sich auf die Dokumentation anfallender LLM-API-Kosten. Strategien wie dynamische Modellauswahl basierend auf Kosteneffizienz, intelligentes Caching redundanter Anfragen oder Budget-Limits mit automatischer Pausierung sind nicht implementiert.</w:t>
      </w:r>
      <w:commentRangeEnd w:id="59"/>
      <w:r w:rsidR="00BC35A8" w:rsidRPr="0000465F">
        <w:rPr>
          <w:rStyle w:val="CommentReference"/>
        </w:rPr>
        <w:commentReference w:id="59"/>
      </w:r>
    </w:p>
    <w:p w14:paraId="2C619EFC" w14:textId="14E02A19" w:rsidR="00596962" w:rsidRPr="0000465F" w:rsidRDefault="00596962" w:rsidP="00596962">
      <w:pPr>
        <w:pStyle w:val="Heading2"/>
      </w:pPr>
      <w:bookmarkStart w:id="60" w:name="_Toc210642424"/>
      <w:r w:rsidRPr="0000465F">
        <w:lastRenderedPageBreak/>
        <w:t>Lösungskonzept</w:t>
      </w:r>
      <w:bookmarkEnd w:id="60"/>
    </w:p>
    <w:p w14:paraId="0438EC39" w14:textId="52E9D970" w:rsidR="00596962" w:rsidRPr="0000465F" w:rsidRDefault="009E1B1E" w:rsidP="00596962">
      <w:pPr>
        <w:pStyle w:val="BasicText"/>
      </w:pPr>
      <w:r w:rsidRPr="0000465F">
        <w:rPr>
          <w:noProof/>
        </w:rPr>
        <w:drawing>
          <wp:anchor distT="0" distB="0" distL="114300" distR="114300" simplePos="0" relativeHeight="251680768" behindDoc="0" locked="0" layoutInCell="1" allowOverlap="1" wp14:anchorId="7C3F4E14" wp14:editId="617A1F78">
            <wp:simplePos x="0" y="0"/>
            <wp:positionH relativeFrom="margin">
              <wp:align>right</wp:align>
            </wp:positionH>
            <wp:positionV relativeFrom="paragraph">
              <wp:posOffset>61595</wp:posOffset>
            </wp:positionV>
            <wp:extent cx="2896870" cy="3888105"/>
            <wp:effectExtent l="0" t="0" r="0" b="0"/>
            <wp:wrapThrough wrapText="bothSides">
              <wp:wrapPolygon edited="0">
                <wp:start x="0" y="0"/>
                <wp:lineTo x="0" y="21484"/>
                <wp:lineTo x="21448" y="21484"/>
                <wp:lineTo x="21448" y="0"/>
                <wp:lineTo x="0" y="0"/>
              </wp:wrapPolygon>
            </wp:wrapThrough>
            <wp:docPr id="17557306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96870" cy="3888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96962" w:rsidRPr="0000465F">
        <w:t xml:space="preserve">Das in dieser Arbeit entwickelte Lösungskonzept adressiert die in Kapitel 1.2 identifizierten Forschungslücken durch einen integrierten Ansatz, der drei zentrale </w:t>
      </w:r>
      <w:r w:rsidR="00050DCA" w:rsidRPr="0000465F">
        <w:t>Säulen</w:t>
      </w:r>
      <w:r w:rsidR="00596962" w:rsidRPr="0000465F">
        <w:t xml:space="preserve"> vereint: die vollständige End-to-End-Orchestrierung von GitLab-Workflows, die Standardisierung der Tool-Integration über das Model Context Protocol (MCP) sowie die Kontrolle der Reproduzierbarkeit durch ein Supervisor-basiertes Multi-Agenten-System.</w:t>
      </w:r>
    </w:p>
    <w:p w14:paraId="7599519D" w14:textId="70477D5E" w:rsidR="00596962" w:rsidRPr="0000465F" w:rsidRDefault="00050DCA" w:rsidP="00596962">
      <w:pPr>
        <w:pStyle w:val="BasicText"/>
      </w:pPr>
      <w:r w:rsidRPr="0000465F">
        <w:rPr>
          <w:noProof/>
        </w:rPr>
        <mc:AlternateContent>
          <mc:Choice Requires="wps">
            <w:drawing>
              <wp:anchor distT="0" distB="0" distL="114300" distR="114300" simplePos="0" relativeHeight="251682816" behindDoc="0" locked="0" layoutInCell="1" allowOverlap="1" wp14:anchorId="2A62E484" wp14:editId="5ED1D371">
                <wp:simplePos x="0" y="0"/>
                <wp:positionH relativeFrom="margin">
                  <wp:align>right</wp:align>
                </wp:positionH>
                <wp:positionV relativeFrom="paragraph">
                  <wp:posOffset>1054509</wp:posOffset>
                </wp:positionV>
                <wp:extent cx="2896870" cy="635"/>
                <wp:effectExtent l="0" t="0" r="0" b="0"/>
                <wp:wrapThrough wrapText="bothSides">
                  <wp:wrapPolygon edited="0">
                    <wp:start x="0" y="0"/>
                    <wp:lineTo x="0" y="19636"/>
                    <wp:lineTo x="21448" y="19636"/>
                    <wp:lineTo x="21448" y="0"/>
                    <wp:lineTo x="0" y="0"/>
                  </wp:wrapPolygon>
                </wp:wrapThrough>
                <wp:docPr id="223073892" name="Text Box 1"/>
                <wp:cNvGraphicFramePr/>
                <a:graphic xmlns:a="http://schemas.openxmlformats.org/drawingml/2006/main">
                  <a:graphicData uri="http://schemas.microsoft.com/office/word/2010/wordprocessingShape">
                    <wps:wsp>
                      <wps:cNvSpPr txBox="1"/>
                      <wps:spPr>
                        <a:xfrm>
                          <a:off x="0" y="0"/>
                          <a:ext cx="2896870" cy="635"/>
                        </a:xfrm>
                        <a:prstGeom prst="rect">
                          <a:avLst/>
                        </a:prstGeom>
                        <a:solidFill>
                          <a:prstClr val="white"/>
                        </a:solidFill>
                        <a:ln>
                          <a:noFill/>
                        </a:ln>
                      </wps:spPr>
                      <wps:txbx>
                        <w:txbxContent>
                          <w:p w14:paraId="20D35D3C" w14:textId="39EEAB34" w:rsidR="00090994" w:rsidRPr="0000465F" w:rsidRDefault="00090994" w:rsidP="00090994">
                            <w:pPr>
                              <w:pStyle w:val="Caption"/>
                            </w:pPr>
                            <w:bookmarkStart w:id="61" w:name="_Toc210521100"/>
                            <w:r w:rsidRPr="0000465F">
                              <w:t xml:space="preserve">Abbildung </w:t>
                            </w:r>
                            <w:fldSimple w:instr=" SEQ Abbildung \* ARABIC ">
                              <w:r w:rsidR="00472881">
                                <w:rPr>
                                  <w:noProof/>
                                </w:rPr>
                                <w:t>7</w:t>
                              </w:r>
                            </w:fldSimple>
                            <w:r w:rsidR="00855260" w:rsidRPr="0000465F">
                              <w:t xml:space="preserve"> Workflow Phasen</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62E484" id="_x0000_s1032" type="#_x0000_t202" style="position:absolute;left:0;text-align:left;margin-left:176.9pt;margin-top:83.05pt;width:228.1pt;height:.05pt;z-index:2516828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" stroked="f">
                <v:textbox style="mso-fit-shape-to-text:t" inset="0,0,0,0">
                  <w:txbxContent>
                    <w:p w14:paraId="20D35D3C" w14:textId="39EEAB34" w:rsidR="00090994" w:rsidRPr="0000465F" w:rsidRDefault="00090994" w:rsidP="00090994">
                      <w:pPr>
                        <w:pStyle w:val="Caption"/>
                      </w:pPr>
                      <w:bookmarkStart w:id="62" w:name="_Toc210521100"/>
                      <w:r w:rsidRPr="0000465F">
                        <w:t xml:space="preserve">Abbildung </w:t>
                      </w:r>
                      <w:fldSimple w:instr=" SEQ Abbildung \* ARABIC ">
                        <w:r w:rsidR="00472881">
                          <w:rPr>
                            <w:noProof/>
                          </w:rPr>
                          <w:t>7</w:t>
                        </w:r>
                      </w:fldSimple>
                      <w:r w:rsidR="00855260" w:rsidRPr="0000465F">
                        <w:t xml:space="preserve"> Workflow Phasen</w:t>
                      </w:r>
                      <w:bookmarkEnd w:id="62"/>
                    </w:p>
                  </w:txbxContent>
                </v:textbox>
                <w10:wrap type="through" anchorx="margin"/>
              </v:shape>
            </w:pict>
          </mc:Fallback>
        </mc:AlternateContent>
      </w:r>
      <w:r w:rsidR="00596962" w:rsidRPr="0000465F">
        <w:t>Das Lösungskonzept basiert auf einem mehrstufigen Workflow, der durch einen zentralen Supervisor koordiniert wird:</w:t>
      </w:r>
    </w:p>
    <w:p w14:paraId="5584F9D4" w14:textId="6B1FF69D" w:rsidR="00B23106" w:rsidRPr="0000465F" w:rsidRDefault="00596962" w:rsidP="00596962">
      <w:pPr>
        <w:pStyle w:val="BasicText"/>
      </w:pPr>
      <w:r w:rsidRPr="0000465F">
        <w:t>Diese Phasen entsprechen dem in Kapitel 3.3 beschriebenen Versuchsaufbau und ermöglichen die systematische Erfassung der in Kapitel 3.4 definierten Metriken.</w:t>
      </w:r>
    </w:p>
    <w:p w14:paraId="31C4CE45" w14:textId="77777777" w:rsidR="00794D6C" w:rsidRPr="0000465F" w:rsidRDefault="00794D6C" w:rsidP="00596962">
      <w:pPr>
        <w:pStyle w:val="BasicText"/>
      </w:pPr>
    </w:p>
    <w:p w14:paraId="717250D4" w14:textId="77777777" w:rsidR="00794D6C" w:rsidRPr="0000465F" w:rsidRDefault="00794D6C" w:rsidP="00596962">
      <w:pPr>
        <w:pStyle w:val="BasicText"/>
      </w:pPr>
    </w:p>
    <w:p w14:paraId="432BE7EC" w14:textId="77777777" w:rsidR="00794D6C" w:rsidRPr="0000465F" w:rsidRDefault="00794D6C" w:rsidP="00596962">
      <w:pPr>
        <w:pStyle w:val="BasicText"/>
      </w:pPr>
    </w:p>
    <w:p w14:paraId="22F6DD09" w14:textId="77777777" w:rsidR="00794D6C" w:rsidRPr="0000465F" w:rsidRDefault="00794D6C" w:rsidP="00596962">
      <w:pPr>
        <w:pStyle w:val="BasicText"/>
      </w:pPr>
    </w:p>
    <w:p w14:paraId="1E86A0DC" w14:textId="77777777" w:rsidR="00794D6C" w:rsidRPr="0000465F" w:rsidRDefault="00794D6C" w:rsidP="00596962">
      <w:pPr>
        <w:pStyle w:val="BasicText"/>
      </w:pPr>
    </w:p>
    <w:p w14:paraId="01F3AB2C" w14:textId="77777777" w:rsidR="00794D6C" w:rsidRPr="0000465F" w:rsidRDefault="00794D6C" w:rsidP="00596962">
      <w:pPr>
        <w:pStyle w:val="BasicText"/>
      </w:pPr>
    </w:p>
    <w:p w14:paraId="52A4AD97" w14:textId="77777777" w:rsidR="00794D6C" w:rsidRPr="0000465F" w:rsidRDefault="00794D6C" w:rsidP="00596962">
      <w:pPr>
        <w:pStyle w:val="BasicText"/>
      </w:pPr>
    </w:p>
    <w:p w14:paraId="48AE0F0A" w14:textId="77777777" w:rsidR="00B23106" w:rsidRPr="0000465F" w:rsidRDefault="00B23106" w:rsidP="00F9702F">
      <w:pPr>
        <w:pStyle w:val="BasicText"/>
      </w:pPr>
    </w:p>
    <w:p w14:paraId="70D414A1" w14:textId="2FC8C6B1" w:rsidR="00F9702F" w:rsidRPr="0000465F" w:rsidRDefault="00F9702F" w:rsidP="00F9702F">
      <w:pPr>
        <w:pStyle w:val="Heading2"/>
      </w:pPr>
      <w:bookmarkStart w:id="63" w:name="_Toc210642425"/>
      <w:r w:rsidRPr="0000465F">
        <w:lastRenderedPageBreak/>
        <w:t>Architekturkonzept</w:t>
      </w:r>
      <w:bookmarkEnd w:id="63"/>
    </w:p>
    <w:p w14:paraId="2C537D19" w14:textId="6FABEDB6" w:rsidR="00A00C6F" w:rsidRPr="0000465F" w:rsidRDefault="00F9702F" w:rsidP="00F9702F">
      <w:pPr>
        <w:pStyle w:val="BasicText"/>
      </w:pPr>
      <w:r w:rsidRPr="0000465F">
        <w:t>Die Architektur des Systems folgt dem Prinzip der Schichtenbildung (layered architecture), um Komplexität zu reduzieren, Wartbarkeit zu erhöhen und klare Verantwortlichkeiten zu schaffen. Diese Strukturierung ermöglicht zudem eine modulare Testbarkeit der einzelnen Komponenten, was für die wissenschaftliche Evaluation von zentraler Bedeutung ist.</w:t>
      </w:r>
      <w:r w:rsidR="00090994" w:rsidRPr="0000465F">
        <w:t xml:space="preserve"> </w:t>
      </w:r>
      <w:r w:rsidRPr="0000465F">
        <w:t>Das System gliedert sich in fünf logische Schichten, die aufeinander aufbauen und über definierte Schnittstellen kommunizieren:</w:t>
      </w:r>
    </w:p>
    <w:p w14:paraId="2B4D47F5" w14:textId="1862E24F" w:rsidR="00F9702F" w:rsidRPr="0000465F" w:rsidRDefault="00F9702F" w:rsidP="00F9702F">
      <w:pPr>
        <w:pStyle w:val="BasicText"/>
      </w:pPr>
      <w:r w:rsidRPr="0000465F">
        <w:rPr>
          <w:b/>
          <w:bCs/>
        </w:rPr>
        <w:t>Design-Entscheidung: Schichtenarchitektur</w:t>
      </w:r>
    </w:p>
    <w:p w14:paraId="5C0E1181" w14:textId="4ABD3B6F" w:rsidR="00F9702F" w:rsidRPr="0000465F" w:rsidRDefault="003239F7" w:rsidP="00F9702F">
      <w:pPr>
        <w:pStyle w:val="BasicText"/>
      </w:pPr>
      <w:r w:rsidRPr="0000465F">
        <w:rPr>
          <w:noProof/>
        </w:rPr>
        <mc:AlternateContent>
          <mc:Choice Requires="wps">
            <w:drawing>
              <wp:anchor distT="0" distB="0" distL="114300" distR="114300" simplePos="0" relativeHeight="251679744" behindDoc="0" locked="0" layoutInCell="1" allowOverlap="1" wp14:anchorId="589DF294" wp14:editId="7D527B97">
                <wp:simplePos x="0" y="0"/>
                <wp:positionH relativeFrom="column">
                  <wp:posOffset>2980690</wp:posOffset>
                </wp:positionH>
                <wp:positionV relativeFrom="paragraph">
                  <wp:posOffset>5340350</wp:posOffset>
                </wp:positionV>
                <wp:extent cx="2419350" cy="635"/>
                <wp:effectExtent l="0" t="0" r="0" b="0"/>
                <wp:wrapThrough wrapText="bothSides">
                  <wp:wrapPolygon edited="0">
                    <wp:start x="0" y="0"/>
                    <wp:lineTo x="0" y="21600"/>
                    <wp:lineTo x="21600" y="21600"/>
                    <wp:lineTo x="21600" y="0"/>
                  </wp:wrapPolygon>
                </wp:wrapThrough>
                <wp:docPr id="722232758" name="Text Box 1"/>
                <wp:cNvGraphicFramePr/>
                <a:graphic xmlns:a="http://schemas.openxmlformats.org/drawingml/2006/main">
                  <a:graphicData uri="http://schemas.microsoft.com/office/word/2010/wordprocessingShape">
                    <wps:wsp>
                      <wps:cNvSpPr txBox="1"/>
                      <wps:spPr>
                        <a:xfrm>
                          <a:off x="0" y="0"/>
                          <a:ext cx="2419350" cy="635"/>
                        </a:xfrm>
                        <a:prstGeom prst="rect">
                          <a:avLst/>
                        </a:prstGeom>
                        <a:solidFill>
                          <a:prstClr val="white"/>
                        </a:solidFill>
                        <a:ln>
                          <a:noFill/>
                        </a:ln>
                      </wps:spPr>
                      <wps:txbx>
                        <w:txbxContent>
                          <w:p w14:paraId="5932B0E7" w14:textId="45BE876F" w:rsidR="003239F7" w:rsidRPr="0000465F" w:rsidRDefault="003239F7" w:rsidP="003239F7">
                            <w:pPr>
                              <w:pStyle w:val="Caption"/>
                            </w:pPr>
                            <w:bookmarkStart w:id="64" w:name="_Toc210521101"/>
                            <w:r w:rsidRPr="0000465F">
                              <w:t xml:space="preserve">Abbildung </w:t>
                            </w:r>
                            <w:fldSimple w:instr=" SEQ Abbildung \* ARABIC ">
                              <w:r w:rsidR="00472881">
                                <w:rPr>
                                  <w:noProof/>
                                </w:rPr>
                                <w:t>8</w:t>
                              </w:r>
                            </w:fldSimple>
                            <w:r w:rsidR="00855260" w:rsidRPr="0000465F">
                              <w:t xml:space="preserve"> Schichtenarchitektur</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F294" id="_x0000_s1033" type="#_x0000_t202" style="position:absolute;left:0;text-align:left;margin-left:234.7pt;margin-top:420.5pt;width:190.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" stroked="f">
                <v:textbox style="mso-fit-shape-to-text:t" inset="0,0,0,0">
                  <w:txbxContent>
                    <w:p w14:paraId="5932B0E7" w14:textId="45BE876F" w:rsidR="003239F7" w:rsidRPr="0000465F" w:rsidRDefault="003239F7" w:rsidP="003239F7">
                      <w:pPr>
                        <w:pStyle w:val="Caption"/>
                      </w:pPr>
                      <w:bookmarkStart w:id="65" w:name="_Toc210521101"/>
                      <w:r w:rsidRPr="0000465F">
                        <w:t xml:space="preserve">Abbildung </w:t>
                      </w:r>
                      <w:fldSimple w:instr=" SEQ Abbildung \* ARABIC ">
                        <w:r w:rsidR="00472881">
                          <w:rPr>
                            <w:noProof/>
                          </w:rPr>
                          <w:t>8</w:t>
                        </w:r>
                      </w:fldSimple>
                      <w:r w:rsidR="00855260" w:rsidRPr="0000465F">
                        <w:t xml:space="preserve"> Schichtenarchitektur</w:t>
                      </w:r>
                      <w:bookmarkEnd w:id="65"/>
                    </w:p>
                  </w:txbxContent>
                </v:textbox>
                <w10:wrap type="through"/>
              </v:shape>
            </w:pict>
          </mc:Fallback>
        </mc:AlternateContent>
      </w:r>
      <w:r w:rsidRPr="0000465F">
        <w:rPr>
          <w:noProof/>
        </w:rPr>
        <w:drawing>
          <wp:anchor distT="0" distB="0" distL="114300" distR="114300" simplePos="0" relativeHeight="251677696" behindDoc="0" locked="0" layoutInCell="1" allowOverlap="1" wp14:anchorId="6F3CA62E" wp14:editId="63AD086C">
            <wp:simplePos x="0" y="0"/>
            <wp:positionH relativeFrom="margin">
              <wp:align>right</wp:align>
            </wp:positionH>
            <wp:positionV relativeFrom="paragraph">
              <wp:posOffset>63500</wp:posOffset>
            </wp:positionV>
            <wp:extent cx="2419350" cy="5219700"/>
            <wp:effectExtent l="0" t="0" r="0" b="0"/>
            <wp:wrapThrough wrapText="bothSides">
              <wp:wrapPolygon edited="0">
                <wp:start x="0" y="0"/>
                <wp:lineTo x="0" y="21521"/>
                <wp:lineTo x="21430" y="21521"/>
                <wp:lineTo x="21430" y="0"/>
                <wp:lineTo x="0" y="0"/>
              </wp:wrapPolygon>
            </wp:wrapThrough>
            <wp:docPr id="132794593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19350" cy="5219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9702F" w:rsidRPr="0000465F">
        <w:t>Die Wahl einer Schichtenarchitektur erfolgt aus mehreren Gründen:</w:t>
      </w:r>
    </w:p>
    <w:p w14:paraId="16A94A07" w14:textId="7CC1885C" w:rsidR="00F9702F" w:rsidRPr="0000465F" w:rsidRDefault="00F9702F">
      <w:pPr>
        <w:pStyle w:val="BasicText"/>
        <w:numPr>
          <w:ilvl w:val="0"/>
          <w:numId w:val="34"/>
        </w:numPr>
      </w:pPr>
      <w:r w:rsidRPr="0000465F">
        <w:t>Separation of Concerns: Jede Schicht hat eine klar definierte Verantwortlichkeit. Die Präsentationsschicht kümmert sich ausschließlich um Nutzerinteraktion, die Orchestrierungsschicht um Workflow-Koordination, die Agentenschicht um Task-Ausführung, die Integrationsschicht um externe Anbindungen und die Infrastrukturschicht um grundlegende Dienste.</w:t>
      </w:r>
    </w:p>
    <w:p w14:paraId="79F07F41" w14:textId="6A1E1660" w:rsidR="00F9702F" w:rsidRPr="0000465F" w:rsidRDefault="00F9702F">
      <w:pPr>
        <w:pStyle w:val="BasicText"/>
        <w:numPr>
          <w:ilvl w:val="0"/>
          <w:numId w:val="34"/>
        </w:numPr>
      </w:pPr>
      <w:r w:rsidRPr="0000465F">
        <w:t>Modularität und Austauschbarkeit: Komponenten innerhalb einer Schicht können ausgetauscht werden, ohne andere Schichten zu beeinflussen. Beispielsweise kann die Web GUI durch eine andere Oberfläche ersetzt werden, ohne die Orchestrierungslogik anzupassen.</w:t>
      </w:r>
    </w:p>
    <w:p w14:paraId="7AE67911" w14:textId="2C547DDE" w:rsidR="00090994" w:rsidRPr="0000465F" w:rsidRDefault="00F9702F" w:rsidP="004C7CC2">
      <w:pPr>
        <w:pStyle w:val="BasicText"/>
      </w:pPr>
      <w:r w:rsidRPr="0000465F">
        <w:t xml:space="preserve">Diese Architektur-Entscheidung findet Unterstützung in etablierten Software-Engineering-Prinzipien und wird in modernen AI-Systemen zunehmend eingesetzt, um Komplexität zu beherrschen und Nachvollziehbarkeit zu gewährleisten. </w:t>
      </w:r>
    </w:p>
    <w:p w14:paraId="0488F40C" w14:textId="09B170A5" w:rsidR="00F9702F" w:rsidRPr="0000465F" w:rsidRDefault="004C7CC2" w:rsidP="004C7CC2">
      <w:pPr>
        <w:pStyle w:val="Heading2"/>
      </w:pPr>
      <w:bookmarkStart w:id="66" w:name="_Toc210642426"/>
      <w:r w:rsidRPr="0000465F">
        <w:lastRenderedPageBreak/>
        <w:t>Multi-Agenten-Orchestrierung</w:t>
      </w:r>
      <w:bookmarkEnd w:id="66"/>
    </w:p>
    <w:p w14:paraId="13ABE2CB" w14:textId="2FDF8094" w:rsidR="004C7CC2" w:rsidRPr="0000465F" w:rsidRDefault="004C7CC2" w:rsidP="004C7CC2">
      <w:r w:rsidRPr="0000465F">
        <w:t xml:space="preserve">Die Orchestrierung mehrerer spezialisierter Agenten bildet das Herzstück des Systems. Im Gegensatz zu monolithischen Ansätzen, bei denen ein einzelner Agent alle Aufgaben bewältigen muss, ermöglicht die Aufteilung in spezialisierte Rollen eine gezielte Prompt-Optimierung, reduzierte Komplexität pro Agent und klarere Fehlerdiagnose. </w:t>
      </w:r>
    </w:p>
    <w:p w14:paraId="3615C81B" w14:textId="57965429" w:rsidR="004C7CC2" w:rsidRPr="0000465F" w:rsidRDefault="004C7CC2" w:rsidP="004C7CC2">
      <w:pPr>
        <w:pStyle w:val="Heading3"/>
      </w:pPr>
      <w:bookmarkStart w:id="67" w:name="_Toc210642427"/>
      <w:r w:rsidRPr="0000465F">
        <w:t>Supervisor-Pattern als Koordinationsmodell</w:t>
      </w:r>
      <w:bookmarkEnd w:id="67"/>
    </w:p>
    <w:p w14:paraId="366810E8" w14:textId="168975A9" w:rsidR="00050DCA" w:rsidRPr="0000465F" w:rsidRDefault="002F042E" w:rsidP="002F042E">
      <w:pPr>
        <w:pStyle w:val="BasicText"/>
      </w:pPr>
      <w:r w:rsidRPr="0000465F">
        <w:t>Die Literatur unterscheidet zwischen zentralisierter Orchestrierung (ein Supervisor koordiniert alle) und dezentraler Koordination (Agenten handeln autonom und stimmen sich über Kommunikationsprotokolle ab).</w:t>
      </w:r>
      <w:r w:rsidR="000A3D1C">
        <w:t xml:space="preserve"> </w:t>
      </w:r>
      <w:sdt>
        <w:sdtPr>
          <w:alias w:val="To edit, see citavi.com/edit"/>
          <w:tag w:val="CitaviPlaceholder#0993688c-5bc2-4f39-89ad-4594ddef5e03"/>
          <w:id w:val="-1671086741"/>
          <w:placeholder>
            <w:docPart w:val="DefaultPlaceholder_-1854013440"/>
          </w:placeholder>
        </w:sdtPr>
        <w:sdtContent>
          <w:r w:rsidR="000A3D1C">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WEyNWFiLWY3OTQtNDYzOS1iMjA1LWFlNTI2YzQ4NGIxZiIsIlJhbmdlTGVuZ3RoIjo0LCJSZWZlcmVuY2VJZCI6ImU4NTVhYjQ1LWYwOGYtNDY2MC04Y2VkLTZkYzU4MzA4YzV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V29vbGRyaWRnZSIsIk1pZGRsZU5hbWUiOiJKLiIsIlByb3RlY3RlZCI6ZmFsc2UsIlNleCI6MiwiQ3JlYXRlZEJ5IjoiX0VzYXVpIiwiQ3JlYXRlZE9uIjoiMjAyNS0wOS0wOFQyMDozOTozOCIsIk1vZGlmaWVkQnkiOiJfRXNhdWkiLCJJZCI6IjcyODNiNjQ3LThhYzMtNGEyNy1iZjMzLTA4ZDFhNWFiNmQxYiIsIk1vZGlmaWVkT24iOiIyMDI1LTA5LTA4VDIwOjM5OjM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dvb2xkcmlkZ2UgMjAwOSAtIEFuIGludHJvZHVjdGlvbiB0byBtdWx0aWFnZW50IHN5c3RlbX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}</w:instrText>
          </w:r>
          <w:r w:rsidR="000A3D1C">
            <w:fldChar w:fldCharType="separate"/>
          </w:r>
          <w:r w:rsidR="000A3D1C">
            <w:t>[37]</w:t>
          </w:r>
          <w:r w:rsidR="000A3D1C">
            <w:fldChar w:fldCharType="end"/>
          </w:r>
        </w:sdtContent>
      </w:sdt>
      <w:r w:rsidRPr="0000465F">
        <w:t xml:space="preserve"> Für dieses System wurde bewusst die zentrale Orchestrierung gewählt</w:t>
      </w:r>
      <w:r w:rsidR="00050DCA" w:rsidRPr="0000465F">
        <w:t>.</w:t>
      </w:r>
    </w:p>
    <w:p w14:paraId="3679790E" w14:textId="0C8DC916" w:rsidR="00050DCA" w:rsidRPr="0000465F" w:rsidRDefault="00050DCA" w:rsidP="002F042E">
      <w:pPr>
        <w:pStyle w:val="BasicText"/>
      </w:pPr>
      <w:r w:rsidRPr="0000465F">
        <w:t>Das Supervisor-Pattern bietet entscheidende Vorteile für die wissenschaftliche Evaluation:</w:t>
      </w:r>
    </w:p>
    <w:p w14:paraId="4FD8E931" w14:textId="7337AF57" w:rsidR="002F042E" w:rsidRPr="0000465F" w:rsidRDefault="002F042E" w:rsidP="002F042E">
      <w:pPr>
        <w:pStyle w:val="BasicText"/>
        <w:rPr>
          <w:b/>
          <w:bCs/>
        </w:rPr>
      </w:pPr>
      <w:r w:rsidRPr="0000465F">
        <w:rPr>
          <w:b/>
          <w:bCs/>
        </w:rPr>
        <w:t>Begründung:</w:t>
      </w:r>
    </w:p>
    <w:p w14:paraId="1F14CC3B" w14:textId="50179298" w:rsidR="002F042E" w:rsidRPr="0000465F" w:rsidRDefault="002F042E">
      <w:pPr>
        <w:pStyle w:val="BasicText"/>
        <w:numPr>
          <w:ilvl w:val="0"/>
          <w:numId w:val="35"/>
        </w:numPr>
      </w:pPr>
      <w:r w:rsidRPr="0000465F">
        <w:t>Reproduzierbarkeit (FF.2): Eine zentrale Kontrolle ermöglicht deterministische Abläufe, da die Reihenfolge und Art der Agent-Ausführungen explizit gesteuert werden. Dies ist essentiell für die Messung der Varianz zwischen identischen Runs.</w:t>
      </w:r>
    </w:p>
    <w:p w14:paraId="1F6B50E6" w14:textId="3A4E85CE" w:rsidR="002F042E" w:rsidRPr="0000465F" w:rsidRDefault="002F042E">
      <w:pPr>
        <w:pStyle w:val="BasicText"/>
        <w:numPr>
          <w:ilvl w:val="0"/>
          <w:numId w:val="35"/>
        </w:numPr>
      </w:pPr>
      <w:r w:rsidRPr="0000465F">
        <w:t>Nachvollziehbarkeit: Alle Entscheidungen werden zentral getroffen und protokolliert. Dies vereinfacht die Post-hoc-Analyse und das Debugging.</w:t>
      </w:r>
    </w:p>
    <w:p w14:paraId="12995FEC" w14:textId="412EDDD0" w:rsidR="002F042E" w:rsidRPr="0000465F" w:rsidRDefault="002F042E">
      <w:pPr>
        <w:pStyle w:val="BasicText"/>
        <w:numPr>
          <w:ilvl w:val="0"/>
          <w:numId w:val="35"/>
        </w:numPr>
      </w:pPr>
      <w:r w:rsidRPr="0000465F">
        <w:t>Einfachheit: Dezentrale Koordination erfordert komplexe Kommunikationsprotokolle</w:t>
      </w:r>
      <w:r w:rsidR="00050DCA" w:rsidRPr="0000465F">
        <w:t>.</w:t>
      </w:r>
      <w:r w:rsidRPr="0000465F">
        <w:t xml:space="preserve"> Für einen Proof-of-Concept mit vier Agenten ist dies unverhältnismäßig.</w:t>
      </w:r>
    </w:p>
    <w:p w14:paraId="58710151" w14:textId="725281F7" w:rsidR="002F042E" w:rsidRPr="0000465F" w:rsidRDefault="002F042E">
      <w:pPr>
        <w:pStyle w:val="BasicText"/>
        <w:numPr>
          <w:ilvl w:val="0"/>
          <w:numId w:val="35"/>
        </w:numPr>
      </w:pPr>
      <w:r w:rsidRPr="0000465F">
        <w:t>Fehlerbehandlung: Ein zentraler Supervisor kann Fehler einzelner Agenten abfangen, loggen und Recovery-Strategien einleiten, ohne dass andere Agenten davon betroffen sind.</w:t>
      </w:r>
    </w:p>
    <w:p w14:paraId="277FD66F" w14:textId="77777777" w:rsidR="002F042E" w:rsidRDefault="002F042E" w:rsidP="002F042E">
      <w:pPr>
        <w:pStyle w:val="BasicText"/>
      </w:pPr>
    </w:p>
    <w:p w14:paraId="25225F4E" w14:textId="77777777" w:rsidR="00816FC8" w:rsidRDefault="00816FC8" w:rsidP="002F042E">
      <w:pPr>
        <w:pStyle w:val="BasicText"/>
      </w:pPr>
    </w:p>
    <w:p w14:paraId="7E0FA63E" w14:textId="77777777" w:rsidR="00816FC8" w:rsidRPr="0000465F" w:rsidRDefault="00816FC8" w:rsidP="002F042E">
      <w:pPr>
        <w:pStyle w:val="BasicText"/>
      </w:pPr>
    </w:p>
    <w:p w14:paraId="12A3F616" w14:textId="56B6FECF" w:rsidR="008D30CE" w:rsidRPr="0000465F" w:rsidRDefault="008D30CE" w:rsidP="008D30CE">
      <w:pPr>
        <w:pStyle w:val="Heading3"/>
      </w:pPr>
      <w:bookmarkStart w:id="68" w:name="_Toc210642428"/>
      <w:r w:rsidRPr="0000465F">
        <w:lastRenderedPageBreak/>
        <w:t>ReAct-Agent</w:t>
      </w:r>
      <w:bookmarkEnd w:id="68"/>
    </w:p>
    <w:p w14:paraId="5E5392F7" w14:textId="042ED641" w:rsidR="008D30CE" w:rsidRPr="0000465F" w:rsidRDefault="008D30CE" w:rsidP="008D30CE">
      <w:pPr>
        <w:pStyle w:val="BasicText"/>
      </w:pPr>
      <w:r w:rsidRPr="0000465F">
        <w:t>Das ReAct-Pattern (Reasoning and Acting) ist ein bewährter Ansatz für LLM-Agenten, der explizites Reasoning mit Tool-Verwendung verbindet.</w:t>
      </w:r>
      <w:r w:rsidR="000A3D1C">
        <w:t xml:space="preserve"> </w:t>
      </w:r>
      <w:sdt>
        <w:sdtPr>
          <w:alias w:val="To edit, see citavi.com/edit"/>
          <w:tag w:val="CitaviPlaceholder#bf9a7b30-cf1f-40bb-8735-40b1f0c78c72"/>
          <w:id w:val="-278648308"/>
          <w:placeholder>
            <w:docPart w:val="DefaultPlaceholder_-1854013440"/>
          </w:placeholder>
        </w:sdtPr>
        <w:sdtContent>
          <w:r w:rsidR="000A3D1C">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jQwM2FmLTQwNTgtNGYzNi1iNjIyLWM2NWU1NTkwNzY0YSIsIlJhbmdlTGVuZ3RoIjo0LCJSZWZlcmVuY2VJZCI6IjI5YjBkZmMwLTY3OWMtNDNmMy04NzVmLWJlMDE3ZGFkZWE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DUuMjAyMy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IzMDUuMTA2MDEiLCJVcmlTdHJpbmciOiJodHRwczovL2FyeGl2Lm9yZy9wZGYvMjMwNS4xMDYwMXYyLnBkZ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XNhdWkiLCJDcmVhdGVkT24iOiIyMDI1LTA5LTA4VDIwOjAxOjUzIiwiTW9kaWZpZWRCeSI6Il9Fc2F1aSIsIklkIjoiMDJkMDAxYTEtOWJhMS00OGU3LTg2NGItMmRiNGE0MWU2YjlhIiwiTW9kaWZpZWRPbiI6IjIwMjUtMDktMDhUMjA6MDE6NTU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3BkZi8yMzA1LjEwNjAxIiwiVXJpU3RyaW5nIjoiaHR0cDovL2FyeGl2Lm9yZy9wZGYvMjMwNS4xMDYw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}</w:instrText>
          </w:r>
          <w:r w:rsidR="000A3D1C">
            <w:fldChar w:fldCharType="separate"/>
          </w:r>
          <w:r w:rsidR="000A3D1C">
            <w:t>[33]</w:t>
          </w:r>
          <w:r w:rsidR="000A3D1C">
            <w:fldChar w:fldCharType="end"/>
          </w:r>
        </w:sdtContent>
      </w:sdt>
    </w:p>
    <w:p w14:paraId="5E0FC524" w14:textId="7EBF4538" w:rsidR="008D30CE" w:rsidRPr="0000465F" w:rsidRDefault="008D30CE" w:rsidP="008D30CE">
      <w:pPr>
        <w:pStyle w:val="BasicText"/>
      </w:pPr>
      <w:r w:rsidRPr="000A3D1C">
        <w:t xml:space="preserve">Alternative Patterns wie Plan-and-Execute, Function-Calling-Only oder Prompt-Chaining wurden evaluiert. </w:t>
      </w:r>
      <w:r w:rsidRPr="0000465F">
        <w:t>Die Entscheidung für ReAct basiert auf folgenden Überlegungen:</w:t>
      </w:r>
    </w:p>
    <w:p w14:paraId="234114BB" w14:textId="5E6AD1B6" w:rsidR="008D30CE" w:rsidRPr="0000465F" w:rsidRDefault="008D30CE">
      <w:pPr>
        <w:pStyle w:val="BasicText"/>
        <w:numPr>
          <w:ilvl w:val="0"/>
          <w:numId w:val="40"/>
        </w:numPr>
      </w:pPr>
      <w:r w:rsidRPr="0000465F">
        <w:t>Explizites Reasoning → Nachvollziehbarkeit: ReAct-Agenten verbalisieren ihren Denkprozess („Thought"). Dies ermöglicht es, die Entscheidungslogik zu verstehen und zu validieren – ein zentrales Kriterium für wissenschaftliche Evaluation.</w:t>
      </w:r>
    </w:p>
    <w:p w14:paraId="2C2320D5" w14:textId="79DAE39A" w:rsidR="008D30CE" w:rsidRPr="0000465F" w:rsidRDefault="008D30CE">
      <w:pPr>
        <w:pStyle w:val="BasicText"/>
        <w:numPr>
          <w:ilvl w:val="0"/>
          <w:numId w:val="40"/>
        </w:numPr>
      </w:pPr>
      <w:r w:rsidRPr="000A3D1C">
        <w:t xml:space="preserve">Tool-Calling-Integration: ReAct integriert nahtlos Function-Calling für GitLab-Operationen. </w:t>
      </w:r>
      <w:r w:rsidRPr="0000465F">
        <w:t>Der Agent kann zwischen Reasoning und Tool-Use wechseln, ohne den Kontext zu verlieren.</w:t>
      </w:r>
    </w:p>
    <w:p w14:paraId="14387920" w14:textId="43CF9735" w:rsidR="008D30CE" w:rsidRPr="0000465F" w:rsidRDefault="008D30CE">
      <w:pPr>
        <w:pStyle w:val="BasicText"/>
        <w:numPr>
          <w:ilvl w:val="0"/>
          <w:numId w:val="40"/>
        </w:numPr>
      </w:pPr>
      <w:r w:rsidRPr="0000465F">
        <w:t>Bewährtes Pattern mit Framework-Support: LangGraph bietet vorgefertigte ReAct-Implementierungen (create_react_agent), was die Entwicklung beschleunigt und auf erprobte Komponenten zurückgreift.</w:t>
      </w:r>
    </w:p>
    <w:p w14:paraId="558B7526" w14:textId="10723EAD" w:rsidR="008D30CE" w:rsidRPr="0000465F" w:rsidRDefault="00794D6C">
      <w:pPr>
        <w:pStyle w:val="BasicText"/>
        <w:numPr>
          <w:ilvl w:val="0"/>
          <w:numId w:val="40"/>
        </w:numPr>
      </w:pPr>
      <w:r w:rsidRPr="0000465F">
        <w:rPr>
          <w:noProof/>
        </w:rPr>
        <mc:AlternateContent>
          <mc:Choice Requires="wps">
            <w:drawing>
              <wp:anchor distT="0" distB="0" distL="114300" distR="114300" simplePos="0" relativeHeight="251688960" behindDoc="0" locked="0" layoutInCell="1" allowOverlap="1" wp14:anchorId="3C3DC335" wp14:editId="09DB26ED">
                <wp:simplePos x="0" y="0"/>
                <wp:positionH relativeFrom="margin">
                  <wp:align>right</wp:align>
                </wp:positionH>
                <wp:positionV relativeFrom="paragraph">
                  <wp:posOffset>2126283</wp:posOffset>
                </wp:positionV>
                <wp:extent cx="5397500" cy="635"/>
                <wp:effectExtent l="0" t="0" r="0" b="0"/>
                <wp:wrapThrough wrapText="bothSides">
                  <wp:wrapPolygon edited="0">
                    <wp:start x="0" y="0"/>
                    <wp:lineTo x="0" y="19636"/>
                    <wp:lineTo x="21498" y="19636"/>
                    <wp:lineTo x="21498" y="0"/>
                    <wp:lineTo x="0" y="0"/>
                  </wp:wrapPolygon>
                </wp:wrapThrough>
                <wp:docPr id="985434240" name="Text Box 1"/>
                <wp:cNvGraphicFramePr/>
                <a:graphic xmlns:a="http://schemas.openxmlformats.org/drawingml/2006/main">
                  <a:graphicData uri="http://schemas.microsoft.com/office/word/2010/wordprocessingShape">
                    <wps:wsp>
                      <wps:cNvSpPr txBox="1"/>
                      <wps:spPr>
                        <a:xfrm>
                          <a:off x="0" y="0"/>
                          <a:ext cx="5397500" cy="635"/>
                        </a:xfrm>
                        <a:prstGeom prst="rect">
                          <a:avLst/>
                        </a:prstGeom>
                        <a:solidFill>
                          <a:prstClr val="white"/>
                        </a:solidFill>
                        <a:ln>
                          <a:noFill/>
                        </a:ln>
                      </wps:spPr>
                      <wps:txbx>
                        <w:txbxContent>
                          <w:p w14:paraId="18F0EB04" w14:textId="730A4482" w:rsidR="008D30CE" w:rsidRPr="0000465F" w:rsidRDefault="008D30CE" w:rsidP="008D30CE">
                            <w:pPr>
                              <w:pStyle w:val="Caption"/>
                            </w:pPr>
                            <w:bookmarkStart w:id="69" w:name="_Toc210521102"/>
                            <w:r w:rsidRPr="0000465F">
                              <w:t xml:space="preserve">Abbildung </w:t>
                            </w:r>
                            <w:fldSimple w:instr=" SEQ Abbildung \* ARABIC ">
                              <w:r w:rsidR="00472881">
                                <w:rPr>
                                  <w:noProof/>
                                </w:rPr>
                                <w:t>9</w:t>
                              </w:r>
                            </w:fldSimple>
                            <w:r w:rsidRPr="0000465F">
                              <w:t xml:space="preserve"> ReAct-Pattern</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3DC335" id="_x0000_s1034" type="#_x0000_t202" style="position:absolute;left:0;text-align:left;margin-left:373.8pt;margin-top:167.4pt;width:425pt;height:.05pt;z-index:2516889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w6GgIAAD8EAAAOAAAAZHJzL2Uyb0RvYy54bWysU8Fu2zAMvQ/YPwi6L05apO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" stroked="f">
                <v:textbox style="mso-fit-shape-to-text:t" inset="0,0,0,0">
                  <w:txbxContent>
                    <w:p w14:paraId="18F0EB04" w14:textId="730A4482" w:rsidR="008D30CE" w:rsidRPr="0000465F" w:rsidRDefault="008D30CE" w:rsidP="008D30CE">
                      <w:pPr>
                        <w:pStyle w:val="Caption"/>
                      </w:pPr>
                      <w:bookmarkStart w:id="70" w:name="_Toc210521102"/>
                      <w:r w:rsidRPr="0000465F">
                        <w:t xml:space="preserve">Abbildung </w:t>
                      </w:r>
                      <w:fldSimple w:instr=" SEQ Abbildung \* ARABIC ">
                        <w:r w:rsidR="00472881">
                          <w:rPr>
                            <w:noProof/>
                          </w:rPr>
                          <w:t>9</w:t>
                        </w:r>
                      </w:fldSimple>
                      <w:r w:rsidRPr="0000465F">
                        <w:t xml:space="preserve"> ReAct-Pattern</w:t>
                      </w:r>
                      <w:bookmarkEnd w:id="70"/>
                    </w:p>
                  </w:txbxContent>
                </v:textbox>
                <w10:wrap type="through" anchorx="margin"/>
              </v:shape>
            </w:pict>
          </mc:Fallback>
        </mc:AlternateContent>
      </w:r>
      <w:r w:rsidR="00050DCA" w:rsidRPr="0000465F">
        <w:rPr>
          <w:noProof/>
        </w:rPr>
        <w:drawing>
          <wp:anchor distT="0" distB="0" distL="114300" distR="114300" simplePos="0" relativeHeight="251686912" behindDoc="0" locked="0" layoutInCell="1" allowOverlap="1" wp14:anchorId="75F6B5B7" wp14:editId="0A3B781B">
            <wp:simplePos x="0" y="0"/>
            <wp:positionH relativeFrom="margin">
              <wp:align>left</wp:align>
            </wp:positionH>
            <wp:positionV relativeFrom="paragraph">
              <wp:posOffset>821690</wp:posOffset>
            </wp:positionV>
            <wp:extent cx="5397500" cy="1130300"/>
            <wp:effectExtent l="0" t="0" r="0" b="0"/>
            <wp:wrapThrough wrapText="bothSides">
              <wp:wrapPolygon edited="0">
                <wp:start x="0" y="0"/>
                <wp:lineTo x="0" y="21115"/>
                <wp:lineTo x="21498" y="21115"/>
                <wp:lineTo x="21498" y="0"/>
                <wp:lineTo x="0" y="0"/>
              </wp:wrapPolygon>
            </wp:wrapThrough>
            <wp:docPr id="170358419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7500" cy="1130300"/>
                    </a:xfrm>
                    <a:prstGeom prst="rect">
                      <a:avLst/>
                    </a:prstGeom>
                    <a:noFill/>
                    <a:ln>
                      <a:noFill/>
                    </a:ln>
                  </pic:spPr>
                </pic:pic>
              </a:graphicData>
            </a:graphic>
          </wp:anchor>
        </w:drawing>
      </w:r>
      <w:r w:rsidR="008D30CE" w:rsidRPr="0000465F">
        <w:t>Flexibilität: Im Gegensatz zu starren Plan-and-Execute-Patterns kann ReAct dynamisch auf unerwartete Tool-Outputs reagieren und den Plan anpassen.</w:t>
      </w:r>
    </w:p>
    <w:p w14:paraId="669A916A" w14:textId="1B284979" w:rsidR="00050DCA" w:rsidRPr="0000465F" w:rsidRDefault="00050DCA" w:rsidP="00050DCA">
      <w:pPr>
        <w:pStyle w:val="BasicText"/>
      </w:pPr>
    </w:p>
    <w:p w14:paraId="17A4016D" w14:textId="109D0546" w:rsidR="00050DCA" w:rsidRPr="0000465F" w:rsidRDefault="00050DCA" w:rsidP="00050DCA">
      <w:pPr>
        <w:pStyle w:val="BasicText"/>
      </w:pPr>
    </w:p>
    <w:p w14:paraId="263A66AC" w14:textId="77777777" w:rsidR="00050DCA" w:rsidRPr="0000465F" w:rsidRDefault="00050DCA" w:rsidP="00050DCA">
      <w:pPr>
        <w:pStyle w:val="BasicText"/>
      </w:pPr>
    </w:p>
    <w:p w14:paraId="6D4BEBDE" w14:textId="77777777" w:rsidR="00050DCA" w:rsidRDefault="00050DCA" w:rsidP="00050DCA">
      <w:pPr>
        <w:pStyle w:val="BasicText"/>
      </w:pPr>
    </w:p>
    <w:p w14:paraId="68FB8EEF" w14:textId="77777777" w:rsidR="00816FC8" w:rsidRPr="0000465F" w:rsidRDefault="00816FC8" w:rsidP="00050DCA">
      <w:pPr>
        <w:pStyle w:val="BasicText"/>
      </w:pPr>
    </w:p>
    <w:p w14:paraId="13FBDDF4" w14:textId="77777777" w:rsidR="00816FC8" w:rsidRPr="00F366CD" w:rsidRDefault="00816FC8" w:rsidP="00816FC8">
      <w:pPr>
        <w:pStyle w:val="BasicText"/>
      </w:pPr>
    </w:p>
    <w:p w14:paraId="60103726" w14:textId="50013B0D" w:rsidR="002F042E" w:rsidRPr="0000465F" w:rsidRDefault="002F042E" w:rsidP="002F042E">
      <w:pPr>
        <w:pStyle w:val="Heading3"/>
      </w:pPr>
      <w:bookmarkStart w:id="71" w:name="_Toc210642429"/>
      <w:r w:rsidRPr="0000465F">
        <w:t>Spezialisierte Agentenrollen</w:t>
      </w:r>
      <w:bookmarkEnd w:id="71"/>
    </w:p>
    <w:p w14:paraId="345AA60F" w14:textId="2AC61A52" w:rsidR="00714052" w:rsidRPr="0000465F" w:rsidRDefault="002F042E" w:rsidP="002F042E">
      <w:pPr>
        <w:pStyle w:val="BasicText"/>
      </w:pPr>
      <w:r w:rsidRPr="0000465F">
        <w:t xml:space="preserve">Anstatt einen generischen Agent für alle Aufgaben zu verwenden, setzt das System auf Spezialisierung. </w:t>
      </w:r>
      <w:r w:rsidR="0047018F" w:rsidRPr="0000465F">
        <w:t>Die Literatur zeigt, dass spezialisierte Prompts zu konsistenteren Ergebnissen führen als generische Instruktionen. Zudem reduziert Spezialisierung die Prompt-Komplexität pro Agent und ermöglicht klare Erfolgskriterien. Die Rollenaufteilung orientiert sich an klassischen Software-Engineering-Phasen und dem GitLab-Workflow</w:t>
      </w:r>
      <w:r w:rsidR="000A3D1C">
        <w:t xml:space="preserve">. </w:t>
      </w:r>
      <w:sdt>
        <w:sdtPr>
          <w:alias w:val="To edit, see citavi.com/edit"/>
          <w:tag w:val="CitaviPlaceholder#8ed5c205-0922-4fdf-a0ac-9babc8aaa3f9"/>
          <w:id w:val="545571853"/>
          <w:placeholder>
            <w:docPart w:val="DefaultPlaceholder_-1854013440"/>
          </w:placeholder>
        </w:sdtPr>
        <w:sdtContent>
          <w:r w:rsidR="000A3D1C">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OGI1ZDQ0LTUwNjktNGRkYS1iYjZkLTE2YzUyMTUyYzExNCIsIlJhbmdlTGVuZ3RoIjozLCJSZWZlcmVuY2VJZCI6Ijk2YjAwMzc0LWM1MWQtNDIwNC04MzVkLTlhNTE3YjQxNzQ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A1MTUtMDI1LTAwNTQ0LT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A3L3MxMDUxNS0wMjUtMDA1NDQtMiIsIlVyaVN0cmluZyI6Imh0dHBzOi8vZG9pLm9yZy8xMC4xMDA3L3MxMDUxNS0wMjUtMDA1NDQt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}</w:instrText>
          </w:r>
          <w:r w:rsidR="000A3D1C">
            <w:fldChar w:fldCharType="separate"/>
          </w:r>
          <w:r w:rsidR="000A3D1C">
            <w:t>[8]</w:t>
          </w:r>
          <w:r w:rsidR="000A3D1C">
            <w:fldChar w:fldCharType="end"/>
          </w:r>
        </w:sdtContent>
      </w:sdt>
    </w:p>
    <w:p w14:paraId="4B018409" w14:textId="5276C619" w:rsidR="002F042E" w:rsidRPr="0000465F" w:rsidRDefault="002F042E" w:rsidP="002F042E">
      <w:pPr>
        <w:pStyle w:val="BasicText"/>
        <w:rPr>
          <w:b/>
          <w:bCs/>
        </w:rPr>
      </w:pPr>
      <w:r w:rsidRPr="0000465F">
        <w:rPr>
          <w:b/>
          <w:bCs/>
        </w:rPr>
        <w:t>Konzept der Spezialisierung:</w:t>
      </w:r>
    </w:p>
    <w:p w14:paraId="075FCC40" w14:textId="4A90478E" w:rsidR="00714052" w:rsidRDefault="002F042E" w:rsidP="002F042E">
      <w:pPr>
        <w:pStyle w:val="BasicText"/>
      </w:pPr>
      <w:r w:rsidRPr="0000465F">
        <w:t>Jeder Agent erhält eine klar definierte Rolle, einen spezifischen System-Prompt, Zugriff auf relevante Tools und eine definierte Output-Struktur. Dies reduziert die Komplexität pro Agent und ermöglicht gezielte Optimierung.</w:t>
      </w:r>
    </w:p>
    <w:p w14:paraId="648F1A40" w14:textId="6B6B1DB6" w:rsidR="002F042E" w:rsidRPr="0000465F" w:rsidRDefault="002F042E" w:rsidP="002F042E">
      <w:pPr>
        <w:pStyle w:val="BasicText"/>
        <w:rPr>
          <w:b/>
          <w:bCs/>
        </w:rPr>
      </w:pPr>
      <w:r w:rsidRPr="0000465F">
        <w:rPr>
          <w:b/>
          <w:bCs/>
        </w:rPr>
        <w:t>Agentenrollen im Detail:</w:t>
      </w:r>
    </w:p>
    <w:p w14:paraId="7F00F329" w14:textId="77777777" w:rsidR="002F042E" w:rsidRPr="0000465F" w:rsidRDefault="002F042E">
      <w:pPr>
        <w:pStyle w:val="BasicText"/>
        <w:numPr>
          <w:ilvl w:val="0"/>
          <w:numId w:val="36"/>
        </w:numPr>
      </w:pPr>
      <w:r w:rsidRPr="0000465F">
        <w:rPr>
          <w:b/>
          <w:bCs/>
        </w:rPr>
        <w:t>Planning Agent</w:t>
      </w:r>
    </w:p>
    <w:p w14:paraId="627D62BB" w14:textId="77777777" w:rsidR="002F042E" w:rsidRPr="0000465F" w:rsidRDefault="002F042E">
      <w:pPr>
        <w:pStyle w:val="BasicText"/>
        <w:numPr>
          <w:ilvl w:val="1"/>
          <w:numId w:val="36"/>
        </w:numPr>
      </w:pPr>
      <w:r w:rsidRPr="0000465F">
        <w:rPr>
          <w:b/>
          <w:bCs/>
        </w:rPr>
        <w:t>Verantwortung:</w:t>
      </w:r>
      <w:r w:rsidRPr="0000465F">
        <w:t> Analyse der GitLab-Issues, Priorisierung nach Kritikalität und Abhängigkeiten, Erstellung eines strukturierten Implementierungsplans</w:t>
      </w:r>
    </w:p>
    <w:p w14:paraId="7F417D11" w14:textId="77777777" w:rsidR="002F042E" w:rsidRPr="0000465F" w:rsidRDefault="002F042E">
      <w:pPr>
        <w:pStyle w:val="BasicText"/>
        <w:numPr>
          <w:ilvl w:val="1"/>
          <w:numId w:val="36"/>
        </w:numPr>
      </w:pPr>
      <w:r w:rsidRPr="0000465F">
        <w:rPr>
          <w:b/>
          <w:bCs/>
        </w:rPr>
        <w:t>Input:</w:t>
      </w:r>
      <w:r w:rsidRPr="0000465F">
        <w:t> Liste offener Issues, Tech-Stack-Information, Projekt-Kontext</w:t>
      </w:r>
    </w:p>
    <w:p w14:paraId="0E67ECEA" w14:textId="77777777" w:rsidR="002F042E" w:rsidRPr="0000465F" w:rsidRDefault="002F042E">
      <w:pPr>
        <w:pStyle w:val="BasicText"/>
        <w:numPr>
          <w:ilvl w:val="1"/>
          <w:numId w:val="36"/>
        </w:numPr>
      </w:pPr>
      <w:r w:rsidRPr="0000465F">
        <w:rPr>
          <w:b/>
          <w:bCs/>
        </w:rPr>
        <w:t>Output:</w:t>
      </w:r>
      <w:r w:rsidRPr="0000465F">
        <w:t> JSON-strukturierter Plan mit priorisierten Issues</w:t>
      </w:r>
    </w:p>
    <w:p w14:paraId="30ECD522" w14:textId="77777777" w:rsidR="002F042E" w:rsidRPr="000A3D1C" w:rsidRDefault="002F042E">
      <w:pPr>
        <w:pStyle w:val="BasicText"/>
        <w:numPr>
          <w:ilvl w:val="1"/>
          <w:numId w:val="36"/>
        </w:numPr>
      </w:pPr>
      <w:r w:rsidRPr="000A3D1C">
        <w:rPr>
          <w:b/>
          <w:bCs/>
        </w:rPr>
        <w:t>Tools:</w:t>
      </w:r>
      <w:r w:rsidRPr="000A3D1C">
        <w:t> list_issues, get_project, get_file (für Kontext-Analyse)</w:t>
      </w:r>
    </w:p>
    <w:p w14:paraId="08B93B5E" w14:textId="77777777" w:rsidR="002F042E" w:rsidRPr="0000465F" w:rsidRDefault="002F042E">
      <w:pPr>
        <w:pStyle w:val="BasicText"/>
        <w:numPr>
          <w:ilvl w:val="0"/>
          <w:numId w:val="36"/>
        </w:numPr>
      </w:pPr>
      <w:r w:rsidRPr="0000465F">
        <w:rPr>
          <w:b/>
          <w:bCs/>
        </w:rPr>
        <w:t>Coding Agent</w:t>
      </w:r>
    </w:p>
    <w:p w14:paraId="45273999" w14:textId="77777777" w:rsidR="002F042E" w:rsidRPr="0000465F" w:rsidRDefault="002F042E">
      <w:pPr>
        <w:pStyle w:val="BasicText"/>
        <w:numPr>
          <w:ilvl w:val="1"/>
          <w:numId w:val="36"/>
        </w:numPr>
      </w:pPr>
      <w:r w:rsidRPr="0000465F">
        <w:rPr>
          <w:b/>
          <w:bCs/>
        </w:rPr>
        <w:t>Verantwortung:</w:t>
      </w:r>
      <w:r w:rsidRPr="0000465F">
        <w:t> Generierung von Code-Lösungen für Issues, Branch-Erstellung, File-Modifikationen, Commit-Erstellung</w:t>
      </w:r>
    </w:p>
    <w:p w14:paraId="0CD9821E" w14:textId="77777777" w:rsidR="002F042E" w:rsidRPr="0000465F" w:rsidRDefault="002F042E">
      <w:pPr>
        <w:pStyle w:val="BasicText"/>
        <w:numPr>
          <w:ilvl w:val="1"/>
          <w:numId w:val="36"/>
        </w:numPr>
      </w:pPr>
      <w:r w:rsidRPr="0000465F">
        <w:rPr>
          <w:b/>
          <w:bCs/>
        </w:rPr>
        <w:t>Input:</w:t>
      </w:r>
      <w:r w:rsidRPr="0000465F">
        <w:t> Issue-Beschreibung, Tech-Stack, bestehende Code-Struktur</w:t>
      </w:r>
    </w:p>
    <w:p w14:paraId="0F618315" w14:textId="77777777" w:rsidR="002F042E" w:rsidRPr="0000465F" w:rsidRDefault="002F042E">
      <w:pPr>
        <w:pStyle w:val="BasicText"/>
        <w:numPr>
          <w:ilvl w:val="1"/>
          <w:numId w:val="36"/>
        </w:numPr>
      </w:pPr>
      <w:r w:rsidRPr="0000465F">
        <w:rPr>
          <w:b/>
          <w:bCs/>
        </w:rPr>
        <w:t>Output:</w:t>
      </w:r>
      <w:r w:rsidRPr="0000465F">
        <w:t> Code-Änderungen, Branch-Name, Commit-Message</w:t>
      </w:r>
    </w:p>
    <w:p w14:paraId="174CD91F" w14:textId="77777777" w:rsidR="002F042E" w:rsidRDefault="002F042E">
      <w:pPr>
        <w:pStyle w:val="BasicText"/>
        <w:numPr>
          <w:ilvl w:val="1"/>
          <w:numId w:val="36"/>
        </w:numPr>
      </w:pPr>
      <w:r w:rsidRPr="000A3D1C">
        <w:rPr>
          <w:b/>
          <w:bCs/>
        </w:rPr>
        <w:t>Tools:</w:t>
      </w:r>
      <w:r w:rsidRPr="000A3D1C">
        <w:t> create_branch, get_file, update_file, create_commit</w:t>
      </w:r>
    </w:p>
    <w:p w14:paraId="126928C3" w14:textId="77777777" w:rsidR="00816FC8" w:rsidRDefault="00816FC8" w:rsidP="00816FC8">
      <w:pPr>
        <w:pStyle w:val="BasicText"/>
      </w:pPr>
    </w:p>
    <w:p w14:paraId="21433B4C" w14:textId="77777777" w:rsidR="00816FC8" w:rsidRDefault="00816FC8" w:rsidP="00816FC8">
      <w:pPr>
        <w:pStyle w:val="BasicText"/>
      </w:pPr>
    </w:p>
    <w:p w14:paraId="504175BC" w14:textId="77777777" w:rsidR="00816FC8" w:rsidRPr="000A3D1C" w:rsidRDefault="00816FC8" w:rsidP="00816FC8">
      <w:pPr>
        <w:pStyle w:val="BasicText"/>
      </w:pPr>
    </w:p>
    <w:p w14:paraId="7A3246E9" w14:textId="77777777" w:rsidR="002F042E" w:rsidRPr="0000465F" w:rsidRDefault="002F042E">
      <w:pPr>
        <w:pStyle w:val="BasicText"/>
        <w:numPr>
          <w:ilvl w:val="0"/>
          <w:numId w:val="36"/>
        </w:numPr>
      </w:pPr>
      <w:r w:rsidRPr="0000465F">
        <w:rPr>
          <w:b/>
          <w:bCs/>
        </w:rPr>
        <w:t>Testing Agent</w:t>
      </w:r>
    </w:p>
    <w:p w14:paraId="75D751E0" w14:textId="77777777" w:rsidR="002F042E" w:rsidRPr="0000465F" w:rsidRDefault="002F042E">
      <w:pPr>
        <w:pStyle w:val="BasicText"/>
        <w:numPr>
          <w:ilvl w:val="1"/>
          <w:numId w:val="36"/>
        </w:numPr>
      </w:pPr>
      <w:r w:rsidRPr="0000465F">
        <w:rPr>
          <w:b/>
          <w:bCs/>
        </w:rPr>
        <w:t>Verantwortung:</w:t>
      </w:r>
      <w:r w:rsidRPr="0000465F">
        <w:t> Generierung von Unit- und Integrationstests, Validierung der Code-Coverage, Trigger der CI/CD-Pipeline</w:t>
      </w:r>
    </w:p>
    <w:p w14:paraId="606CFAAE" w14:textId="77777777" w:rsidR="002F042E" w:rsidRPr="000A3D1C" w:rsidRDefault="002F042E">
      <w:pPr>
        <w:pStyle w:val="BasicText"/>
        <w:numPr>
          <w:ilvl w:val="1"/>
          <w:numId w:val="36"/>
        </w:numPr>
      </w:pPr>
      <w:r w:rsidRPr="000A3D1C">
        <w:rPr>
          <w:b/>
          <w:bCs/>
        </w:rPr>
        <w:t>Input:</w:t>
      </w:r>
      <w:r w:rsidRPr="000A3D1C">
        <w:t> Implementierter Code, Test-Framework (pytest, jest, etc.)</w:t>
      </w:r>
    </w:p>
    <w:p w14:paraId="4FD9CC3D" w14:textId="77777777" w:rsidR="002F042E" w:rsidRPr="000A3D1C" w:rsidRDefault="002F042E">
      <w:pPr>
        <w:pStyle w:val="BasicText"/>
        <w:numPr>
          <w:ilvl w:val="1"/>
          <w:numId w:val="36"/>
        </w:numPr>
      </w:pPr>
      <w:r w:rsidRPr="000A3D1C">
        <w:rPr>
          <w:b/>
          <w:bCs/>
        </w:rPr>
        <w:t>Output:</w:t>
      </w:r>
      <w:r w:rsidRPr="000A3D1C">
        <w:t> Test-Files, Coverage-Report, Pipeline-ID</w:t>
      </w:r>
    </w:p>
    <w:p w14:paraId="65F3F3D6" w14:textId="77777777" w:rsidR="002F042E" w:rsidRPr="000A3D1C" w:rsidRDefault="002F042E">
      <w:pPr>
        <w:pStyle w:val="BasicText"/>
        <w:numPr>
          <w:ilvl w:val="1"/>
          <w:numId w:val="36"/>
        </w:numPr>
      </w:pPr>
      <w:r w:rsidRPr="000A3D1C">
        <w:rPr>
          <w:b/>
          <w:bCs/>
        </w:rPr>
        <w:t>Tools:</w:t>
      </w:r>
      <w:r w:rsidRPr="000A3D1C">
        <w:t> update_file (Tests schreiben), create_commit, create_merge_request (triggert Pipeline)</w:t>
      </w:r>
    </w:p>
    <w:p w14:paraId="5ADE429D" w14:textId="77777777" w:rsidR="002F042E" w:rsidRPr="0000465F" w:rsidRDefault="002F042E">
      <w:pPr>
        <w:pStyle w:val="BasicText"/>
        <w:numPr>
          <w:ilvl w:val="0"/>
          <w:numId w:val="36"/>
        </w:numPr>
      </w:pPr>
      <w:r w:rsidRPr="0000465F">
        <w:rPr>
          <w:b/>
          <w:bCs/>
        </w:rPr>
        <w:t>Review Agent</w:t>
      </w:r>
    </w:p>
    <w:p w14:paraId="1BAE7421" w14:textId="77777777" w:rsidR="002F042E" w:rsidRPr="0000465F" w:rsidRDefault="002F042E">
      <w:pPr>
        <w:pStyle w:val="BasicText"/>
        <w:numPr>
          <w:ilvl w:val="1"/>
          <w:numId w:val="36"/>
        </w:numPr>
      </w:pPr>
      <w:r w:rsidRPr="0000465F">
        <w:rPr>
          <w:b/>
          <w:bCs/>
        </w:rPr>
        <w:t>Verantwortung:</w:t>
      </w:r>
      <w:r w:rsidRPr="0000465F">
        <w:t> Validierung des Merge Requests, Prüfung des Pipeline-Status, Merge-Entscheidung</w:t>
      </w:r>
    </w:p>
    <w:p w14:paraId="0EA9C978" w14:textId="77777777" w:rsidR="002F042E" w:rsidRPr="000A3D1C" w:rsidRDefault="002F042E">
      <w:pPr>
        <w:pStyle w:val="BasicText"/>
        <w:numPr>
          <w:ilvl w:val="1"/>
          <w:numId w:val="36"/>
        </w:numPr>
      </w:pPr>
      <w:r w:rsidRPr="000A3D1C">
        <w:rPr>
          <w:b/>
          <w:bCs/>
        </w:rPr>
        <w:t>Input:</w:t>
      </w:r>
      <w:r w:rsidRPr="000A3D1C">
        <w:t> Merge Request, Pipeline-Status, Code-Diff</w:t>
      </w:r>
    </w:p>
    <w:p w14:paraId="22A2ABE8" w14:textId="77777777" w:rsidR="002F042E" w:rsidRPr="0000465F" w:rsidRDefault="002F042E">
      <w:pPr>
        <w:pStyle w:val="BasicText"/>
        <w:numPr>
          <w:ilvl w:val="1"/>
          <w:numId w:val="36"/>
        </w:numPr>
      </w:pPr>
      <w:r w:rsidRPr="0000465F">
        <w:rPr>
          <w:b/>
          <w:bCs/>
        </w:rPr>
        <w:t>Output:</w:t>
      </w:r>
      <w:r w:rsidRPr="0000465F">
        <w:t> Review-Kommentar, Merge/Reject-Entscheidung</w:t>
      </w:r>
    </w:p>
    <w:p w14:paraId="4767B76D" w14:textId="2EBB31A4" w:rsidR="004625EE" w:rsidRDefault="002F042E">
      <w:pPr>
        <w:pStyle w:val="BasicText"/>
        <w:numPr>
          <w:ilvl w:val="1"/>
          <w:numId w:val="36"/>
        </w:numPr>
        <w:rPr>
          <w:lang w:val="en-GB"/>
        </w:rPr>
      </w:pPr>
      <w:r w:rsidRPr="00F366CD">
        <w:rPr>
          <w:b/>
          <w:bCs/>
        </w:rPr>
        <w:t>Tools:</w:t>
      </w:r>
      <w:r w:rsidRPr="00F366CD">
        <w:t> </w:t>
      </w:r>
      <w:proofErr w:type="spellStart"/>
      <w:r w:rsidRPr="00664F7E">
        <w:rPr>
          <w:lang w:val="en-GB"/>
        </w:rPr>
        <w:t>get_merge_request</w:t>
      </w:r>
      <w:proofErr w:type="spellEnd"/>
      <w:r w:rsidRPr="00664F7E">
        <w:rPr>
          <w:lang w:val="en-GB"/>
        </w:rPr>
        <w:t>, Pipeline-Status-</w:t>
      </w:r>
      <w:proofErr w:type="spellStart"/>
      <w:r w:rsidRPr="00664F7E">
        <w:rPr>
          <w:lang w:val="en-GB"/>
        </w:rPr>
        <w:t>Abfrage</w:t>
      </w:r>
      <w:proofErr w:type="spellEnd"/>
      <w:r w:rsidRPr="00664F7E">
        <w:rPr>
          <w:lang w:val="en-GB"/>
        </w:rPr>
        <w:t xml:space="preserve"> (</w:t>
      </w:r>
      <w:proofErr w:type="spellStart"/>
      <w:r w:rsidRPr="00664F7E">
        <w:rPr>
          <w:lang w:val="en-GB"/>
        </w:rPr>
        <w:t>über</w:t>
      </w:r>
      <w:proofErr w:type="spellEnd"/>
      <w:r w:rsidRPr="00664F7E">
        <w:rPr>
          <w:lang w:val="en-GB"/>
        </w:rPr>
        <w:t xml:space="preserve"> MR), </w:t>
      </w:r>
      <w:proofErr w:type="spellStart"/>
      <w:r w:rsidRPr="00664F7E">
        <w:rPr>
          <w:lang w:val="en-GB"/>
        </w:rPr>
        <w:t>approve_merge_request</w:t>
      </w:r>
      <w:proofErr w:type="spellEnd"/>
    </w:p>
    <w:p w14:paraId="52C78042" w14:textId="77777777" w:rsidR="00816FC8" w:rsidRPr="00664F7E" w:rsidRDefault="00816FC8" w:rsidP="00816FC8">
      <w:pPr>
        <w:pStyle w:val="BasicText"/>
        <w:rPr>
          <w:lang w:val="en-GB"/>
        </w:rPr>
      </w:pPr>
    </w:p>
    <w:p w14:paraId="6E6DBBA0" w14:textId="10359880" w:rsidR="002F042E" w:rsidRPr="0000465F" w:rsidRDefault="004625EE" w:rsidP="004625EE">
      <w:pPr>
        <w:pStyle w:val="Heading3"/>
      </w:pPr>
      <w:bookmarkStart w:id="72" w:name="_Toc210642430"/>
      <w:r w:rsidRPr="0000465F">
        <w:t>Kommunikations- und Koordinationskonzept</w:t>
      </w:r>
      <w:bookmarkEnd w:id="72"/>
    </w:p>
    <w:p w14:paraId="7A4101E8" w14:textId="3A88F612" w:rsidR="004625EE" w:rsidRPr="0000465F" w:rsidRDefault="0047018F" w:rsidP="004625EE">
      <w:pPr>
        <w:pStyle w:val="BasicText"/>
      </w:pPr>
      <w:r w:rsidRPr="0000465F">
        <w:rPr>
          <w:noProof/>
        </w:rPr>
        <mc:AlternateContent>
          <mc:Choice Requires="wps">
            <w:drawing>
              <wp:anchor distT="0" distB="0" distL="114300" distR="114300" simplePos="0" relativeHeight="251685888" behindDoc="0" locked="0" layoutInCell="1" allowOverlap="1" wp14:anchorId="3D5A1889" wp14:editId="1D6EA186">
                <wp:simplePos x="0" y="0"/>
                <wp:positionH relativeFrom="margin">
                  <wp:align>left</wp:align>
                </wp:positionH>
                <wp:positionV relativeFrom="paragraph">
                  <wp:posOffset>2118898</wp:posOffset>
                </wp:positionV>
                <wp:extent cx="5391150" cy="635"/>
                <wp:effectExtent l="0" t="0" r="0" b="0"/>
                <wp:wrapThrough wrapText="bothSides">
                  <wp:wrapPolygon edited="0">
                    <wp:start x="0" y="0"/>
                    <wp:lineTo x="0" y="19636"/>
                    <wp:lineTo x="21524" y="19636"/>
                    <wp:lineTo x="21524" y="0"/>
                    <wp:lineTo x="0" y="0"/>
                  </wp:wrapPolygon>
                </wp:wrapThrough>
                <wp:docPr id="2065446388" name="Text Box 1"/>
                <wp:cNvGraphicFramePr/>
                <a:graphic xmlns:a="http://schemas.openxmlformats.org/drawingml/2006/main">
                  <a:graphicData uri="http://schemas.microsoft.com/office/word/2010/wordprocessingShape">
                    <wps:wsp>
                      <wps:cNvSpPr txBox="1"/>
                      <wps:spPr>
                        <a:xfrm>
                          <a:off x="0" y="0"/>
                          <a:ext cx="5391150" cy="635"/>
                        </a:xfrm>
                        <a:prstGeom prst="rect">
                          <a:avLst/>
                        </a:prstGeom>
                        <a:solidFill>
                          <a:prstClr val="white"/>
                        </a:solidFill>
                        <a:ln>
                          <a:noFill/>
                        </a:ln>
                      </wps:spPr>
                      <wps:txbx>
                        <w:txbxContent>
                          <w:p w14:paraId="0208191F" w14:textId="13C723B8" w:rsidR="004625EE" w:rsidRPr="0000465F" w:rsidRDefault="004625EE" w:rsidP="004625EE">
                            <w:pPr>
                              <w:pStyle w:val="Caption"/>
                            </w:pPr>
                            <w:bookmarkStart w:id="73" w:name="_Toc210521103"/>
                            <w:r w:rsidRPr="0000465F">
                              <w:t xml:space="preserve">Abbildung </w:t>
                            </w:r>
                            <w:fldSimple w:instr=" SEQ Abbildung \* ARABIC ">
                              <w:r w:rsidR="00472881">
                                <w:rPr>
                                  <w:noProof/>
                                </w:rPr>
                                <w:t>10</w:t>
                              </w:r>
                            </w:fldSimple>
                            <w:r w:rsidRPr="0000465F">
                              <w:t xml:space="preserve"> Sequentieller Issue Prozess</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5A1889" id="_x0000_s1035" type="#_x0000_t202" style="position:absolute;left:0;text-align:left;margin-left:0;margin-top:166.85pt;width:424.5pt;height:.05pt;z-index:25168588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" stroked="f">
                <v:textbox style="mso-fit-shape-to-text:t" inset="0,0,0,0">
                  <w:txbxContent>
                    <w:p w14:paraId="0208191F" w14:textId="13C723B8" w:rsidR="004625EE" w:rsidRPr="0000465F" w:rsidRDefault="004625EE" w:rsidP="004625EE">
                      <w:pPr>
                        <w:pStyle w:val="Caption"/>
                      </w:pPr>
                      <w:bookmarkStart w:id="74" w:name="_Toc210521103"/>
                      <w:r w:rsidRPr="0000465F">
                        <w:t xml:space="preserve">Abbildung </w:t>
                      </w:r>
                      <w:fldSimple w:instr=" SEQ Abbildung \* ARABIC ">
                        <w:r w:rsidR="00472881">
                          <w:rPr>
                            <w:noProof/>
                          </w:rPr>
                          <w:t>10</w:t>
                        </w:r>
                      </w:fldSimple>
                      <w:r w:rsidRPr="0000465F">
                        <w:t xml:space="preserve"> Sequentieller Issue Prozess</w:t>
                      </w:r>
                      <w:bookmarkEnd w:id="74"/>
                    </w:p>
                  </w:txbxContent>
                </v:textbox>
                <w10:wrap type="through" anchorx="margin"/>
              </v:shape>
            </w:pict>
          </mc:Fallback>
        </mc:AlternateContent>
      </w:r>
      <w:r w:rsidRPr="0000465F">
        <w:rPr>
          <w:noProof/>
        </w:rPr>
        <w:drawing>
          <wp:anchor distT="0" distB="0" distL="114300" distR="114300" simplePos="0" relativeHeight="251683840" behindDoc="0" locked="0" layoutInCell="1" allowOverlap="1" wp14:anchorId="2F0DD94C" wp14:editId="6613BC46">
            <wp:simplePos x="0" y="0"/>
            <wp:positionH relativeFrom="margin">
              <wp:align>left</wp:align>
            </wp:positionH>
            <wp:positionV relativeFrom="paragraph">
              <wp:posOffset>875665</wp:posOffset>
            </wp:positionV>
            <wp:extent cx="5391150" cy="1138555"/>
            <wp:effectExtent l="0" t="0" r="0" b="4445"/>
            <wp:wrapThrough wrapText="bothSides">
              <wp:wrapPolygon edited="0">
                <wp:start x="0" y="0"/>
                <wp:lineTo x="0" y="21323"/>
                <wp:lineTo x="21524" y="21323"/>
                <wp:lineTo x="21524" y="0"/>
                <wp:lineTo x="0" y="0"/>
              </wp:wrapPolygon>
            </wp:wrapThrough>
            <wp:docPr id="27045322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91150" cy="11385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25EE" w:rsidRPr="0000465F">
        <w:t xml:space="preserve">Ein zentraler Aspekt der Agenten-Orchestrierung ist die Frage, ob Agenten sequentiell </w:t>
      </w:r>
      <w:sdt>
        <w:sdtPr>
          <w:alias w:val="To edit, see citavi.com/edit"/>
          <w:tag w:val="CitaviPlaceholder#2913dcfc-f838-4726-b992-6b883127ed0c"/>
          <w:id w:val="924614735"/>
          <w:placeholder>
            <w:docPart w:val="DefaultPlaceholder_-1854013440"/>
          </w:placeholder>
        </w:sdtPr>
        <w:sdtContent>
          <w:r w:rsidR="000A3D1C">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OWU1MDBkLWQ5NzktNGM1NC1iMzI2LTQ0Nzg2M2ZlNTNjZSIsIlJhbmdlTGVuZ3RoIjo0LCJSZWZlcmVuY2VJZCI6IjJhY2VjYmI5LTNkMmItNDNiYy1hYzI0LWRlNjM1NGM2Zj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1LzM2NDEyODk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TQ1LzM2NDEyODkiLCJVcmlTdHJpbmciOiJodHRwczovL2RvaS5vcmcvMTAuMTE0NS8zNjQxMjg5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}</w:instrText>
          </w:r>
          <w:r w:rsidR="000A3D1C">
            <w:fldChar w:fldCharType="separate"/>
          </w:r>
          <w:r w:rsidR="000A3D1C">
            <w:t>[11]</w:t>
          </w:r>
          <w:r w:rsidR="000A3D1C">
            <w:fldChar w:fldCharType="end"/>
          </w:r>
        </w:sdtContent>
      </w:sdt>
      <w:r w:rsidR="000A3D1C">
        <w:t xml:space="preserve"> </w:t>
      </w:r>
      <w:r w:rsidR="004625EE" w:rsidRPr="0000465F">
        <w:t>oder parallel</w:t>
      </w:r>
      <w:r w:rsidR="000A3D1C">
        <w:t xml:space="preserve"> </w:t>
      </w:r>
      <w:sdt>
        <w:sdtPr>
          <w:alias w:val="To edit, see citavi.com/edit"/>
          <w:tag w:val="CitaviPlaceholder#87a6219b-b2aa-442f-a770-fe1f737048ea"/>
          <w:id w:val="-95017090"/>
          <w:placeholder>
            <w:docPart w:val="DefaultPlaceholder_-1854013440"/>
          </w:placeholder>
        </w:sdtPr>
        <w:sdtContent>
          <w:r w:rsidR="000A3D1C">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GFiOGI5LTE1NGQtNDIyNi1hZDdhLWM0N2E3YTFjNGMxZiIsIlJhbmdlTGVuZ3RoIjo0LCJSZWZlcmVuY2VJZCI6IjBhMzRiOTVkLTk5NmMtNGQ2My05NWE3LTdiMTdiYWYxYjc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A0NTgtMDIwLTA5NDc4L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3MxMDQ1OC0wMjAtMDk0NzgtMyIsIlVyaVN0cmluZyI6Imh0dHBzOi8vZG9pLm9yZy8xMC4xMDA3L3MxMDQ1OC0wMjAtMDk0Nzgt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}</w:instrText>
          </w:r>
          <w:r w:rsidR="000A3D1C">
            <w:fldChar w:fldCharType="separate"/>
          </w:r>
          <w:r w:rsidR="000A3D1C">
            <w:t>[42]</w:t>
          </w:r>
          <w:r w:rsidR="000A3D1C">
            <w:fldChar w:fldCharType="end"/>
          </w:r>
        </w:sdtContent>
      </w:sdt>
      <w:r w:rsidR="004625EE" w:rsidRPr="0000465F">
        <w:t xml:space="preserve"> ausgeführt werden sollen.</w:t>
      </w:r>
      <w:r w:rsidRPr="0000465F">
        <w:t xml:space="preserve"> </w:t>
      </w:r>
      <w:r w:rsidR="004625EE" w:rsidRPr="0000465F">
        <w:t>Das System nutzt eine streng sequentielle Ausführung der Agenten pro Issue:</w:t>
      </w:r>
    </w:p>
    <w:p w14:paraId="13A05DA6" w14:textId="75D9753E" w:rsidR="004625EE" w:rsidRPr="0000465F" w:rsidRDefault="004625EE">
      <w:pPr>
        <w:pStyle w:val="BasicText"/>
        <w:numPr>
          <w:ilvl w:val="0"/>
          <w:numId w:val="37"/>
        </w:numPr>
      </w:pPr>
      <w:r w:rsidRPr="0000465F">
        <w:lastRenderedPageBreak/>
        <w:t>Determinismus für Evaluation: Sequentielle Ausführung eliminiert Race-Conditions und nicht-deterministische Interaktionsreihenfolgen. Dies ist entscheidend für die Reproduzierbarkeit (FF.2).</w:t>
      </w:r>
    </w:p>
    <w:p w14:paraId="3F5FD1DC" w14:textId="3273CEE0" w:rsidR="004625EE" w:rsidRPr="0000465F" w:rsidRDefault="004625EE">
      <w:pPr>
        <w:pStyle w:val="BasicText"/>
        <w:numPr>
          <w:ilvl w:val="0"/>
          <w:numId w:val="37"/>
        </w:numPr>
      </w:pPr>
      <w:r w:rsidRPr="0000465F">
        <w:t>State-Konsistenz: Jeder Agent kann sich darauf verlassen, dass der vorherige Agent seine Aufgabe vollständig abgeschlossen hat. Der Testing Agent weiß, dass der Code bereits committed wurde; der Review Agent weiß, dass Tests existieren.</w:t>
      </w:r>
    </w:p>
    <w:p w14:paraId="349CA4B0" w14:textId="6C68DD5A" w:rsidR="004625EE" w:rsidRPr="0000465F" w:rsidRDefault="004625EE">
      <w:pPr>
        <w:pStyle w:val="BasicText"/>
        <w:numPr>
          <w:ilvl w:val="0"/>
          <w:numId w:val="37"/>
        </w:numPr>
      </w:pPr>
      <w:r w:rsidRPr="0000465F">
        <w:t>Vereinfachte Fehlerdiagnose: Bei paralleler Ausführung können Fehler aus Interaktionen zwischen Agenten entstehen, die schwer zu diagnostizieren sind. Sequentiell ist die Fehlerquelle eindeutig.</w:t>
      </w:r>
    </w:p>
    <w:p w14:paraId="197B6DC8" w14:textId="0E00B7D1" w:rsidR="004625EE" w:rsidRPr="0000465F" w:rsidRDefault="004625EE">
      <w:pPr>
        <w:pStyle w:val="BasicText"/>
        <w:numPr>
          <w:ilvl w:val="0"/>
          <w:numId w:val="37"/>
        </w:numPr>
      </w:pPr>
      <w:r w:rsidRPr="0000465F">
        <w:t>Reduzierte Komplexität: Synchronisation und Koordination bei paralleler Ausführung erfordern zusätzliche Mechanismen (Locks, Message Queues, etc.), die für einen Proof-of-Concept unverhältnismäßig sind.</w:t>
      </w:r>
    </w:p>
    <w:p w14:paraId="3E7A51B8" w14:textId="6FBB0493" w:rsidR="004625EE" w:rsidRPr="0000465F" w:rsidRDefault="004625EE" w:rsidP="004625EE">
      <w:pPr>
        <w:pStyle w:val="BasicText"/>
      </w:pPr>
      <w:r w:rsidRPr="0000465F">
        <w:t>Sequentielle Ausführung ist langsamer, aber deutlich kontrollierbarer. Für eine wissenschaftliche Evaluation, bei der Nachvollziehbarkeit und Reproduzierbarkeit im Vordergrund stehen, ist dies der richtige Ansatz.</w:t>
      </w:r>
    </w:p>
    <w:p w14:paraId="774C6096" w14:textId="77777777" w:rsidR="00794D6C" w:rsidRPr="0000465F" w:rsidRDefault="00794D6C" w:rsidP="004625EE">
      <w:pPr>
        <w:pStyle w:val="BasicText"/>
      </w:pPr>
    </w:p>
    <w:p w14:paraId="66EA6869" w14:textId="77777777" w:rsidR="00794D6C" w:rsidRPr="0000465F" w:rsidRDefault="00794D6C" w:rsidP="004625EE">
      <w:pPr>
        <w:pStyle w:val="BasicText"/>
      </w:pPr>
    </w:p>
    <w:p w14:paraId="28D0EF59" w14:textId="77777777" w:rsidR="00794D6C" w:rsidRPr="0000465F" w:rsidRDefault="00794D6C" w:rsidP="004625EE">
      <w:pPr>
        <w:pStyle w:val="BasicText"/>
      </w:pPr>
    </w:p>
    <w:p w14:paraId="794A0236" w14:textId="1C04A431" w:rsidR="004625EE" w:rsidRPr="0000465F" w:rsidRDefault="00273F19" w:rsidP="004625EE">
      <w:pPr>
        <w:pStyle w:val="Heading2"/>
      </w:pPr>
      <w:bookmarkStart w:id="75" w:name="_Toc210642431"/>
      <w:r w:rsidRPr="0000465F">
        <w:t>Prompt-Design</w:t>
      </w:r>
      <w:bookmarkEnd w:id="75"/>
    </w:p>
    <w:p w14:paraId="34A5EDDC" w14:textId="7C67C6E2" w:rsidR="00273F19" w:rsidRPr="0000465F" w:rsidRDefault="00273F19" w:rsidP="00273F19">
      <w:pPr>
        <w:pStyle w:val="BasicText"/>
      </w:pPr>
      <w:r w:rsidRPr="0000465F">
        <w:t>Das Prompt-Design ist kritisch für konsistente Agent-Ergebnisse und klare abgrenzungen zu abhängigkeiten und aufgaben sowie Grenzen.</w:t>
      </w:r>
      <w:r w:rsidR="000A3D1C">
        <w:t xml:space="preserve"> </w:t>
      </w:r>
      <w:sdt>
        <w:sdtPr>
          <w:alias w:val="To edit, see citavi.com/edit"/>
          <w:tag w:val="CitaviPlaceholder#379524eb-9b2d-4833-8609-6482fff4198a"/>
          <w:id w:val="1254250092"/>
          <w:placeholder>
            <w:docPart w:val="DefaultPlaceholder_-1854013440"/>
          </w:placeholder>
        </w:sdtPr>
        <w:sdtContent>
          <w:r w:rsidR="000A3D1C">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mNlZTdlLWE3NzgtNDdjZS05YWVjLWEyZGY4YTkwMjY4MiIsIlJhbmdlTGVuZ3RoIjo0LCJSZWZlcmVuY2VJZCI6IjQwOTk2Y2ViLTIwNjctNDA2Ny05Y2ExLWMzNjE0MDU0MmM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EuMDguMjAyNSIsIkVkaXRvcnMiOltdLCJFdmFsdWF0aW9uQ29tcGxleGl0eSI6MCwiRXZhbHVhdGlvblNvdXJjZVRleHRGb3JtYXQiOjAsIkdyb3VwcyI6W10sIkhhc0xhYmVsMSI6ZmFsc2UsIkhhc0xhYmVsMiI6ZmFsc2UsIktleXdvcmRzIjpbXS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mh0dHA6Ly9hcnhpdi5vcmcvYWJzLzI1MDguMTU1MDN2MiIsIlVyaVN0cmluZyI6Imh0dHA6Ly9hcnhpdi5vcmcvYWJzLzI1MDguMTU1MDN2M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XNhdWkiLCJDcmVhdGVkT24iOiIyMDI1LTA5LTA3VDEyOjM2OjU2IiwiTW9kaWZpZWRCeSI6Il9Fc2F1aSIsIklkIjoiMTMxYjlkMDEtODEwNS00NjM1LTliZGQtOGFkNWJkOWU3Y2I5IiwiTW9kaWZpZWRPbiI6IjIwMjUtMDktMDdUMTI6MzY6NTY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yNTA4LjE1NTAzdjIiLCJVcmlTdHJpbmciOiJodHRwOi8vYXJ4aXYub3JnL3BkZi8yNTA4LjE1NTAz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}</w:instrText>
          </w:r>
          <w:r w:rsidR="000A3D1C">
            <w:fldChar w:fldCharType="separate"/>
          </w:r>
          <w:r w:rsidR="000A3D1C">
            <w:t>[16]</w:t>
          </w:r>
          <w:r w:rsidR="000A3D1C">
            <w:fldChar w:fldCharType="end"/>
          </w:r>
        </w:sdtContent>
      </w:sdt>
    </w:p>
    <w:p w14:paraId="3249C802" w14:textId="383FB2DF" w:rsidR="00273F19" w:rsidRPr="0000465F" w:rsidRDefault="00273F19" w:rsidP="00273F19">
      <w:pPr>
        <w:pStyle w:val="BasicText"/>
        <w:rPr>
          <w:b/>
          <w:bCs/>
        </w:rPr>
      </w:pPr>
      <w:commentRangeStart w:id="76"/>
      <w:r w:rsidRPr="0000465F">
        <w:rPr>
          <w:b/>
          <w:bCs/>
        </w:rPr>
        <w:t>System-Prompt-Struktur:</w:t>
      </w:r>
    </w:p>
    <w:p w14:paraId="538AD229" w14:textId="129F9A6F" w:rsidR="00273F19" w:rsidRPr="000A3D1C" w:rsidRDefault="00273F19">
      <w:pPr>
        <w:pStyle w:val="BasicText"/>
        <w:numPr>
          <w:ilvl w:val="0"/>
          <w:numId w:val="38"/>
        </w:numPr>
      </w:pPr>
      <w:r w:rsidRPr="000A3D1C">
        <w:t>Rollendeklaration ("You are a {Agent-Type} specialized in...")</w:t>
      </w:r>
    </w:p>
    <w:p w14:paraId="0FAD5C25" w14:textId="0F3E640F" w:rsidR="00273F19" w:rsidRPr="0000465F" w:rsidRDefault="00273F19">
      <w:pPr>
        <w:pStyle w:val="BasicText"/>
        <w:numPr>
          <w:ilvl w:val="0"/>
          <w:numId w:val="38"/>
        </w:numPr>
      </w:pPr>
      <w:r w:rsidRPr="0000465F">
        <w:t>Verantwortlichkeiten (klare Auflistung)</w:t>
      </w:r>
    </w:p>
    <w:p w14:paraId="08B4A47A" w14:textId="03E7E801" w:rsidR="00273F19" w:rsidRPr="0000465F" w:rsidRDefault="00273F19">
      <w:pPr>
        <w:pStyle w:val="BasicText"/>
        <w:numPr>
          <w:ilvl w:val="0"/>
          <w:numId w:val="38"/>
        </w:numPr>
      </w:pPr>
      <w:r w:rsidRPr="0000465F">
        <w:t>Tech-Stack-Context (Projekt-spezifisch, dynamisch injiziert)</w:t>
      </w:r>
    </w:p>
    <w:p w14:paraId="1516962B" w14:textId="5A3EFF06" w:rsidR="00273F19" w:rsidRPr="0000465F" w:rsidRDefault="00273F19">
      <w:pPr>
        <w:pStyle w:val="BasicText"/>
        <w:numPr>
          <w:ilvl w:val="0"/>
          <w:numId w:val="38"/>
        </w:numPr>
      </w:pPr>
      <w:r w:rsidRPr="0000465F">
        <w:t>Verfügbare Tools (Liste mit Beschreibungen)</w:t>
      </w:r>
    </w:p>
    <w:p w14:paraId="1E8BABCA" w14:textId="00D0C15D" w:rsidR="00273F19" w:rsidRPr="0000465F" w:rsidRDefault="00273F19">
      <w:pPr>
        <w:pStyle w:val="BasicText"/>
        <w:numPr>
          <w:ilvl w:val="0"/>
          <w:numId w:val="38"/>
        </w:numPr>
      </w:pPr>
      <w:r w:rsidRPr="0000465F">
        <w:t>Output-Format-Vorgabe (z.B. JSON für Planning Agent)</w:t>
      </w:r>
    </w:p>
    <w:p w14:paraId="0D700BD3" w14:textId="743C65A3" w:rsidR="00273F19" w:rsidRPr="0000465F" w:rsidRDefault="00273F19">
      <w:pPr>
        <w:pStyle w:val="BasicText"/>
        <w:numPr>
          <w:ilvl w:val="0"/>
          <w:numId w:val="38"/>
        </w:numPr>
      </w:pPr>
      <w:r w:rsidRPr="0000465F">
        <w:t>Completion-Marker-Instruktion</w:t>
      </w:r>
      <w:commentRangeEnd w:id="76"/>
      <w:r w:rsidR="00BC35A8" w:rsidRPr="0000465F">
        <w:rPr>
          <w:rStyle w:val="CommentReference"/>
        </w:rPr>
        <w:commentReference w:id="76"/>
      </w:r>
    </w:p>
    <w:p w14:paraId="1E824AB0" w14:textId="68E1FA46" w:rsidR="00273F19" w:rsidRPr="0000465F" w:rsidRDefault="00273F19" w:rsidP="00273F19">
      <w:pPr>
        <w:pStyle w:val="BasicText"/>
        <w:rPr>
          <w:b/>
          <w:bCs/>
        </w:rPr>
      </w:pPr>
      <w:r w:rsidRPr="0000465F">
        <w:rPr>
          <w:b/>
          <w:bCs/>
        </w:rPr>
        <w:lastRenderedPageBreak/>
        <w:t>Begründung</w:t>
      </w:r>
    </w:p>
    <w:p w14:paraId="0777FBC9" w14:textId="08DE3279" w:rsidR="00273F19" w:rsidRPr="0000465F" w:rsidRDefault="00273F19">
      <w:pPr>
        <w:pStyle w:val="BasicText"/>
        <w:numPr>
          <w:ilvl w:val="0"/>
          <w:numId w:val="39"/>
        </w:numPr>
      </w:pPr>
      <w:r w:rsidRPr="0000465F">
        <w:t>Konsistenz: Identische Prompts über Runs hinweg</w:t>
      </w:r>
      <w:r w:rsidR="000A3D1C">
        <w:t xml:space="preserve"> </w:t>
      </w:r>
      <w:sdt>
        <w:sdtPr>
          <w:alias w:val="To edit, see citavi.com/edit"/>
          <w:tag w:val="CitaviPlaceholder#b92d2253-fd03-4109-991a-06c957503477"/>
          <w:id w:val="-1542666434"/>
          <w:placeholder>
            <w:docPart w:val="DefaultPlaceholder_-1854013440"/>
          </w:placeholder>
        </w:sdtPr>
        <w:sdtContent>
          <w:r w:rsidR="000A3D1C">
            <w:fldChar w:fldCharType="begin"/>
          </w:r>
          <w:r w:rsidR="00E778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ZDZjM2RkLTRlZTYtNDBhMS1iODNhLTYyYTQ3ODk4MTdhYyIsIlJhbmdlTGVuZ3RoIjo0LCJSZWZlcmVuY2VJZCI6ImQ0NWQzYmJjLTEyZWMtNDBjMi1hNzkwLTM0YzI4NzAxYzIy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0NS8zNTQ0NTQ4LjM1ODEzODgiLCJVcmlTdHJpbmciOiJodHRwczovL2RvaS5vcmcvMTAuMTE0NS8zNTQ0NTQ4LjM1ODEzO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zYXVpIiwiQ3JlYXRlZE9uIjoiMjAyNS0wOS0wOFQyMDoxNjo0NSIsIk1vZGlmaWVkQnkiOiJfRXNhdWkiLCJJZCI6Ijk4MzVlZmZiLTgyMDUtNGJlOC1iODJiLTAzMTNkNmY3YTU3NiIsIk1vZGlmaWVkT24iOiIyMDI1LTA5LTA4VDIwOjE2OjQ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kbC5hY20ub3JnL2RvaS9wcm9jZWVkaW5ncy8xMC4xMTQ1LzM1NDQ1NDgiLCJVcmlTdHJpbmciOiJodHRwczovL2RsLmFjbS5vcmcvZG9pL3Byb2NlZWRpbmdzLzEwLjExNDUvMzU0NDU0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1NDQ1NDgiLCJVcmlTdHJpbmciOiJodHRwczovL2RvaS5vcmcvMTAuMTE0NS8zNTQ0NTQ4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}</w:instrText>
          </w:r>
          <w:r w:rsidR="000A3D1C">
            <w:fldChar w:fldCharType="separate"/>
          </w:r>
          <w:r w:rsidR="000A3D1C">
            <w:t>[34]</w:t>
          </w:r>
          <w:r w:rsidR="000A3D1C">
            <w:fldChar w:fldCharType="end"/>
          </w:r>
        </w:sdtContent>
      </w:sdt>
    </w:p>
    <w:p w14:paraId="21030A30" w14:textId="5E0EC5CA" w:rsidR="00273F19" w:rsidRPr="0000465F" w:rsidRDefault="00273F19">
      <w:pPr>
        <w:pStyle w:val="BasicText"/>
        <w:numPr>
          <w:ilvl w:val="0"/>
          <w:numId w:val="39"/>
        </w:numPr>
      </w:pPr>
      <w:r w:rsidRPr="0000465F">
        <w:t>Reproduzierbarkeit: Templates sind versioniert und dokumentiert</w:t>
      </w:r>
    </w:p>
    <w:p w14:paraId="4A74F84E" w14:textId="731BD360" w:rsidR="00273F19" w:rsidRPr="0000465F" w:rsidRDefault="00273F19">
      <w:pPr>
        <w:pStyle w:val="BasicText"/>
        <w:numPr>
          <w:ilvl w:val="0"/>
          <w:numId w:val="39"/>
        </w:numPr>
      </w:pPr>
      <w:r w:rsidRPr="0000465F">
        <w:t>Anpassbarkeit: Tech-Stack wird dynamisch injiziert</w:t>
      </w:r>
    </w:p>
    <w:p w14:paraId="28F014D8" w14:textId="3893C80A" w:rsidR="00273F19" w:rsidRPr="0000465F" w:rsidRDefault="00273F19" w:rsidP="00273F19">
      <w:pPr>
        <w:pStyle w:val="BasicText"/>
      </w:pPr>
      <w:r w:rsidRPr="0000465F">
        <w:t>Woher weiß der Supervisor, dass ein Agent seine Aufgabe abgeschlossen hat?</w:t>
      </w:r>
    </w:p>
    <w:tbl>
      <w:tblPr>
        <w:tblStyle w:val="TableGrid"/>
        <w:tblW w:w="0" w:type="auto"/>
        <w:tblLook w:val="04A0" w:firstRow="1" w:lastRow="0" w:firstColumn="1" w:lastColumn="0" w:noHBand="0" w:noVBand="1"/>
      </w:tblPr>
      <w:tblGrid>
        <w:gridCol w:w="1271"/>
        <w:gridCol w:w="7088"/>
      </w:tblGrid>
      <w:tr w:rsidR="008D30CE" w:rsidRPr="0000465F" w14:paraId="5725CF57" w14:textId="77777777" w:rsidTr="008D30CE">
        <w:tc>
          <w:tcPr>
            <w:tcW w:w="1271" w:type="dxa"/>
          </w:tcPr>
          <w:p w14:paraId="4620C103" w14:textId="59960734" w:rsidR="008D30CE" w:rsidRPr="0000465F" w:rsidRDefault="008D30CE" w:rsidP="00273F19">
            <w:pPr>
              <w:pStyle w:val="BasicText"/>
            </w:pPr>
            <w:r w:rsidRPr="0000465F">
              <w:rPr>
                <w:b/>
                <w:bCs/>
              </w:rPr>
              <w:t>Agent</w:t>
            </w:r>
          </w:p>
        </w:tc>
        <w:tc>
          <w:tcPr>
            <w:tcW w:w="7088" w:type="dxa"/>
          </w:tcPr>
          <w:p w14:paraId="71997B62" w14:textId="3B7B38B7" w:rsidR="008D30CE" w:rsidRPr="00191A7B" w:rsidRDefault="008D30CE" w:rsidP="00273F19">
            <w:pPr>
              <w:pStyle w:val="BasicText"/>
              <w:rPr>
                <w:b/>
                <w:bCs/>
              </w:rPr>
            </w:pPr>
            <w:r w:rsidRPr="00191A7B">
              <w:rPr>
                <w:b/>
                <w:bCs/>
              </w:rPr>
              <w:t>Primäre Marker</w:t>
            </w:r>
            <w:r w:rsidRPr="00191A7B">
              <w:rPr>
                <w:b/>
                <w:bCs/>
              </w:rPr>
              <w:tab/>
            </w:r>
          </w:p>
        </w:tc>
      </w:tr>
      <w:tr w:rsidR="008D30CE" w:rsidRPr="0000465F" w14:paraId="27097BD9" w14:textId="77777777" w:rsidTr="008D30CE">
        <w:tc>
          <w:tcPr>
            <w:tcW w:w="1271" w:type="dxa"/>
          </w:tcPr>
          <w:p w14:paraId="60901C5D" w14:textId="6C6C28C1" w:rsidR="008D30CE" w:rsidRPr="0000465F" w:rsidRDefault="008D30CE" w:rsidP="00273F19">
            <w:pPr>
              <w:pStyle w:val="BasicText"/>
            </w:pPr>
            <w:r w:rsidRPr="0000465F">
              <w:t>Planning</w:t>
            </w:r>
          </w:p>
        </w:tc>
        <w:tc>
          <w:tcPr>
            <w:tcW w:w="7088" w:type="dxa"/>
          </w:tcPr>
          <w:p w14:paraId="139CFADF" w14:textId="619EE2CD" w:rsidR="008D30CE" w:rsidRPr="0000465F" w:rsidRDefault="008D30CE" w:rsidP="00273F19">
            <w:pPr>
              <w:pStyle w:val="BasicText"/>
            </w:pPr>
            <w:r w:rsidRPr="0000465F">
              <w:t>"PLAN COMPLETE"</w:t>
            </w:r>
          </w:p>
        </w:tc>
      </w:tr>
      <w:tr w:rsidR="008D30CE" w:rsidRPr="0000465F" w14:paraId="61858FAE" w14:textId="77777777" w:rsidTr="008D30CE">
        <w:tc>
          <w:tcPr>
            <w:tcW w:w="1271" w:type="dxa"/>
          </w:tcPr>
          <w:p w14:paraId="31E0F5EC" w14:textId="5D0079BD" w:rsidR="008D30CE" w:rsidRPr="0000465F" w:rsidRDefault="008D30CE" w:rsidP="00273F19">
            <w:pPr>
              <w:pStyle w:val="BasicText"/>
            </w:pPr>
            <w:r w:rsidRPr="0000465F">
              <w:t>Coding</w:t>
            </w:r>
          </w:p>
        </w:tc>
        <w:tc>
          <w:tcPr>
            <w:tcW w:w="7088" w:type="dxa"/>
          </w:tcPr>
          <w:p w14:paraId="1E471A28" w14:textId="133DB96E" w:rsidR="008D30CE" w:rsidRPr="0000465F" w:rsidRDefault="008D30CE" w:rsidP="00273F19">
            <w:pPr>
              <w:pStyle w:val="BasicText"/>
            </w:pPr>
            <w:r w:rsidRPr="0000465F">
              <w:t>"IMPLEMENTATION COMPLETE"</w:t>
            </w:r>
            <w:r w:rsidRPr="0000465F">
              <w:tab/>
            </w:r>
          </w:p>
        </w:tc>
      </w:tr>
      <w:tr w:rsidR="008D30CE" w:rsidRPr="0000465F" w14:paraId="54353FE4" w14:textId="77777777" w:rsidTr="008D30CE">
        <w:tc>
          <w:tcPr>
            <w:tcW w:w="1271" w:type="dxa"/>
          </w:tcPr>
          <w:p w14:paraId="5BE5FC26" w14:textId="152565CB" w:rsidR="008D30CE" w:rsidRPr="0000465F" w:rsidRDefault="008D30CE" w:rsidP="00273F19">
            <w:pPr>
              <w:pStyle w:val="BasicText"/>
            </w:pPr>
            <w:r w:rsidRPr="0000465F">
              <w:t>Testing</w:t>
            </w:r>
            <w:r w:rsidRPr="0000465F">
              <w:tab/>
            </w:r>
          </w:p>
        </w:tc>
        <w:tc>
          <w:tcPr>
            <w:tcW w:w="7088" w:type="dxa"/>
          </w:tcPr>
          <w:p w14:paraId="210713E6" w14:textId="1202B423" w:rsidR="008D30CE" w:rsidRPr="0000465F" w:rsidRDefault="008D30CE" w:rsidP="00273F19">
            <w:pPr>
              <w:pStyle w:val="BasicText"/>
            </w:pPr>
            <w:r w:rsidRPr="0000465F">
              <w:t>"TESTS GENERATED"</w:t>
            </w:r>
          </w:p>
        </w:tc>
      </w:tr>
      <w:tr w:rsidR="008D30CE" w:rsidRPr="0000465F" w14:paraId="21072EF7" w14:textId="77777777" w:rsidTr="008D30CE">
        <w:tc>
          <w:tcPr>
            <w:tcW w:w="1271" w:type="dxa"/>
          </w:tcPr>
          <w:p w14:paraId="0E67A446" w14:textId="1BE403FB" w:rsidR="008D30CE" w:rsidRPr="0000465F" w:rsidRDefault="008D30CE" w:rsidP="00273F19">
            <w:pPr>
              <w:pStyle w:val="BasicText"/>
            </w:pPr>
            <w:r w:rsidRPr="0000465F">
              <w:t>Review</w:t>
            </w:r>
          </w:p>
        </w:tc>
        <w:tc>
          <w:tcPr>
            <w:tcW w:w="7088" w:type="dxa"/>
          </w:tcPr>
          <w:p w14:paraId="3915D983" w14:textId="026AA4A4" w:rsidR="008D30CE" w:rsidRPr="0000465F" w:rsidRDefault="008D30CE" w:rsidP="008D30CE">
            <w:pPr>
              <w:pStyle w:val="BasicText"/>
              <w:keepNext/>
            </w:pPr>
            <w:r w:rsidRPr="0000465F">
              <w:t>"MR APPROVED"</w:t>
            </w:r>
            <w:r w:rsidRPr="0000465F">
              <w:tab/>
            </w:r>
          </w:p>
        </w:tc>
      </w:tr>
    </w:tbl>
    <w:p w14:paraId="0EBBFE27" w14:textId="77777777" w:rsidR="008D30CE" w:rsidRPr="0000465F" w:rsidRDefault="008D30CE">
      <w:pPr>
        <w:pStyle w:val="Caption"/>
      </w:pPr>
    </w:p>
    <w:p w14:paraId="566BB459" w14:textId="14FED19C" w:rsidR="008D30CE" w:rsidRPr="0000465F" w:rsidRDefault="008D30CE">
      <w:pPr>
        <w:pStyle w:val="Caption"/>
      </w:pPr>
      <w:bookmarkStart w:id="77" w:name="_Toc210521105"/>
      <w:r w:rsidRPr="0000465F">
        <w:t xml:space="preserve">Tabelle </w:t>
      </w:r>
      <w:r>
        <w:fldChar w:fldCharType="begin"/>
      </w:r>
      <w:r>
        <w:instrText xml:space="preserve"> SEQ Tabelle \* ARABIC </w:instrText>
      </w:r>
      <w:r>
        <w:fldChar w:fldCharType="separate"/>
      </w:r>
      <w:r w:rsidRPr="0000465F">
        <w:t>2</w:t>
      </w:r>
      <w:r>
        <w:fldChar w:fldCharType="end"/>
      </w:r>
      <w:r w:rsidRPr="0000465F">
        <w:t xml:space="preserve"> Multi-Pattern Success-Marker-System</w:t>
      </w:r>
      <w:bookmarkEnd w:id="77"/>
    </w:p>
    <w:p w14:paraId="595AE0CB" w14:textId="77777777" w:rsidR="008D30CE" w:rsidRPr="0000465F" w:rsidRDefault="008D30CE" w:rsidP="00273F19">
      <w:pPr>
        <w:pStyle w:val="BasicText"/>
      </w:pPr>
    </w:p>
    <w:p w14:paraId="721BF8D6" w14:textId="77777777" w:rsidR="00794D6C" w:rsidRPr="0000465F" w:rsidRDefault="00794D6C" w:rsidP="00273F19">
      <w:pPr>
        <w:pStyle w:val="BasicText"/>
      </w:pPr>
    </w:p>
    <w:p w14:paraId="7A9D4E8E" w14:textId="77777777" w:rsidR="00794D6C" w:rsidRPr="0000465F" w:rsidRDefault="00794D6C" w:rsidP="00273F19">
      <w:pPr>
        <w:pStyle w:val="BasicText"/>
      </w:pPr>
    </w:p>
    <w:p w14:paraId="2458A18D" w14:textId="77777777" w:rsidR="00794D6C" w:rsidRPr="0000465F" w:rsidRDefault="00794D6C" w:rsidP="00273F19">
      <w:pPr>
        <w:pStyle w:val="BasicText"/>
      </w:pPr>
    </w:p>
    <w:p w14:paraId="2B74EA77" w14:textId="77777777" w:rsidR="00794D6C" w:rsidRPr="0000465F" w:rsidRDefault="00794D6C" w:rsidP="00794D6C">
      <w:pPr>
        <w:pStyle w:val="Heading2"/>
      </w:pPr>
      <w:bookmarkStart w:id="78" w:name="_Toc210642432"/>
      <w:r w:rsidRPr="0000465F">
        <w:t>Workflow-Design</w:t>
      </w:r>
      <w:bookmarkEnd w:id="78"/>
    </w:p>
    <w:p w14:paraId="3F53A575" w14:textId="77777777" w:rsidR="00794D6C" w:rsidRPr="0000465F" w:rsidRDefault="00794D6C" w:rsidP="00794D6C">
      <w:r w:rsidRPr="0000465F">
        <w:t>Der End-to-End-Workflow gliedert sich in vier Hauptphasen, die vom Supervisor koordiniert werden und den in Kapitel 3.3 beschriebenen Versuchsaufbau operationalisieren.</w:t>
      </w:r>
    </w:p>
    <w:p w14:paraId="06FF4543" w14:textId="77777777" w:rsidR="00794D6C" w:rsidRPr="0000465F" w:rsidRDefault="00794D6C" w:rsidP="00794D6C">
      <w:pPr>
        <w:pStyle w:val="Heading3"/>
      </w:pPr>
      <w:bookmarkStart w:id="79" w:name="_Toc210642433"/>
      <w:r w:rsidRPr="0000465F">
        <w:t>Initialisierungsphase</w:t>
      </w:r>
      <w:bookmarkEnd w:id="79"/>
    </w:p>
    <w:p w14:paraId="0A10C0F5" w14:textId="77777777" w:rsidR="00794D6C" w:rsidRPr="0000465F" w:rsidRDefault="00794D6C" w:rsidP="00794D6C">
      <w:pPr>
        <w:pStyle w:val="BasicText"/>
      </w:pPr>
      <w:r w:rsidRPr="0000465F">
        <w:t>MCP-Client starten (GitLab-Server, FileSystem-Server)</w:t>
      </w:r>
    </w:p>
    <w:p w14:paraId="3FC73186" w14:textId="77777777" w:rsidR="00794D6C" w:rsidRPr="0000465F" w:rsidRDefault="00794D6C" w:rsidP="00794D6C">
      <w:pPr>
        <w:pStyle w:val="BasicText"/>
      </w:pPr>
      <w:r w:rsidRPr="0000465F">
        <w:t>GitLab-Verbindung herstellen und validieren</w:t>
      </w:r>
    </w:p>
    <w:p w14:paraId="57C3B633" w14:textId="77777777" w:rsidR="00794D6C" w:rsidRPr="0000465F" w:rsidRDefault="00794D6C" w:rsidP="00794D6C">
      <w:pPr>
        <w:pStyle w:val="BasicText"/>
      </w:pPr>
      <w:r w:rsidRPr="0000465F">
        <w:t>Issues abrufen</w:t>
      </w:r>
    </w:p>
    <w:p w14:paraId="0A31982D" w14:textId="77777777" w:rsidR="00794D6C" w:rsidRPr="0000465F" w:rsidRDefault="00794D6C" w:rsidP="00794D6C">
      <w:pPr>
        <w:pStyle w:val="Heading3"/>
      </w:pPr>
      <w:bookmarkStart w:id="80" w:name="_Toc210642434"/>
      <w:r w:rsidRPr="0000465F">
        <w:lastRenderedPageBreak/>
        <w:t>Planungphase</w:t>
      </w:r>
      <w:bookmarkEnd w:id="80"/>
    </w:p>
    <w:p w14:paraId="2BA79B10" w14:textId="77777777" w:rsidR="00794D6C" w:rsidRPr="0000465F" w:rsidRDefault="00794D6C" w:rsidP="00794D6C">
      <w:pPr>
        <w:pStyle w:val="BasicText"/>
      </w:pPr>
      <w:r w:rsidRPr="0000465F">
        <w:t>Planning Agent analysiert alle offenen Issues</w:t>
      </w:r>
    </w:p>
    <w:p w14:paraId="57F48ECD" w14:textId="77777777" w:rsidR="00794D6C" w:rsidRPr="00F366CD" w:rsidRDefault="00794D6C" w:rsidP="00794D6C">
      <w:pPr>
        <w:pStyle w:val="BasicText"/>
        <w:rPr>
          <w:lang w:val="en-GB"/>
        </w:rPr>
      </w:pPr>
      <w:r w:rsidRPr="00F366CD">
        <w:rPr>
          <w:lang w:val="en-GB"/>
        </w:rPr>
        <w:t>Priorisierung nach Labels (critical &gt; high &gt; medium &gt; low)</w:t>
      </w:r>
    </w:p>
    <w:p w14:paraId="5C172E14" w14:textId="77777777" w:rsidR="00794D6C" w:rsidRPr="0000465F" w:rsidRDefault="00794D6C" w:rsidP="00794D6C">
      <w:pPr>
        <w:pStyle w:val="BasicText"/>
      </w:pPr>
      <w:r w:rsidRPr="0000465F">
        <w:t>Abhängigkeitsauflösung (wenn Issue A in Issue B erwähnt wird)</w:t>
      </w:r>
    </w:p>
    <w:p w14:paraId="004FACC8" w14:textId="77777777" w:rsidR="00794D6C" w:rsidRPr="0000465F" w:rsidRDefault="00794D6C" w:rsidP="00794D6C">
      <w:pPr>
        <w:pStyle w:val="BasicText"/>
      </w:pPr>
      <w:r w:rsidRPr="0000465F">
        <w:t>Output: Priorisierte Liste von Issues zur Bearbeitung</w:t>
      </w:r>
    </w:p>
    <w:p w14:paraId="0BA41D45" w14:textId="77777777" w:rsidR="00794D6C" w:rsidRPr="0000465F" w:rsidRDefault="00794D6C" w:rsidP="00794D6C">
      <w:pPr>
        <w:pStyle w:val="Heading3"/>
      </w:pPr>
      <w:bookmarkStart w:id="81" w:name="_Toc210642435"/>
      <w:r w:rsidRPr="0000465F">
        <w:t>Implementierungsphase</w:t>
      </w:r>
      <w:bookmarkEnd w:id="81"/>
    </w:p>
    <w:p w14:paraId="3203A4C7" w14:textId="77777777" w:rsidR="00794D6C" w:rsidRPr="0000465F" w:rsidRDefault="00794D6C" w:rsidP="00794D6C">
      <w:pPr>
        <w:pStyle w:val="BasicText"/>
      </w:pPr>
      <w:r w:rsidRPr="0000465F">
        <w:t>Sequentielle Bearbeitung jedes Issues</w:t>
      </w:r>
    </w:p>
    <w:p w14:paraId="50D53DCD" w14:textId="77777777" w:rsidR="00794D6C" w:rsidRPr="00F366CD" w:rsidRDefault="00794D6C" w:rsidP="00794D6C">
      <w:pPr>
        <w:pStyle w:val="BasicText"/>
        <w:rPr>
          <w:lang w:val="en-GB"/>
        </w:rPr>
      </w:pPr>
      <w:r w:rsidRPr="00F366CD">
        <w:rPr>
          <w:lang w:val="en-GB"/>
        </w:rPr>
        <w:t>Pro Issue: Coding → Testing → Review (3-Phasen-Workflow)</w:t>
      </w:r>
    </w:p>
    <w:p w14:paraId="1FB0B20F" w14:textId="77777777" w:rsidR="00794D6C" w:rsidRPr="0000465F" w:rsidRDefault="00794D6C" w:rsidP="00794D6C">
      <w:pPr>
        <w:pStyle w:val="BasicText"/>
      </w:pPr>
      <w:r w:rsidRPr="0000465F">
        <w:t>Metriken-Erfassung während der Bearbeitung</w:t>
      </w:r>
    </w:p>
    <w:p w14:paraId="58ABBDAB" w14:textId="77777777" w:rsidR="00794D6C" w:rsidRPr="0000465F" w:rsidRDefault="00794D6C" w:rsidP="00794D6C">
      <w:pPr>
        <w:pStyle w:val="Heading3"/>
      </w:pPr>
      <w:bookmarkStart w:id="82" w:name="_Toc210642436"/>
      <w:r w:rsidRPr="0000465F">
        <w:t>Abschluss</w:t>
      </w:r>
      <w:bookmarkEnd w:id="82"/>
    </w:p>
    <w:p w14:paraId="4F982941" w14:textId="77777777" w:rsidR="00794D6C" w:rsidRPr="0000465F" w:rsidRDefault="00794D6C" w:rsidP="00794D6C">
      <w:pPr>
        <w:pStyle w:val="BasicText"/>
      </w:pPr>
      <w:r w:rsidRPr="0000465F">
        <w:t>Aggregation aller gesammelten Metriken</w:t>
      </w:r>
    </w:p>
    <w:p w14:paraId="1B737E2E" w14:textId="77777777" w:rsidR="00794D6C" w:rsidRPr="0000465F" w:rsidRDefault="00794D6C" w:rsidP="00794D6C">
      <w:pPr>
        <w:pStyle w:val="BasicText"/>
      </w:pPr>
      <w:r w:rsidRPr="0000465F">
        <w:t>Export in zwei Formaten: JSON (detailliert) und CSV (aggregiert für Statistik)</w:t>
      </w:r>
    </w:p>
    <w:p w14:paraId="38BC5CD7" w14:textId="77777777" w:rsidR="00794D6C" w:rsidRPr="0000465F" w:rsidRDefault="00794D6C" w:rsidP="00794D6C">
      <w:pPr>
        <w:pStyle w:val="BasicText"/>
      </w:pPr>
      <w:r w:rsidRPr="0000465F">
        <w:t>Cleanup und Shutdown</w:t>
      </w:r>
    </w:p>
    <w:p w14:paraId="2FB4A3EA" w14:textId="77777777" w:rsidR="00794D6C" w:rsidRPr="0000465F" w:rsidRDefault="00794D6C" w:rsidP="00273F19">
      <w:pPr>
        <w:pStyle w:val="BasicText"/>
      </w:pPr>
    </w:p>
    <w:p w14:paraId="7B328EB7" w14:textId="5800376C" w:rsidR="00836161" w:rsidRPr="0000465F" w:rsidRDefault="00855260" w:rsidP="00273F19">
      <w:pPr>
        <w:pStyle w:val="Heading2"/>
      </w:pPr>
      <w:bookmarkStart w:id="83" w:name="_Toc210642437"/>
      <w:r w:rsidRPr="0000465F">
        <w:t>Datenfluss</w:t>
      </w:r>
      <w:bookmarkEnd w:id="83"/>
    </w:p>
    <w:p w14:paraId="2F95FC9E" w14:textId="627B82AF" w:rsidR="00273F19" w:rsidRPr="0000465F" w:rsidRDefault="00273F19" w:rsidP="00273F19">
      <w:pPr>
        <w:pStyle w:val="BasicText"/>
      </w:pPr>
      <w:r w:rsidRPr="0000465F">
        <w:t>Agenten kommunizieren indirekt über den Supervisor, nicht direkt untereinander. Der Datenfluss pro Issue:</w:t>
      </w:r>
    </w:p>
    <w:p w14:paraId="47A30FB1" w14:textId="198299CB" w:rsidR="00273F19" w:rsidRPr="0000465F" w:rsidRDefault="00273F19" w:rsidP="00273F19">
      <w:pPr>
        <w:pStyle w:val="BasicText"/>
      </w:pPr>
      <w:r w:rsidRPr="0000465F">
        <w:rPr>
          <w:noProof/>
        </w:rPr>
        <w:lastRenderedPageBreak/>
        <w:drawing>
          <wp:inline distT="0" distB="0" distL="0" distR="0" wp14:anchorId="63982DD3" wp14:editId="157974DA">
            <wp:extent cx="5397500" cy="3930650"/>
            <wp:effectExtent l="0" t="0" r="0" b="0"/>
            <wp:docPr id="7907163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7500" cy="3930650"/>
                    </a:xfrm>
                    <a:prstGeom prst="rect">
                      <a:avLst/>
                    </a:prstGeom>
                    <a:noFill/>
                    <a:ln>
                      <a:noFill/>
                    </a:ln>
                  </pic:spPr>
                </pic:pic>
              </a:graphicData>
            </a:graphic>
          </wp:inline>
        </w:drawing>
      </w:r>
    </w:p>
    <w:p w14:paraId="3543CB20" w14:textId="77777777" w:rsidR="00BC35A8" w:rsidRPr="0000465F" w:rsidRDefault="00BC35A8" w:rsidP="00273F19">
      <w:pPr>
        <w:pStyle w:val="BasicText"/>
      </w:pPr>
    </w:p>
    <w:p w14:paraId="4399B23F" w14:textId="77777777" w:rsidR="00BC35A8" w:rsidRPr="0000465F" w:rsidRDefault="00BC35A8" w:rsidP="00273F19">
      <w:pPr>
        <w:pStyle w:val="BasicText"/>
      </w:pPr>
    </w:p>
    <w:p w14:paraId="188B7551" w14:textId="77777777" w:rsidR="00BC35A8" w:rsidRPr="0000465F" w:rsidRDefault="00BC35A8" w:rsidP="00273F19">
      <w:pPr>
        <w:pStyle w:val="BasicText"/>
      </w:pPr>
    </w:p>
    <w:p w14:paraId="2C7C60B1" w14:textId="77777777" w:rsidR="00BC35A8" w:rsidRPr="0000465F" w:rsidRDefault="00BC35A8" w:rsidP="00273F19">
      <w:pPr>
        <w:pStyle w:val="BasicText"/>
      </w:pPr>
    </w:p>
    <w:p w14:paraId="2C75ECCF" w14:textId="77777777" w:rsidR="00BC35A8" w:rsidRPr="0000465F" w:rsidRDefault="00BC35A8" w:rsidP="00273F19">
      <w:pPr>
        <w:pStyle w:val="BasicText"/>
      </w:pPr>
    </w:p>
    <w:p w14:paraId="0849A78D" w14:textId="77777777" w:rsidR="00BC35A8" w:rsidRPr="0000465F" w:rsidRDefault="00BC35A8" w:rsidP="00273F19">
      <w:pPr>
        <w:pStyle w:val="BasicText"/>
      </w:pPr>
    </w:p>
    <w:p w14:paraId="770E8770" w14:textId="77777777" w:rsidR="00BC35A8" w:rsidRPr="0000465F" w:rsidRDefault="00BC35A8" w:rsidP="00273F19">
      <w:pPr>
        <w:pStyle w:val="BasicText"/>
      </w:pPr>
    </w:p>
    <w:p w14:paraId="417F916C" w14:textId="77777777" w:rsidR="00BC35A8" w:rsidRPr="0000465F" w:rsidRDefault="00BC35A8" w:rsidP="00273F19">
      <w:pPr>
        <w:pStyle w:val="BasicText"/>
      </w:pPr>
    </w:p>
    <w:p w14:paraId="0FF9E495" w14:textId="577588B9" w:rsidR="00855260" w:rsidRPr="0000465F" w:rsidRDefault="0047018F" w:rsidP="0047018F">
      <w:pPr>
        <w:pStyle w:val="Heading2"/>
      </w:pPr>
      <w:bookmarkStart w:id="84" w:name="_Toc210642438"/>
      <w:r w:rsidRPr="0000465F">
        <w:t>Me</w:t>
      </w:r>
      <w:r w:rsidR="00BC35A8" w:rsidRPr="0000465F">
        <w:t>sskonzept</w:t>
      </w:r>
      <w:bookmarkEnd w:id="84"/>
    </w:p>
    <w:p w14:paraId="1C967399" w14:textId="4EE42E8D" w:rsidR="00BC35A8" w:rsidRPr="0000465F" w:rsidRDefault="00BC35A8" w:rsidP="00BC35A8">
      <w:r w:rsidRPr="0000465F">
        <w:t>Die Operationalisierung der Metriken (Kapitel 3.4) erfolgt durch systematische Datenerfassung während des Workflows.</w:t>
      </w:r>
    </w:p>
    <w:p w14:paraId="69A3B221" w14:textId="7019F225" w:rsidR="00BC35A8" w:rsidRPr="0000465F" w:rsidRDefault="00BC35A8" w:rsidP="00BC35A8">
      <w:pPr>
        <w:pStyle w:val="Heading3"/>
      </w:pPr>
      <w:bookmarkStart w:id="85" w:name="_Toc210642439"/>
      <w:r w:rsidRPr="0000465F">
        <w:t>Erfolgsmetriken</w:t>
      </w:r>
      <w:bookmarkEnd w:id="85"/>
    </w:p>
    <w:p w14:paraId="3D87C4CD" w14:textId="502B01F1" w:rsidR="00BC35A8" w:rsidRPr="0000465F" w:rsidRDefault="00BC35A8" w:rsidP="00BC35A8">
      <w:pPr>
        <w:pStyle w:val="BasicText"/>
        <w:rPr>
          <w:b/>
          <w:bCs/>
        </w:rPr>
      </w:pPr>
      <w:r w:rsidRPr="0000465F">
        <w:rPr>
          <w:b/>
          <w:bCs/>
        </w:rPr>
        <w:t>Operationalisierung</w:t>
      </w:r>
    </w:p>
    <w:tbl>
      <w:tblPr>
        <w:tblW w:w="8240" w:type="dxa"/>
        <w:shd w:val="clear" w:color="auto" w:fill="1E1F22"/>
        <w:tblCellMar>
          <w:top w:w="15" w:type="dxa"/>
          <w:left w:w="15" w:type="dxa"/>
          <w:bottom w:w="15" w:type="dxa"/>
          <w:right w:w="15" w:type="dxa"/>
        </w:tblCellMar>
        <w:tblLook w:val="04A0" w:firstRow="1" w:lastRow="0" w:firstColumn="1" w:lastColumn="0" w:noHBand="0" w:noVBand="1"/>
      </w:tblPr>
      <w:tblGrid>
        <w:gridCol w:w="2094"/>
        <w:gridCol w:w="2196"/>
        <w:gridCol w:w="2584"/>
        <w:gridCol w:w="1366"/>
      </w:tblGrid>
      <w:tr w:rsidR="00BC35A8" w:rsidRPr="0000465F" w14:paraId="3C921BF0" w14:textId="77777777">
        <w:trPr>
          <w:tblHeader/>
        </w:trPr>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07E4CB0B" w14:textId="77777777" w:rsidR="00BC35A8" w:rsidRPr="0000465F" w:rsidRDefault="00BC35A8" w:rsidP="00BC35A8">
            <w:pPr>
              <w:pStyle w:val="BasicText"/>
              <w:rPr>
                <w:b/>
                <w:bCs/>
                <w:sz w:val="16"/>
                <w:szCs w:val="12"/>
              </w:rPr>
            </w:pPr>
            <w:r w:rsidRPr="0000465F">
              <w:rPr>
                <w:b/>
                <w:bCs/>
                <w:sz w:val="16"/>
                <w:szCs w:val="12"/>
              </w:rPr>
              <w:lastRenderedPageBreak/>
              <w:t>Metrik</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6F4E17B8" w14:textId="77777777" w:rsidR="00BC35A8" w:rsidRPr="0000465F" w:rsidRDefault="00BC35A8" w:rsidP="00BC35A8">
            <w:pPr>
              <w:pStyle w:val="BasicText"/>
              <w:rPr>
                <w:b/>
                <w:bCs/>
                <w:sz w:val="16"/>
                <w:szCs w:val="12"/>
              </w:rPr>
            </w:pPr>
            <w:r w:rsidRPr="0000465F">
              <w:rPr>
                <w:b/>
                <w:bCs/>
                <w:sz w:val="16"/>
                <w:szCs w:val="12"/>
              </w:rPr>
              <w:t>Datenquelle</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21F0ECED" w14:textId="77777777" w:rsidR="00BC35A8" w:rsidRPr="0000465F" w:rsidRDefault="00BC35A8" w:rsidP="00BC35A8">
            <w:pPr>
              <w:pStyle w:val="BasicText"/>
              <w:rPr>
                <w:b/>
                <w:bCs/>
                <w:sz w:val="16"/>
                <w:szCs w:val="12"/>
              </w:rPr>
            </w:pPr>
            <w:r w:rsidRPr="0000465F">
              <w:rPr>
                <w:b/>
                <w:bCs/>
                <w:sz w:val="16"/>
                <w:szCs w:val="12"/>
              </w:rPr>
              <w:t>Erhebung</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32BDF5F9" w14:textId="77777777" w:rsidR="00BC35A8" w:rsidRPr="0000465F" w:rsidRDefault="00BC35A8" w:rsidP="00BC35A8">
            <w:pPr>
              <w:pStyle w:val="BasicText"/>
              <w:rPr>
                <w:b/>
                <w:bCs/>
                <w:sz w:val="16"/>
                <w:szCs w:val="12"/>
              </w:rPr>
            </w:pPr>
            <w:r w:rsidRPr="0000465F">
              <w:rPr>
                <w:b/>
                <w:bCs/>
                <w:sz w:val="16"/>
                <w:szCs w:val="12"/>
              </w:rPr>
              <w:t>Codierung</w:t>
            </w:r>
          </w:p>
        </w:tc>
      </w:tr>
      <w:tr w:rsidR="00BC35A8" w:rsidRPr="0000465F" w14:paraId="083E468C" w14:textId="77777777">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4C468ECB" w14:textId="77777777" w:rsidR="00BC35A8" w:rsidRPr="0000465F" w:rsidRDefault="00BC35A8" w:rsidP="00BC35A8">
            <w:pPr>
              <w:pStyle w:val="BasicText"/>
              <w:rPr>
                <w:sz w:val="16"/>
                <w:szCs w:val="12"/>
              </w:rPr>
            </w:pPr>
            <w:r w:rsidRPr="0000465F">
              <w:rPr>
                <w:b/>
                <w:bCs/>
                <w:sz w:val="16"/>
                <w:szCs w:val="12"/>
              </w:rPr>
              <w:t>MR-Erfolg</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49E0DBF6" w14:textId="77777777" w:rsidR="00BC35A8" w:rsidRPr="0000465F" w:rsidRDefault="00BC35A8" w:rsidP="00BC35A8">
            <w:pPr>
              <w:pStyle w:val="BasicText"/>
              <w:rPr>
                <w:sz w:val="16"/>
                <w:szCs w:val="12"/>
              </w:rPr>
            </w:pPr>
            <w:r w:rsidRPr="0000465F">
              <w:rPr>
                <w:sz w:val="16"/>
                <w:szCs w:val="12"/>
              </w:rPr>
              <w:t>GitLab API</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52633A84" w14:textId="77777777" w:rsidR="00BC35A8" w:rsidRPr="0000465F" w:rsidRDefault="00BC35A8" w:rsidP="00BC35A8">
            <w:pPr>
              <w:pStyle w:val="BasicText"/>
              <w:rPr>
                <w:sz w:val="16"/>
                <w:szCs w:val="12"/>
              </w:rPr>
            </w:pPr>
            <w:r w:rsidRPr="0000465F">
              <w:rPr>
                <w:sz w:val="16"/>
                <w:szCs w:val="12"/>
              </w:rPr>
              <w:t>MR.state == 'merged'</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43C8C51A" w14:textId="77777777" w:rsidR="00BC35A8" w:rsidRPr="0000465F" w:rsidRDefault="00BC35A8" w:rsidP="00BC35A8">
            <w:pPr>
              <w:pStyle w:val="BasicText"/>
              <w:rPr>
                <w:sz w:val="16"/>
                <w:szCs w:val="12"/>
              </w:rPr>
            </w:pPr>
            <w:r w:rsidRPr="0000465F">
              <w:rPr>
                <w:sz w:val="16"/>
                <w:szCs w:val="12"/>
              </w:rPr>
              <w:t>Binär (1/0)</w:t>
            </w:r>
          </w:p>
        </w:tc>
      </w:tr>
      <w:tr w:rsidR="00BC35A8" w:rsidRPr="0000465F" w14:paraId="18B1EAC1" w14:textId="77777777">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58252301" w14:textId="77777777" w:rsidR="00BC35A8" w:rsidRPr="0000465F" w:rsidRDefault="00BC35A8" w:rsidP="00BC35A8">
            <w:pPr>
              <w:pStyle w:val="BasicText"/>
              <w:rPr>
                <w:sz w:val="16"/>
                <w:szCs w:val="12"/>
              </w:rPr>
            </w:pPr>
            <w:r w:rsidRPr="0000465F">
              <w:rPr>
                <w:b/>
                <w:bCs/>
                <w:sz w:val="16"/>
                <w:szCs w:val="12"/>
              </w:rPr>
              <w:t>Pipeline-Erfolg</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23BCB568" w14:textId="77777777" w:rsidR="00BC35A8" w:rsidRPr="0000465F" w:rsidRDefault="00BC35A8" w:rsidP="00BC35A8">
            <w:pPr>
              <w:pStyle w:val="BasicText"/>
              <w:rPr>
                <w:sz w:val="16"/>
                <w:szCs w:val="12"/>
              </w:rPr>
            </w:pPr>
            <w:r w:rsidRPr="0000465F">
              <w:rPr>
                <w:sz w:val="16"/>
                <w:szCs w:val="12"/>
              </w:rPr>
              <w:t>GitLab API</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19881AAB" w14:textId="77777777" w:rsidR="00BC35A8" w:rsidRPr="0000465F" w:rsidRDefault="00BC35A8" w:rsidP="00BC35A8">
            <w:pPr>
              <w:pStyle w:val="BasicText"/>
              <w:rPr>
                <w:sz w:val="16"/>
                <w:szCs w:val="12"/>
              </w:rPr>
            </w:pPr>
            <w:r w:rsidRPr="0000465F">
              <w:rPr>
                <w:sz w:val="16"/>
                <w:szCs w:val="12"/>
              </w:rPr>
              <w:t>Pipeline.status == 'success'</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1573DB54" w14:textId="77777777" w:rsidR="00BC35A8" w:rsidRPr="0000465F" w:rsidRDefault="00BC35A8" w:rsidP="00BC35A8">
            <w:pPr>
              <w:pStyle w:val="BasicText"/>
              <w:rPr>
                <w:sz w:val="16"/>
                <w:szCs w:val="12"/>
              </w:rPr>
            </w:pPr>
            <w:r w:rsidRPr="0000465F">
              <w:rPr>
                <w:sz w:val="16"/>
                <w:szCs w:val="12"/>
              </w:rPr>
              <w:t>Binär (1/0)</w:t>
            </w:r>
          </w:p>
        </w:tc>
      </w:tr>
      <w:tr w:rsidR="00BC35A8" w:rsidRPr="0000465F" w14:paraId="333C04A2" w14:textId="77777777">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7C879B4B" w14:textId="77777777" w:rsidR="00BC35A8" w:rsidRPr="0000465F" w:rsidRDefault="00BC35A8" w:rsidP="00BC35A8">
            <w:pPr>
              <w:pStyle w:val="BasicText"/>
              <w:rPr>
                <w:sz w:val="16"/>
                <w:szCs w:val="12"/>
              </w:rPr>
            </w:pPr>
            <w:r w:rsidRPr="0000465F">
              <w:rPr>
                <w:b/>
                <w:bCs/>
                <w:sz w:val="16"/>
                <w:szCs w:val="12"/>
              </w:rPr>
              <w:t>Bugfix-Korrektheit</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795D7A63" w14:textId="77777777" w:rsidR="00BC35A8" w:rsidRPr="0000465F" w:rsidRDefault="00BC35A8" w:rsidP="00BC35A8">
            <w:pPr>
              <w:pStyle w:val="BasicText"/>
              <w:rPr>
                <w:sz w:val="16"/>
                <w:szCs w:val="12"/>
              </w:rPr>
            </w:pPr>
            <w:r w:rsidRPr="0000465F">
              <w:rPr>
                <w:sz w:val="16"/>
                <w:szCs w:val="12"/>
              </w:rPr>
              <w:t>Manuelle Validierung</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122D28C5" w14:textId="77777777" w:rsidR="00BC35A8" w:rsidRPr="0000465F" w:rsidRDefault="00BC35A8" w:rsidP="00BC35A8">
            <w:pPr>
              <w:pStyle w:val="BasicText"/>
              <w:rPr>
                <w:sz w:val="16"/>
                <w:szCs w:val="12"/>
              </w:rPr>
            </w:pPr>
            <w:r w:rsidRPr="0000465F">
              <w:rPr>
                <w:sz w:val="16"/>
                <w:szCs w:val="12"/>
              </w:rPr>
              <w:t>Tests bestanden?</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6981CA55" w14:textId="77777777" w:rsidR="00BC35A8" w:rsidRPr="0000465F" w:rsidRDefault="00BC35A8" w:rsidP="00BC35A8">
            <w:pPr>
              <w:pStyle w:val="BasicText"/>
              <w:rPr>
                <w:sz w:val="16"/>
                <w:szCs w:val="12"/>
              </w:rPr>
            </w:pPr>
            <w:r w:rsidRPr="0000465F">
              <w:rPr>
                <w:sz w:val="16"/>
                <w:szCs w:val="12"/>
              </w:rPr>
              <w:t>Binär (1/0)</w:t>
            </w:r>
          </w:p>
        </w:tc>
      </w:tr>
    </w:tbl>
    <w:p w14:paraId="1528D666" w14:textId="77777777" w:rsidR="00BC35A8" w:rsidRPr="0000465F" w:rsidRDefault="00BC35A8" w:rsidP="00BC35A8">
      <w:pPr>
        <w:pStyle w:val="BasicText"/>
      </w:pPr>
    </w:p>
    <w:p w14:paraId="40ACA7C5" w14:textId="148F624E" w:rsidR="0047018F" w:rsidRPr="0000465F" w:rsidRDefault="00BC35A8" w:rsidP="0047018F">
      <w:pPr>
        <w:pStyle w:val="BasicText"/>
        <w:rPr>
          <w:b/>
          <w:bCs/>
        </w:rPr>
      </w:pPr>
      <w:r w:rsidRPr="0000465F">
        <w:rPr>
          <w:b/>
          <w:bCs/>
        </w:rPr>
        <w:t>Granularität</w:t>
      </w:r>
    </w:p>
    <w:p w14:paraId="5914AE8B" w14:textId="77777777" w:rsidR="00BC35A8" w:rsidRPr="0000465F" w:rsidRDefault="00BC35A8" w:rsidP="00BC35A8">
      <w:pPr>
        <w:pStyle w:val="BasicText"/>
      </w:pPr>
      <w:r w:rsidRPr="0000465F">
        <w:t>Issue-Level: Erfolg/Fehlschlag pro Issue</w:t>
      </w:r>
    </w:p>
    <w:p w14:paraId="617159E5" w14:textId="0978E8E9" w:rsidR="00BC35A8" w:rsidRDefault="00BC35A8" w:rsidP="00BC35A8">
      <w:pPr>
        <w:pStyle w:val="BasicText"/>
        <w:rPr>
          <w:lang w:val="en-GB"/>
        </w:rPr>
      </w:pPr>
      <w:r w:rsidRPr="00664F7E">
        <w:rPr>
          <w:lang w:val="en-GB"/>
        </w:rPr>
        <w:t xml:space="preserve">Run-Level: </w:t>
      </w:r>
      <w:proofErr w:type="spellStart"/>
      <w:r w:rsidRPr="00664F7E">
        <w:rPr>
          <w:lang w:val="en-GB"/>
        </w:rPr>
        <w:t>Erfolgsrate</w:t>
      </w:r>
      <w:proofErr w:type="spellEnd"/>
      <w:r w:rsidRPr="00664F7E">
        <w:rPr>
          <w:lang w:val="en-GB"/>
        </w:rPr>
        <w:t xml:space="preserve"> = </w:t>
      </w:r>
      <w:proofErr w:type="spellStart"/>
      <w:r w:rsidRPr="00664F7E">
        <w:rPr>
          <w:lang w:val="en-GB"/>
        </w:rPr>
        <w:t>successful_issues</w:t>
      </w:r>
      <w:proofErr w:type="spellEnd"/>
      <w:r w:rsidRPr="00664F7E">
        <w:rPr>
          <w:lang w:val="en-GB"/>
        </w:rPr>
        <w:t xml:space="preserve"> / </w:t>
      </w:r>
      <w:proofErr w:type="spellStart"/>
      <w:r w:rsidRPr="00664F7E">
        <w:rPr>
          <w:lang w:val="en-GB"/>
        </w:rPr>
        <w:t>total_issues</w:t>
      </w:r>
      <w:proofErr w:type="spellEnd"/>
    </w:p>
    <w:p w14:paraId="67981DA1" w14:textId="77777777" w:rsidR="00A440F9" w:rsidRDefault="00A440F9" w:rsidP="00BC35A8">
      <w:pPr>
        <w:pStyle w:val="BasicText"/>
        <w:rPr>
          <w:lang w:val="en-GB"/>
        </w:rPr>
      </w:pPr>
    </w:p>
    <w:p w14:paraId="74AA22FF" w14:textId="77777777" w:rsidR="00A440F9" w:rsidRDefault="00A440F9" w:rsidP="00BC35A8">
      <w:pPr>
        <w:pStyle w:val="BasicText"/>
        <w:rPr>
          <w:lang w:val="en-GB"/>
        </w:rPr>
      </w:pPr>
    </w:p>
    <w:p w14:paraId="6E302AE8" w14:textId="77777777" w:rsidR="00A440F9" w:rsidRDefault="00A440F9" w:rsidP="00BC35A8">
      <w:pPr>
        <w:pStyle w:val="BasicText"/>
        <w:rPr>
          <w:lang w:val="en-GB"/>
        </w:rPr>
      </w:pPr>
    </w:p>
    <w:p w14:paraId="0A8ECF7A" w14:textId="77777777" w:rsidR="00A440F9" w:rsidRDefault="00A440F9" w:rsidP="00BC35A8">
      <w:pPr>
        <w:pStyle w:val="BasicText"/>
        <w:rPr>
          <w:lang w:val="en-GB"/>
        </w:rPr>
      </w:pPr>
    </w:p>
    <w:p w14:paraId="451A2F87" w14:textId="77777777" w:rsidR="00A440F9" w:rsidRDefault="00A440F9" w:rsidP="00BC35A8">
      <w:pPr>
        <w:pStyle w:val="BasicText"/>
        <w:rPr>
          <w:lang w:val="en-GB"/>
        </w:rPr>
      </w:pPr>
    </w:p>
    <w:p w14:paraId="25C17020" w14:textId="77777777" w:rsidR="00A440F9" w:rsidRDefault="00A440F9" w:rsidP="00BC35A8">
      <w:pPr>
        <w:pStyle w:val="BasicText"/>
        <w:rPr>
          <w:lang w:val="en-GB"/>
        </w:rPr>
      </w:pPr>
    </w:p>
    <w:p w14:paraId="3C1F43FB" w14:textId="77777777" w:rsidR="00A440F9" w:rsidRPr="00664F7E" w:rsidRDefault="00A440F9" w:rsidP="00BC35A8">
      <w:pPr>
        <w:pStyle w:val="BasicText"/>
        <w:rPr>
          <w:lang w:val="en-GB"/>
        </w:rPr>
      </w:pPr>
    </w:p>
    <w:p w14:paraId="0FD6F52E" w14:textId="0A75C870" w:rsidR="00BC35A8" w:rsidRPr="0000465F" w:rsidRDefault="00BC35A8" w:rsidP="00BC35A8">
      <w:pPr>
        <w:pStyle w:val="Heading3"/>
      </w:pPr>
      <w:bookmarkStart w:id="86" w:name="_Toc210642440"/>
      <w:r w:rsidRPr="0000465F">
        <w:t>Prozessmetriken</w:t>
      </w:r>
      <w:bookmarkEnd w:id="86"/>
    </w:p>
    <w:tbl>
      <w:tblPr>
        <w:tblW w:w="8240" w:type="dxa"/>
        <w:shd w:val="clear" w:color="auto" w:fill="1E1F22"/>
        <w:tblCellMar>
          <w:top w:w="15" w:type="dxa"/>
          <w:left w:w="15" w:type="dxa"/>
          <w:bottom w:w="15" w:type="dxa"/>
          <w:right w:w="15" w:type="dxa"/>
        </w:tblCellMar>
        <w:tblLook w:val="04A0" w:firstRow="1" w:lastRow="0" w:firstColumn="1" w:lastColumn="0" w:noHBand="0" w:noVBand="1"/>
      </w:tblPr>
      <w:tblGrid>
        <w:gridCol w:w="1698"/>
        <w:gridCol w:w="3210"/>
        <w:gridCol w:w="3332"/>
      </w:tblGrid>
      <w:tr w:rsidR="00BC35A8" w:rsidRPr="0000465F" w14:paraId="399DEF48" w14:textId="77777777">
        <w:trPr>
          <w:tblHeader/>
        </w:trPr>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0EF11FB8" w14:textId="77777777" w:rsidR="00BC35A8" w:rsidRPr="0000465F" w:rsidRDefault="00BC35A8" w:rsidP="00BC35A8">
            <w:pPr>
              <w:pStyle w:val="BasicText"/>
              <w:rPr>
                <w:b/>
                <w:bCs/>
                <w:sz w:val="16"/>
                <w:szCs w:val="12"/>
              </w:rPr>
            </w:pPr>
            <w:r w:rsidRPr="0000465F">
              <w:rPr>
                <w:b/>
                <w:bCs/>
                <w:sz w:val="16"/>
                <w:szCs w:val="12"/>
              </w:rPr>
              <w:t>Metrik</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535A7C48" w14:textId="77777777" w:rsidR="00BC35A8" w:rsidRPr="0000465F" w:rsidRDefault="00BC35A8" w:rsidP="00BC35A8">
            <w:pPr>
              <w:pStyle w:val="BasicText"/>
              <w:rPr>
                <w:b/>
                <w:bCs/>
                <w:sz w:val="16"/>
                <w:szCs w:val="12"/>
              </w:rPr>
            </w:pPr>
            <w:r w:rsidRPr="0000465F">
              <w:rPr>
                <w:b/>
                <w:bCs/>
                <w:sz w:val="16"/>
                <w:szCs w:val="12"/>
              </w:rPr>
              <w:t>Messung</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515EB6F6" w14:textId="77777777" w:rsidR="00BC35A8" w:rsidRPr="0000465F" w:rsidRDefault="00BC35A8" w:rsidP="00BC35A8">
            <w:pPr>
              <w:pStyle w:val="BasicText"/>
              <w:rPr>
                <w:b/>
                <w:bCs/>
                <w:sz w:val="16"/>
                <w:szCs w:val="12"/>
              </w:rPr>
            </w:pPr>
            <w:r w:rsidRPr="0000465F">
              <w:rPr>
                <w:b/>
                <w:bCs/>
                <w:sz w:val="16"/>
                <w:szCs w:val="12"/>
              </w:rPr>
              <w:t>Granularität</w:t>
            </w:r>
          </w:p>
        </w:tc>
      </w:tr>
      <w:tr w:rsidR="00BC35A8" w:rsidRPr="00F366CD" w14:paraId="66BF563F" w14:textId="77777777">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7AF176EB" w14:textId="77777777" w:rsidR="00BC35A8" w:rsidRPr="0000465F" w:rsidRDefault="00BC35A8" w:rsidP="00BC35A8">
            <w:pPr>
              <w:pStyle w:val="BasicText"/>
              <w:rPr>
                <w:sz w:val="16"/>
                <w:szCs w:val="12"/>
              </w:rPr>
            </w:pPr>
            <w:r w:rsidRPr="0000465F">
              <w:rPr>
                <w:b/>
                <w:bCs/>
                <w:sz w:val="16"/>
                <w:szCs w:val="12"/>
              </w:rPr>
              <w:t>Durchlaufzeit</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1C6C0671" w14:textId="77777777" w:rsidR="00BC35A8" w:rsidRPr="00664F7E" w:rsidRDefault="00BC35A8" w:rsidP="00BC35A8">
            <w:pPr>
              <w:pStyle w:val="BasicText"/>
              <w:rPr>
                <w:sz w:val="16"/>
                <w:szCs w:val="12"/>
                <w:lang w:val="en-GB"/>
              </w:rPr>
            </w:pPr>
            <w:proofErr w:type="spellStart"/>
            <w:r w:rsidRPr="00664F7E">
              <w:rPr>
                <w:sz w:val="16"/>
                <w:szCs w:val="12"/>
                <w:lang w:val="en-GB"/>
              </w:rPr>
              <w:t>end_time</w:t>
            </w:r>
            <w:proofErr w:type="spellEnd"/>
            <w:r w:rsidRPr="00664F7E">
              <w:rPr>
                <w:sz w:val="16"/>
                <w:szCs w:val="12"/>
                <w:lang w:val="en-GB"/>
              </w:rPr>
              <w:t xml:space="preserve"> - </w:t>
            </w:r>
            <w:proofErr w:type="spellStart"/>
            <w:r w:rsidRPr="00664F7E">
              <w:rPr>
                <w:sz w:val="16"/>
                <w:szCs w:val="12"/>
                <w:lang w:val="en-GB"/>
              </w:rPr>
              <w:t>start_time</w:t>
            </w:r>
            <w:proofErr w:type="spellEnd"/>
            <w:r w:rsidRPr="00664F7E">
              <w:rPr>
                <w:sz w:val="16"/>
                <w:szCs w:val="12"/>
                <w:lang w:val="en-GB"/>
              </w:rPr>
              <w:t> (Timestamps)</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773FD445" w14:textId="77777777" w:rsidR="00BC35A8" w:rsidRPr="00664F7E" w:rsidRDefault="00BC35A8" w:rsidP="00BC35A8">
            <w:pPr>
              <w:pStyle w:val="BasicText"/>
              <w:rPr>
                <w:sz w:val="16"/>
                <w:szCs w:val="12"/>
                <w:lang w:val="en-GB"/>
              </w:rPr>
            </w:pPr>
            <w:r w:rsidRPr="00664F7E">
              <w:rPr>
                <w:sz w:val="16"/>
                <w:szCs w:val="12"/>
                <w:lang w:val="en-GB"/>
              </w:rPr>
              <w:t>Pro Phase, Pro Issue, Pro Run</w:t>
            </w:r>
          </w:p>
        </w:tc>
      </w:tr>
      <w:tr w:rsidR="00BC35A8" w:rsidRPr="00F366CD" w14:paraId="474E374F" w14:textId="77777777">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555CA067" w14:textId="77777777" w:rsidR="00BC35A8" w:rsidRPr="0000465F" w:rsidRDefault="00BC35A8" w:rsidP="00BC35A8">
            <w:pPr>
              <w:pStyle w:val="BasicText"/>
              <w:rPr>
                <w:sz w:val="16"/>
                <w:szCs w:val="12"/>
              </w:rPr>
            </w:pPr>
            <w:r w:rsidRPr="0000465F">
              <w:rPr>
                <w:b/>
                <w:bCs/>
                <w:sz w:val="16"/>
                <w:szCs w:val="12"/>
              </w:rPr>
              <w:t>Fehlerrate</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5D827060" w14:textId="77777777" w:rsidR="00BC35A8" w:rsidRPr="0000465F" w:rsidRDefault="00BC35A8" w:rsidP="00BC35A8">
            <w:pPr>
              <w:pStyle w:val="BasicText"/>
              <w:rPr>
                <w:sz w:val="16"/>
                <w:szCs w:val="12"/>
              </w:rPr>
            </w:pPr>
            <w:r w:rsidRPr="0000465F">
              <w:rPr>
                <w:sz w:val="16"/>
                <w:szCs w:val="12"/>
              </w:rPr>
              <w:t>failed_attempts / total_attempts</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701DEE5C" w14:textId="77777777" w:rsidR="00BC35A8" w:rsidRPr="00664F7E" w:rsidRDefault="00BC35A8" w:rsidP="00BC35A8">
            <w:pPr>
              <w:pStyle w:val="BasicText"/>
              <w:rPr>
                <w:sz w:val="16"/>
                <w:szCs w:val="12"/>
                <w:lang w:val="en-GB"/>
              </w:rPr>
            </w:pPr>
            <w:r w:rsidRPr="00664F7E">
              <w:rPr>
                <w:sz w:val="16"/>
                <w:szCs w:val="12"/>
                <w:lang w:val="en-GB"/>
              </w:rPr>
              <w:t>Tool-Calls, LLM-Requests, Pipelines</w:t>
            </w:r>
          </w:p>
        </w:tc>
      </w:tr>
      <w:tr w:rsidR="00BC35A8" w:rsidRPr="0000465F" w14:paraId="37123E5D" w14:textId="77777777">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1EAC9D28" w14:textId="77777777" w:rsidR="00BC35A8" w:rsidRPr="0000465F" w:rsidRDefault="00BC35A8" w:rsidP="00BC35A8">
            <w:pPr>
              <w:pStyle w:val="BasicText"/>
              <w:rPr>
                <w:sz w:val="16"/>
                <w:szCs w:val="12"/>
              </w:rPr>
            </w:pPr>
            <w:r w:rsidRPr="0000465F">
              <w:rPr>
                <w:b/>
                <w:bCs/>
                <w:sz w:val="16"/>
                <w:szCs w:val="12"/>
              </w:rPr>
              <w:t>Review-Zyklen</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5F15B7A2" w14:textId="77777777" w:rsidR="00BC35A8" w:rsidRPr="0000465F" w:rsidRDefault="00BC35A8" w:rsidP="00BC35A8">
            <w:pPr>
              <w:pStyle w:val="BasicText"/>
              <w:rPr>
                <w:sz w:val="16"/>
                <w:szCs w:val="12"/>
              </w:rPr>
            </w:pPr>
            <w:r w:rsidRPr="0000465F">
              <w:rPr>
                <w:sz w:val="16"/>
                <w:szCs w:val="12"/>
              </w:rPr>
              <w:t>Zähler im Agent-Executor</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5F32B337" w14:textId="77777777" w:rsidR="00BC35A8" w:rsidRPr="0000465F" w:rsidRDefault="00BC35A8" w:rsidP="00BC35A8">
            <w:pPr>
              <w:pStyle w:val="BasicText"/>
              <w:rPr>
                <w:sz w:val="16"/>
                <w:szCs w:val="12"/>
              </w:rPr>
            </w:pPr>
            <w:r w:rsidRPr="0000465F">
              <w:rPr>
                <w:sz w:val="16"/>
                <w:szCs w:val="12"/>
              </w:rPr>
              <w:t>Pro Issue</w:t>
            </w:r>
          </w:p>
        </w:tc>
      </w:tr>
    </w:tbl>
    <w:p w14:paraId="0E122881" w14:textId="77777777" w:rsidR="00BC35A8" w:rsidRPr="0000465F" w:rsidRDefault="00BC35A8" w:rsidP="00BC35A8">
      <w:pPr>
        <w:pStyle w:val="BasicText"/>
      </w:pPr>
      <w:r w:rsidRPr="0000465F">
        <w:lastRenderedPageBreak/>
        <w:t>Durchlaufzeit: Effizienz-Indikator</w:t>
      </w:r>
    </w:p>
    <w:p w14:paraId="69A8A817" w14:textId="77777777" w:rsidR="00BC35A8" w:rsidRPr="0000465F" w:rsidRDefault="00BC35A8" w:rsidP="00BC35A8">
      <w:pPr>
        <w:pStyle w:val="BasicText"/>
      </w:pPr>
      <w:r w:rsidRPr="0000465F">
        <w:t>Fehlerrate: Robustheit-Indikator</w:t>
      </w:r>
    </w:p>
    <w:p w14:paraId="72B13E44" w14:textId="06456249" w:rsidR="00BC35A8" w:rsidRPr="0000465F" w:rsidRDefault="00BC35A8" w:rsidP="00BC35A8">
      <w:pPr>
        <w:pStyle w:val="BasicText"/>
      </w:pPr>
      <w:r w:rsidRPr="0000465F">
        <w:t>Review-Zyklen: Komplexitäts-Indikator (mehr Zyklen = schwierigere Issues)</w:t>
      </w:r>
    </w:p>
    <w:p w14:paraId="0C13AD38" w14:textId="0494B143" w:rsidR="00BC35A8" w:rsidRPr="0000465F" w:rsidRDefault="00BC35A8" w:rsidP="00BC35A8">
      <w:pPr>
        <w:pStyle w:val="Heading3"/>
      </w:pPr>
      <w:bookmarkStart w:id="87" w:name="_Toc210642441"/>
      <w:r w:rsidRPr="0000465F">
        <w:t>Metriken-Speicherung-Konzept</w:t>
      </w:r>
      <w:bookmarkEnd w:id="87"/>
    </w:p>
    <w:p w14:paraId="69E8E1FB" w14:textId="77777777" w:rsidR="00BC35A8" w:rsidRPr="0000465F" w:rsidRDefault="00BC35A8" w:rsidP="00BC35A8">
      <w:pPr>
        <w:pStyle w:val="BasicText"/>
      </w:pPr>
      <w:r w:rsidRPr="0000465F">
        <w:t>Zwei Formate für verschiedene Zwecke:</w:t>
      </w:r>
    </w:p>
    <w:p w14:paraId="2BEDF78E" w14:textId="51C3D203" w:rsidR="00BC35A8" w:rsidRPr="0000465F" w:rsidRDefault="00BC35A8">
      <w:pPr>
        <w:pStyle w:val="BasicText"/>
        <w:numPr>
          <w:ilvl w:val="0"/>
          <w:numId w:val="42"/>
        </w:numPr>
      </w:pPr>
      <w:r w:rsidRPr="0000465F">
        <w:t>JSON (detailliert):</w:t>
      </w:r>
    </w:p>
    <w:p w14:paraId="633ED53B" w14:textId="77777777" w:rsidR="00BC35A8" w:rsidRPr="0000465F" w:rsidRDefault="00BC35A8">
      <w:pPr>
        <w:pStyle w:val="BasicText"/>
        <w:numPr>
          <w:ilvl w:val="0"/>
          <w:numId w:val="43"/>
        </w:numPr>
      </w:pPr>
      <w:r w:rsidRPr="0000465F">
        <w:t>Vollständige Run-Metadaten</w:t>
      </w:r>
    </w:p>
    <w:p w14:paraId="7C871FAE" w14:textId="77777777" w:rsidR="00BC35A8" w:rsidRPr="0000465F" w:rsidRDefault="00BC35A8">
      <w:pPr>
        <w:pStyle w:val="BasicText"/>
        <w:numPr>
          <w:ilvl w:val="0"/>
          <w:numId w:val="43"/>
        </w:numPr>
      </w:pPr>
      <w:r w:rsidRPr="0000465F">
        <w:t>Alle Issues mit Agent-Outputs</w:t>
      </w:r>
    </w:p>
    <w:p w14:paraId="66D761F3" w14:textId="77777777" w:rsidR="00BC35A8" w:rsidRPr="0000465F" w:rsidRDefault="00BC35A8">
      <w:pPr>
        <w:pStyle w:val="BasicText"/>
        <w:numPr>
          <w:ilvl w:val="0"/>
          <w:numId w:val="43"/>
        </w:numPr>
      </w:pPr>
      <w:r w:rsidRPr="0000465F">
        <w:t>Zweck: Detailanalyse, Debugging, Reproduzierbarkeit</w:t>
      </w:r>
    </w:p>
    <w:p w14:paraId="71283B21" w14:textId="2AD8CCB2" w:rsidR="00BC35A8" w:rsidRPr="0000465F" w:rsidRDefault="00BC35A8">
      <w:pPr>
        <w:pStyle w:val="BasicText"/>
        <w:numPr>
          <w:ilvl w:val="0"/>
          <w:numId w:val="42"/>
        </w:numPr>
      </w:pPr>
      <w:r w:rsidRPr="0000465F">
        <w:t>CSV (aggregiert):</w:t>
      </w:r>
    </w:p>
    <w:p w14:paraId="2F7164CA" w14:textId="77777777" w:rsidR="00BC35A8" w:rsidRPr="0000465F" w:rsidRDefault="00BC35A8">
      <w:pPr>
        <w:pStyle w:val="BasicText"/>
        <w:numPr>
          <w:ilvl w:val="0"/>
          <w:numId w:val="44"/>
        </w:numPr>
      </w:pPr>
      <w:r w:rsidRPr="0000465F">
        <w:t>Tabellarische Zusammenfassung</w:t>
      </w:r>
    </w:p>
    <w:p w14:paraId="2C346057" w14:textId="77777777" w:rsidR="00BC35A8" w:rsidRPr="0000465F" w:rsidRDefault="00BC35A8">
      <w:pPr>
        <w:pStyle w:val="BasicText"/>
        <w:numPr>
          <w:ilvl w:val="0"/>
          <w:numId w:val="44"/>
        </w:numPr>
      </w:pPr>
      <w:r w:rsidRPr="0000465F">
        <w:t>Eine Zeile pro Issue/Pipeline/Agent</w:t>
      </w:r>
    </w:p>
    <w:p w14:paraId="4598526E" w14:textId="7060C3F7" w:rsidR="00BC35A8" w:rsidRPr="0000465F" w:rsidRDefault="00BC35A8">
      <w:pPr>
        <w:pStyle w:val="BasicText"/>
        <w:numPr>
          <w:ilvl w:val="0"/>
          <w:numId w:val="44"/>
        </w:numPr>
      </w:pPr>
      <w:r w:rsidRPr="0000465F">
        <w:t>Zweck: Statistische Auswertung (Kapitel 6)</w:t>
      </w:r>
    </w:p>
    <w:p w14:paraId="5BC3F6C8" w14:textId="4F47382D" w:rsidR="006C102F" w:rsidRPr="0000465F" w:rsidRDefault="006C102F" w:rsidP="006C102F">
      <w:pPr>
        <w:pStyle w:val="Heading1"/>
      </w:pPr>
      <w:bookmarkStart w:id="88" w:name="_Toc210642442"/>
      <w:r w:rsidRPr="0000465F">
        <w:lastRenderedPageBreak/>
        <w:t>Implementierung</w:t>
      </w:r>
      <w:bookmarkEnd w:id="88"/>
    </w:p>
    <w:p w14:paraId="165814DC" w14:textId="087BDF26" w:rsidR="006D260D" w:rsidRPr="0000465F" w:rsidRDefault="006D260D" w:rsidP="0024200B">
      <w:pPr>
        <w:pStyle w:val="BasicText"/>
      </w:pPr>
      <w:r w:rsidRPr="0000465F">
        <w:t xml:space="preserve">Nachdem in Kapitel 4 das konzeptionelle Design des Artefakts dargelegt wurde, beschreibt dieses Kapitel die konkrete technische Umsetzung. Dabei liegt der Fokus nicht auf einer vollständigen Code-Dokumentation, sondern auf der Darstellung technischer Herausforderungen, die während der Implementierung auftraten, sowie der entwickelten Lösungsansätze. Die Implementierung folgt dem in Kapitel 3 beschriebenen Design-Science-Research-Ansatz und validiert die Machbarkeit des in Kapitel 4 vorgestellten Designs. </w:t>
      </w:r>
    </w:p>
    <w:p w14:paraId="6247D8F5" w14:textId="385F06F5" w:rsidR="00EA4FC2" w:rsidRPr="0000465F" w:rsidRDefault="00EA4FC2" w:rsidP="00EA4FC2">
      <w:pPr>
        <w:pStyle w:val="Heading2"/>
      </w:pPr>
      <w:bookmarkStart w:id="89" w:name="_Toc210642443"/>
      <w:r w:rsidRPr="0000465F">
        <w:t>Entwicklungszyklen</w:t>
      </w:r>
      <w:bookmarkEnd w:id="89"/>
    </w:p>
    <w:p w14:paraId="3EBA757A" w14:textId="5FE87D90" w:rsidR="00980124" w:rsidRPr="0000465F" w:rsidRDefault="00980124" w:rsidP="0024200B">
      <w:pPr>
        <w:pStyle w:val="BasicText"/>
      </w:pPr>
      <w:r w:rsidRPr="00980124">
        <w:t>Die Entwicklung erfolgte in zwei Monaten als iterativer Prozess mit kurzen Bausteinen (Planung → Implementierung → Messung → Nachjustierung). Diese Vorgehensweise war notwendig, weil das Interaktionsverhalten von LLM-Agenten in realen Tool-Ketten (Git, Pipelines, MRs) nur begrenzt a priori prognostizierbar ist und wiederholte Testruns benötigt, um Fehlermuster aufzudecken (z. B. falsche Interpretation von Pipeline-Zuständen, unzulässige Merge-Entscheidungen). Jeder Zyklus schloss mit einer Review-Session ab, in der Prompt-Instruktionen, Tool-Schemata und Kontrolllogik (Guardrails) verfeinert wurden.</w:t>
      </w:r>
    </w:p>
    <w:p w14:paraId="1A35F7D0" w14:textId="134CE606" w:rsidR="0047018F" w:rsidRPr="0000465F" w:rsidRDefault="0047018F" w:rsidP="0047018F">
      <w:pPr>
        <w:pStyle w:val="Heading2"/>
      </w:pPr>
      <w:bookmarkStart w:id="90" w:name="_Toc210642444"/>
      <w:r w:rsidRPr="0000465F">
        <w:t>Technologie-Stack</w:t>
      </w:r>
      <w:bookmarkEnd w:id="90"/>
    </w:p>
    <w:p w14:paraId="15368754" w14:textId="77777777" w:rsidR="0047018F" w:rsidRPr="0000465F" w:rsidRDefault="0047018F" w:rsidP="0047018F">
      <w:r w:rsidRPr="0000465F">
        <w:t>Die Auswahl der verwendeten Technologien erfolgte auf Basis der in Kapitel 4 definierten Anforderungen sowie bewährter Praktiken aus der Softwareentwicklung und dem Machine-Learning-Engineering. Tabelle 3 gibt einen Überblick über die zentralen Komponenten des Technology-Stacks.</w:t>
      </w:r>
    </w:p>
    <w:tbl>
      <w:tblPr>
        <w:tblW w:w="8240" w:type="dxa"/>
        <w:shd w:val="clear" w:color="auto" w:fill="1E1F22"/>
        <w:tblCellMar>
          <w:top w:w="15" w:type="dxa"/>
          <w:left w:w="15" w:type="dxa"/>
          <w:bottom w:w="15" w:type="dxa"/>
          <w:right w:w="15" w:type="dxa"/>
        </w:tblCellMar>
        <w:tblLook w:val="04A0" w:firstRow="1" w:lastRow="0" w:firstColumn="1" w:lastColumn="0" w:noHBand="0" w:noVBand="1"/>
      </w:tblPr>
      <w:tblGrid>
        <w:gridCol w:w="1890"/>
        <w:gridCol w:w="1687"/>
        <w:gridCol w:w="1158"/>
        <w:gridCol w:w="3505"/>
      </w:tblGrid>
      <w:tr w:rsidR="00A86C8F" w:rsidRPr="0000465F" w14:paraId="3F47C636" w14:textId="77777777">
        <w:trPr>
          <w:tblHeader/>
        </w:trPr>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41597E7C" w14:textId="77777777" w:rsidR="0047018F" w:rsidRPr="0000465F" w:rsidRDefault="0047018F" w:rsidP="0047018F">
            <w:pPr>
              <w:rPr>
                <w:b/>
                <w:bCs/>
                <w:sz w:val="18"/>
                <w:szCs w:val="14"/>
              </w:rPr>
            </w:pPr>
            <w:r w:rsidRPr="0000465F">
              <w:rPr>
                <w:b/>
                <w:bCs/>
                <w:sz w:val="18"/>
                <w:szCs w:val="14"/>
              </w:rPr>
              <w:t>Kategorie</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21564479" w14:textId="77777777" w:rsidR="0047018F" w:rsidRPr="0000465F" w:rsidRDefault="0047018F" w:rsidP="0047018F">
            <w:pPr>
              <w:rPr>
                <w:b/>
                <w:bCs/>
                <w:sz w:val="18"/>
                <w:szCs w:val="14"/>
              </w:rPr>
            </w:pPr>
            <w:r w:rsidRPr="0000465F">
              <w:rPr>
                <w:b/>
                <w:bCs/>
                <w:sz w:val="18"/>
                <w:szCs w:val="14"/>
              </w:rPr>
              <w:t>Technologie</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058D9F3E" w14:textId="77777777" w:rsidR="0047018F" w:rsidRPr="0000465F" w:rsidRDefault="0047018F" w:rsidP="0047018F">
            <w:pPr>
              <w:rPr>
                <w:b/>
                <w:bCs/>
                <w:sz w:val="18"/>
                <w:szCs w:val="14"/>
              </w:rPr>
            </w:pPr>
            <w:r w:rsidRPr="0000465F">
              <w:rPr>
                <w:b/>
                <w:bCs/>
                <w:sz w:val="18"/>
                <w:szCs w:val="14"/>
              </w:rPr>
              <w:t>Version</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2522B35D" w14:textId="77777777" w:rsidR="0047018F" w:rsidRPr="0000465F" w:rsidRDefault="0047018F" w:rsidP="0047018F">
            <w:pPr>
              <w:rPr>
                <w:b/>
                <w:bCs/>
                <w:sz w:val="18"/>
                <w:szCs w:val="14"/>
              </w:rPr>
            </w:pPr>
            <w:r w:rsidRPr="0000465F">
              <w:rPr>
                <w:b/>
                <w:bCs/>
                <w:sz w:val="18"/>
                <w:szCs w:val="14"/>
              </w:rPr>
              <w:t>Begründung</w:t>
            </w:r>
          </w:p>
        </w:tc>
      </w:tr>
      <w:tr w:rsidR="00A86C8F" w:rsidRPr="0000465F" w14:paraId="4D4A2501" w14:textId="77777777">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3F8BCDC6" w14:textId="77777777" w:rsidR="0047018F" w:rsidRPr="0000465F" w:rsidRDefault="0047018F" w:rsidP="0047018F">
            <w:pPr>
              <w:rPr>
                <w:sz w:val="18"/>
                <w:szCs w:val="14"/>
              </w:rPr>
            </w:pPr>
            <w:r w:rsidRPr="0000465F">
              <w:rPr>
                <w:sz w:val="18"/>
                <w:szCs w:val="14"/>
              </w:rPr>
              <w:t>Programmiersprache</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7161FBB2" w14:textId="77777777" w:rsidR="0047018F" w:rsidRPr="0000465F" w:rsidRDefault="0047018F" w:rsidP="0047018F">
            <w:pPr>
              <w:rPr>
                <w:sz w:val="18"/>
                <w:szCs w:val="14"/>
              </w:rPr>
            </w:pPr>
            <w:r w:rsidRPr="0000465F">
              <w:rPr>
                <w:sz w:val="18"/>
                <w:szCs w:val="14"/>
              </w:rPr>
              <w:t>Python</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5701C28A" w14:textId="77777777" w:rsidR="0047018F" w:rsidRPr="0000465F" w:rsidRDefault="0047018F" w:rsidP="0047018F">
            <w:pPr>
              <w:rPr>
                <w:sz w:val="18"/>
                <w:szCs w:val="14"/>
              </w:rPr>
            </w:pPr>
            <w:r w:rsidRPr="0000465F">
              <w:rPr>
                <w:sz w:val="18"/>
                <w:szCs w:val="14"/>
              </w:rPr>
              <w:t>3.13</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7991111B" w14:textId="77777777" w:rsidR="0047018F" w:rsidRPr="0000465F" w:rsidRDefault="0047018F" w:rsidP="0047018F">
            <w:pPr>
              <w:rPr>
                <w:sz w:val="18"/>
                <w:szCs w:val="14"/>
              </w:rPr>
            </w:pPr>
            <w:r w:rsidRPr="0000465F">
              <w:rPr>
                <w:sz w:val="18"/>
                <w:szCs w:val="14"/>
              </w:rPr>
              <w:t>Native Async/Await-Unterstützung, Type Hints für Wartbarkeit, reiches KI-Ökosystem mit etablierten Bibliotheken</w:t>
            </w:r>
          </w:p>
        </w:tc>
      </w:tr>
      <w:tr w:rsidR="00A86C8F" w:rsidRPr="00F366CD" w14:paraId="6D5328C3" w14:textId="77777777">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307A7C4B" w14:textId="77777777" w:rsidR="0047018F" w:rsidRPr="0000465F" w:rsidRDefault="0047018F" w:rsidP="0047018F">
            <w:pPr>
              <w:rPr>
                <w:sz w:val="18"/>
                <w:szCs w:val="14"/>
              </w:rPr>
            </w:pPr>
            <w:r w:rsidRPr="0000465F">
              <w:rPr>
                <w:sz w:val="18"/>
                <w:szCs w:val="14"/>
              </w:rPr>
              <w:t>LLM-Framework</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65FF166C" w14:textId="77777777" w:rsidR="0047018F" w:rsidRPr="0000465F" w:rsidRDefault="0047018F" w:rsidP="0047018F">
            <w:pPr>
              <w:rPr>
                <w:sz w:val="18"/>
                <w:szCs w:val="14"/>
              </w:rPr>
            </w:pPr>
            <w:r w:rsidRPr="0000465F">
              <w:rPr>
                <w:sz w:val="18"/>
                <w:szCs w:val="14"/>
              </w:rPr>
              <w:t>LangChain / LangGraph</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060C0A86" w14:textId="77777777" w:rsidR="0047018F" w:rsidRPr="0000465F" w:rsidRDefault="0047018F" w:rsidP="0047018F">
            <w:pPr>
              <w:rPr>
                <w:sz w:val="18"/>
                <w:szCs w:val="14"/>
              </w:rPr>
            </w:pPr>
            <w:r w:rsidRPr="0000465F">
              <w:rPr>
                <w:sz w:val="18"/>
                <w:szCs w:val="14"/>
              </w:rPr>
              <w:t>0.2.x</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16FC6FA1" w14:textId="77777777" w:rsidR="0047018F" w:rsidRPr="00664F7E" w:rsidRDefault="0047018F" w:rsidP="0047018F">
            <w:pPr>
              <w:rPr>
                <w:sz w:val="18"/>
                <w:szCs w:val="14"/>
                <w:lang w:val="en-GB"/>
              </w:rPr>
            </w:pPr>
            <w:r w:rsidRPr="00664F7E">
              <w:rPr>
                <w:sz w:val="18"/>
                <w:szCs w:val="14"/>
                <w:lang w:val="en-GB"/>
              </w:rPr>
              <w:t xml:space="preserve">State-of-the-Art für </w:t>
            </w:r>
            <w:proofErr w:type="spellStart"/>
            <w:r w:rsidRPr="00664F7E">
              <w:rPr>
                <w:sz w:val="18"/>
                <w:szCs w:val="14"/>
                <w:lang w:val="en-GB"/>
              </w:rPr>
              <w:t>ReAct-Agenten</w:t>
            </w:r>
            <w:proofErr w:type="spellEnd"/>
            <w:r w:rsidRPr="00664F7E">
              <w:rPr>
                <w:sz w:val="18"/>
                <w:szCs w:val="14"/>
                <w:lang w:val="en-GB"/>
              </w:rPr>
              <w:t xml:space="preserve">, </w:t>
            </w:r>
            <w:proofErr w:type="spellStart"/>
            <w:r w:rsidRPr="00664F7E">
              <w:rPr>
                <w:sz w:val="18"/>
                <w:szCs w:val="14"/>
                <w:lang w:val="en-GB"/>
              </w:rPr>
              <w:t>integrierte</w:t>
            </w:r>
            <w:proofErr w:type="spellEnd"/>
            <w:r w:rsidRPr="00664F7E">
              <w:rPr>
                <w:sz w:val="18"/>
                <w:szCs w:val="14"/>
                <w:lang w:val="en-GB"/>
              </w:rPr>
              <w:t xml:space="preserve"> Tool-</w:t>
            </w:r>
            <w:proofErr w:type="spellStart"/>
            <w:r w:rsidRPr="00664F7E">
              <w:rPr>
                <w:sz w:val="18"/>
                <w:szCs w:val="14"/>
                <w:lang w:val="en-GB"/>
              </w:rPr>
              <w:t>Unterstützung</w:t>
            </w:r>
            <w:proofErr w:type="spellEnd"/>
            <w:r w:rsidRPr="00664F7E">
              <w:rPr>
                <w:sz w:val="18"/>
                <w:szCs w:val="14"/>
                <w:lang w:val="en-GB"/>
              </w:rPr>
              <w:t>, Community-Support, prebuilt Agent-Templates</w:t>
            </w:r>
          </w:p>
        </w:tc>
      </w:tr>
      <w:tr w:rsidR="00A86C8F" w:rsidRPr="0000465F" w14:paraId="270551E9" w14:textId="77777777">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2A4FA04D" w14:textId="77777777" w:rsidR="0047018F" w:rsidRPr="0000465F" w:rsidRDefault="0047018F" w:rsidP="0047018F">
            <w:pPr>
              <w:rPr>
                <w:sz w:val="18"/>
                <w:szCs w:val="14"/>
              </w:rPr>
            </w:pPr>
            <w:r w:rsidRPr="0000465F">
              <w:rPr>
                <w:sz w:val="18"/>
                <w:szCs w:val="14"/>
              </w:rPr>
              <w:t>GitLab-Integration</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4BC56D55" w14:textId="77777777" w:rsidR="0047018F" w:rsidRPr="0000465F" w:rsidRDefault="0047018F" w:rsidP="0047018F">
            <w:pPr>
              <w:rPr>
                <w:sz w:val="18"/>
                <w:szCs w:val="14"/>
              </w:rPr>
            </w:pPr>
            <w:r w:rsidRPr="0000465F">
              <w:rPr>
                <w:sz w:val="18"/>
                <w:szCs w:val="14"/>
              </w:rPr>
              <w:t>Model Context Protocol (MCP)</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70003B08" w14:textId="77777777" w:rsidR="0047018F" w:rsidRPr="0000465F" w:rsidRDefault="0047018F" w:rsidP="0047018F">
            <w:pPr>
              <w:rPr>
                <w:sz w:val="18"/>
                <w:szCs w:val="14"/>
              </w:rPr>
            </w:pPr>
            <w:r w:rsidRPr="0000465F">
              <w:rPr>
                <w:sz w:val="18"/>
                <w:szCs w:val="14"/>
              </w:rPr>
              <w:t>1.0</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53E583FD" w14:textId="77777777" w:rsidR="0047018F" w:rsidRPr="0000465F" w:rsidRDefault="0047018F" w:rsidP="0047018F">
            <w:pPr>
              <w:rPr>
                <w:sz w:val="18"/>
                <w:szCs w:val="14"/>
              </w:rPr>
            </w:pPr>
            <w:r w:rsidRPr="0000465F">
              <w:rPr>
                <w:sz w:val="18"/>
                <w:szCs w:val="14"/>
              </w:rPr>
              <w:t>Standardisierte, auditierbare Schnittstelle (Kapitel 4.6), Portabilität über LLM-Clients hinweg</w:t>
            </w:r>
          </w:p>
        </w:tc>
      </w:tr>
      <w:tr w:rsidR="00A86C8F" w:rsidRPr="0000465F" w14:paraId="7B5321CB" w14:textId="77777777">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122418AF" w14:textId="77777777" w:rsidR="0047018F" w:rsidRPr="0000465F" w:rsidRDefault="0047018F" w:rsidP="0047018F">
            <w:pPr>
              <w:rPr>
                <w:sz w:val="18"/>
                <w:szCs w:val="14"/>
              </w:rPr>
            </w:pPr>
            <w:r w:rsidRPr="0000465F">
              <w:rPr>
                <w:sz w:val="18"/>
                <w:szCs w:val="14"/>
              </w:rPr>
              <w:lastRenderedPageBreak/>
              <w:t>Web-Framework</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0DD3BE87" w14:textId="77777777" w:rsidR="0047018F" w:rsidRPr="0000465F" w:rsidRDefault="0047018F" w:rsidP="0047018F">
            <w:pPr>
              <w:rPr>
                <w:sz w:val="18"/>
                <w:szCs w:val="14"/>
              </w:rPr>
            </w:pPr>
            <w:r w:rsidRPr="0000465F">
              <w:rPr>
                <w:sz w:val="18"/>
                <w:szCs w:val="14"/>
              </w:rPr>
              <w:t>FastAPI</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0F41096D" w14:textId="77777777" w:rsidR="0047018F" w:rsidRPr="0000465F" w:rsidRDefault="0047018F" w:rsidP="0047018F">
            <w:pPr>
              <w:rPr>
                <w:sz w:val="18"/>
                <w:szCs w:val="14"/>
              </w:rPr>
            </w:pPr>
            <w:r w:rsidRPr="0000465F">
              <w:rPr>
                <w:sz w:val="18"/>
                <w:szCs w:val="14"/>
              </w:rPr>
              <w:t>0.115.x</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4D135FE8" w14:textId="77777777" w:rsidR="0047018F" w:rsidRPr="0000465F" w:rsidRDefault="0047018F" w:rsidP="0047018F">
            <w:pPr>
              <w:rPr>
                <w:sz w:val="18"/>
                <w:szCs w:val="14"/>
              </w:rPr>
            </w:pPr>
            <w:r w:rsidRPr="0000465F">
              <w:rPr>
                <w:sz w:val="18"/>
                <w:szCs w:val="14"/>
              </w:rPr>
              <w:t>Native Async-Unterstützung, WebSocket-Integration, automatische API-Dokumentation via OpenAPI</w:t>
            </w:r>
          </w:p>
        </w:tc>
      </w:tr>
      <w:tr w:rsidR="00A86C8F" w:rsidRPr="0000465F" w14:paraId="069B0D12" w14:textId="77777777">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3F4452C5" w14:textId="77777777" w:rsidR="0047018F" w:rsidRPr="0000465F" w:rsidRDefault="0047018F" w:rsidP="0047018F">
            <w:pPr>
              <w:rPr>
                <w:sz w:val="18"/>
                <w:szCs w:val="14"/>
              </w:rPr>
            </w:pPr>
            <w:r w:rsidRPr="0000465F">
              <w:rPr>
                <w:sz w:val="18"/>
                <w:szCs w:val="14"/>
              </w:rPr>
              <w:t>Testing-Framework</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3B282A4E" w14:textId="77777777" w:rsidR="0047018F" w:rsidRPr="0000465F" w:rsidRDefault="0047018F" w:rsidP="0047018F">
            <w:pPr>
              <w:rPr>
                <w:sz w:val="18"/>
                <w:szCs w:val="14"/>
              </w:rPr>
            </w:pPr>
            <w:r w:rsidRPr="0000465F">
              <w:rPr>
                <w:sz w:val="18"/>
                <w:szCs w:val="14"/>
              </w:rPr>
              <w:t>pytest + pytest-asyncio</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0EEBCAE8" w14:textId="77777777" w:rsidR="0047018F" w:rsidRPr="0000465F" w:rsidRDefault="0047018F" w:rsidP="0047018F">
            <w:pPr>
              <w:rPr>
                <w:sz w:val="18"/>
                <w:szCs w:val="14"/>
              </w:rPr>
            </w:pPr>
            <w:r w:rsidRPr="0000465F">
              <w:rPr>
                <w:sz w:val="18"/>
                <w:szCs w:val="14"/>
              </w:rPr>
              <w:t>8.x, 1.2.x</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06D3CE39" w14:textId="77777777" w:rsidR="0047018F" w:rsidRPr="0000465F" w:rsidRDefault="0047018F" w:rsidP="0047018F">
            <w:pPr>
              <w:rPr>
                <w:sz w:val="18"/>
                <w:szCs w:val="14"/>
              </w:rPr>
            </w:pPr>
            <w:r w:rsidRPr="0000465F">
              <w:rPr>
                <w:sz w:val="18"/>
                <w:szCs w:val="14"/>
              </w:rPr>
              <w:t>De-facto-Standard für Python-Testing, robuste Async-Test-Unterstützung</w:t>
            </w:r>
          </w:p>
        </w:tc>
      </w:tr>
      <w:tr w:rsidR="00A86C8F" w:rsidRPr="0000465F" w14:paraId="26BF5468" w14:textId="77777777">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05510D09" w14:textId="77777777" w:rsidR="0047018F" w:rsidRPr="0000465F" w:rsidRDefault="0047018F" w:rsidP="0047018F">
            <w:pPr>
              <w:rPr>
                <w:sz w:val="18"/>
                <w:szCs w:val="14"/>
              </w:rPr>
            </w:pPr>
            <w:r w:rsidRPr="0000465F">
              <w:rPr>
                <w:sz w:val="18"/>
                <w:szCs w:val="14"/>
              </w:rPr>
              <w:t>Metriken &amp; Logging</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116DCD2B" w14:textId="77777777" w:rsidR="0047018F" w:rsidRPr="0000465F" w:rsidRDefault="0047018F" w:rsidP="0047018F">
            <w:pPr>
              <w:rPr>
                <w:sz w:val="18"/>
                <w:szCs w:val="14"/>
              </w:rPr>
            </w:pPr>
            <w:r w:rsidRPr="0000465F">
              <w:rPr>
                <w:sz w:val="18"/>
                <w:szCs w:val="14"/>
              </w:rPr>
              <w:t>Python Dataclasses + JSON</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3C649541" w14:textId="77777777" w:rsidR="0047018F" w:rsidRPr="0000465F" w:rsidRDefault="0047018F" w:rsidP="0047018F">
            <w:pPr>
              <w:rPr>
                <w:sz w:val="18"/>
                <w:szCs w:val="14"/>
              </w:rPr>
            </w:pPr>
            <w:r w:rsidRPr="0000465F">
              <w:rPr>
                <w:sz w:val="18"/>
                <w:szCs w:val="14"/>
              </w:rPr>
              <w:t>Standard-Lib</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79BEC603" w14:textId="77777777" w:rsidR="0047018F" w:rsidRPr="0000465F" w:rsidRDefault="0047018F" w:rsidP="0047018F">
            <w:pPr>
              <w:rPr>
                <w:sz w:val="18"/>
                <w:szCs w:val="14"/>
              </w:rPr>
            </w:pPr>
            <w:r w:rsidRPr="0000465F">
              <w:rPr>
                <w:sz w:val="18"/>
                <w:szCs w:val="14"/>
              </w:rPr>
              <w:t>Einfachheit, direkte Serialisierung, keine externen Abhängigkeiten</w:t>
            </w:r>
          </w:p>
        </w:tc>
      </w:tr>
      <w:tr w:rsidR="00A86C8F" w:rsidRPr="0000465F" w14:paraId="55E1FEE6" w14:textId="77777777">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1515E23D" w14:textId="77777777" w:rsidR="0047018F" w:rsidRPr="0000465F" w:rsidRDefault="0047018F" w:rsidP="0047018F">
            <w:pPr>
              <w:rPr>
                <w:sz w:val="18"/>
                <w:szCs w:val="14"/>
              </w:rPr>
            </w:pPr>
            <w:r w:rsidRPr="0000465F">
              <w:rPr>
                <w:sz w:val="18"/>
                <w:szCs w:val="14"/>
              </w:rPr>
              <w:t>Versionskontrolle</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03950A71" w14:textId="5A336A38" w:rsidR="0047018F" w:rsidRPr="0000465F" w:rsidRDefault="0047018F" w:rsidP="0047018F">
            <w:pPr>
              <w:rPr>
                <w:sz w:val="18"/>
                <w:szCs w:val="14"/>
              </w:rPr>
            </w:pPr>
            <w:r w:rsidRPr="0000465F">
              <w:rPr>
                <w:sz w:val="18"/>
                <w:szCs w:val="14"/>
              </w:rPr>
              <w:t>Git + Gi</w:t>
            </w:r>
            <w:r w:rsidR="00A11B45" w:rsidRPr="0000465F">
              <w:rPr>
                <w:sz w:val="18"/>
                <w:szCs w:val="14"/>
              </w:rPr>
              <w:t>tHub</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07BE4115" w14:textId="77777777" w:rsidR="0047018F" w:rsidRPr="0000465F" w:rsidRDefault="0047018F" w:rsidP="0047018F">
            <w:pPr>
              <w:rPr>
                <w:sz w:val="18"/>
                <w:szCs w:val="14"/>
              </w:rPr>
            </w:pPr>
            <w:r w:rsidRPr="0000465F">
              <w:rPr>
                <w:sz w:val="18"/>
                <w:szCs w:val="14"/>
              </w:rPr>
              <w:t>-</w:t>
            </w:r>
          </w:p>
        </w:tc>
        <w:tc>
          <w:tcPr>
            <w:tcW w:w="0" w:type="auto"/>
            <w:tcBorders>
              <w:top w:val="single" w:sz="6" w:space="0" w:color="393B40"/>
              <w:left w:val="single" w:sz="6" w:space="0" w:color="393B40"/>
              <w:bottom w:val="single" w:sz="6" w:space="0" w:color="393B40"/>
              <w:right w:val="single" w:sz="6" w:space="0" w:color="393B40"/>
            </w:tcBorders>
            <w:tcMar>
              <w:top w:w="90" w:type="dxa"/>
              <w:left w:w="195" w:type="dxa"/>
              <w:bottom w:w="90" w:type="dxa"/>
              <w:right w:w="195" w:type="dxa"/>
            </w:tcMar>
            <w:vAlign w:val="center"/>
            <w:hideMark/>
          </w:tcPr>
          <w:p w14:paraId="28D386AA" w14:textId="77777777" w:rsidR="0047018F" w:rsidRPr="0000465F" w:rsidRDefault="0047018F" w:rsidP="0047018F">
            <w:pPr>
              <w:rPr>
                <w:sz w:val="18"/>
                <w:szCs w:val="14"/>
              </w:rPr>
            </w:pPr>
            <w:r w:rsidRPr="0000465F">
              <w:rPr>
                <w:sz w:val="18"/>
                <w:szCs w:val="14"/>
              </w:rPr>
              <w:t>Basis für E2E-Workflow (Kapitel 2.1), integrierte CI/CD</w:t>
            </w:r>
          </w:p>
        </w:tc>
      </w:tr>
    </w:tbl>
    <w:p w14:paraId="25FD56B3" w14:textId="04198ECE" w:rsidR="00EA4FC2" w:rsidRPr="0000465F" w:rsidRDefault="00EA4FC2" w:rsidP="00EA4FC2">
      <w:pPr>
        <w:pStyle w:val="BasicText"/>
      </w:pPr>
    </w:p>
    <w:p w14:paraId="2C50FD59" w14:textId="63883233" w:rsidR="00EA4FC2" w:rsidRPr="0000465F" w:rsidRDefault="00EA4FC2" w:rsidP="00EA4FC2">
      <w:pPr>
        <w:pStyle w:val="BasicText"/>
      </w:pPr>
      <w:r w:rsidRPr="0000465F">
        <w:t>Die Wahl fiel auf LangChain/LangGraph als Framework für die Agent-Implementierung. Diese Entscheidung basierte auf mehreren Faktoren:</w:t>
      </w:r>
    </w:p>
    <w:p w14:paraId="3A13F7E7" w14:textId="77777777" w:rsidR="00EA4FC2" w:rsidRPr="0000465F" w:rsidRDefault="00EA4FC2">
      <w:pPr>
        <w:pStyle w:val="BasicText"/>
        <w:numPr>
          <w:ilvl w:val="0"/>
          <w:numId w:val="45"/>
        </w:numPr>
      </w:pPr>
      <w:r w:rsidRPr="0000465F">
        <w:t>Breite Verwendung in ähnlichen Projekten: LangGraph hat sich als De-facto-Standard für Multi-Agent-Systeme mit LLMs etabliert, was die wissenschaftliche Vergleichbarkeit erhöht</w:t>
      </w:r>
    </w:p>
    <w:p w14:paraId="2B1A3814" w14:textId="77777777" w:rsidR="00EA4FC2" w:rsidRPr="0000465F" w:rsidRDefault="00EA4FC2">
      <w:pPr>
        <w:pStyle w:val="BasicText"/>
        <w:numPr>
          <w:ilvl w:val="0"/>
          <w:numId w:val="45"/>
        </w:numPr>
      </w:pPr>
      <w:r w:rsidRPr="0000465F">
        <w:t>Vorgefertigte ReAct-Implementierung: Das Framework bietet create_react_agent(), das das in Kapitel 4.5.1 beschriebene ReAct-Pattern bereits implementiert</w:t>
      </w:r>
    </w:p>
    <w:p w14:paraId="27E624F8" w14:textId="77777777" w:rsidR="00EA4FC2" w:rsidRPr="0000465F" w:rsidRDefault="00EA4FC2">
      <w:pPr>
        <w:pStyle w:val="BasicText"/>
        <w:numPr>
          <w:ilvl w:val="0"/>
          <w:numId w:val="45"/>
        </w:numPr>
      </w:pPr>
      <w:r w:rsidRPr="0000465F">
        <w:t>Provider-Abstraktion: Native Unterstützung für verschiedene LLM-Provider (OpenAI, DeepSeek, Ollama) über einheitliche Schnittstelle</w:t>
      </w:r>
    </w:p>
    <w:p w14:paraId="4324FF6E" w14:textId="77777777" w:rsidR="00EA4FC2" w:rsidRPr="0000465F" w:rsidRDefault="00EA4FC2">
      <w:pPr>
        <w:pStyle w:val="BasicText"/>
        <w:numPr>
          <w:ilvl w:val="0"/>
          <w:numId w:val="45"/>
        </w:numPr>
      </w:pPr>
      <w:r w:rsidRPr="0000465F">
        <w:t>Community und Dokumentation: Aktive Community und umfassende Dokumentation reduzieren Entwicklungsrisiko</w:t>
      </w:r>
    </w:p>
    <w:p w14:paraId="4430A7E6" w14:textId="7DFAF6E5" w:rsidR="00EA4FC2" w:rsidRPr="0000465F" w:rsidRDefault="00EA4FC2" w:rsidP="00EA4FC2">
      <w:pPr>
        <w:pStyle w:val="BasicText"/>
      </w:pPr>
      <w:r w:rsidRPr="0000465F">
        <w:t>Die Verwendung von LangGraph brachte jedoch auch Herausforderungen mit sich:</w:t>
      </w:r>
    </w:p>
    <w:p w14:paraId="1026BC7D" w14:textId="1FDEA38F" w:rsidR="00EA4FC2" w:rsidRPr="0000465F" w:rsidRDefault="00EA4FC2" w:rsidP="00EA4FC2">
      <w:pPr>
        <w:pStyle w:val="BasicText"/>
      </w:pPr>
      <w:r w:rsidRPr="0000465F">
        <w:t>Problem 1: Tool-Calling-Formate</w:t>
      </w:r>
    </w:p>
    <w:p w14:paraId="3919B1E5" w14:textId="77777777" w:rsidR="00EA4FC2" w:rsidRPr="0000465F" w:rsidRDefault="00EA4FC2" w:rsidP="00EA4FC2">
      <w:pPr>
        <w:pStyle w:val="BasicText"/>
      </w:pPr>
      <w:r w:rsidRPr="0000465F">
        <w:t>Verschiedene LLM-Provider verwenden unterschiedliche Formate für Function-Calling. Während OpenAI-konforme LLMs (DeepSeek, Ollama mit OpenAI-kompatiblen Modellen) problemlos funktionierten, traten bei Gemini (Google) Inkompatibilitäten auf:</w:t>
      </w:r>
    </w:p>
    <w:p w14:paraId="29CA77A8" w14:textId="77777777" w:rsidR="00EA4FC2" w:rsidRPr="0000465F" w:rsidRDefault="00EA4FC2" w:rsidP="00EA4FC2">
      <w:pPr>
        <w:pStyle w:val="BasicText"/>
      </w:pPr>
    </w:p>
    <w:p w14:paraId="575D3D39" w14:textId="77777777" w:rsidR="00EA4FC2" w:rsidRPr="0000465F" w:rsidRDefault="00EA4FC2" w:rsidP="00EA4FC2">
      <w:pPr>
        <w:pStyle w:val="BasicText"/>
      </w:pPr>
      <w:r w:rsidRPr="0000465F">
        <w:rPr>
          <w:b/>
          <w:bCs/>
        </w:rPr>
        <w:t>Erwartung</w:t>
      </w:r>
      <w:r w:rsidRPr="0000465F">
        <w:t>: Einheitliches Tool-Calling über LangGraph-Abstraktion</w:t>
      </w:r>
    </w:p>
    <w:p w14:paraId="2F02A1B4" w14:textId="77777777" w:rsidR="00EA4FC2" w:rsidRPr="0000465F" w:rsidRDefault="00EA4FC2" w:rsidP="00EA4FC2">
      <w:pPr>
        <w:pStyle w:val="BasicText"/>
      </w:pPr>
      <w:r w:rsidRPr="0000465F">
        <w:rPr>
          <w:b/>
          <w:bCs/>
        </w:rPr>
        <w:t>Realität</w:t>
      </w:r>
      <w:r w:rsidRPr="0000465F">
        <w:t>: Gemini verwendet anderes JSON-Schema für Tool-Calls</w:t>
      </w:r>
    </w:p>
    <w:p w14:paraId="130242BF" w14:textId="77777777" w:rsidR="00EA4FC2" w:rsidRPr="0000465F" w:rsidRDefault="00EA4FC2" w:rsidP="00EA4FC2">
      <w:pPr>
        <w:pStyle w:val="BasicText"/>
      </w:pPr>
      <w:r w:rsidRPr="0000465F">
        <w:rPr>
          <w:b/>
          <w:bCs/>
        </w:rPr>
        <w:t>Lösung</w:t>
      </w:r>
      <w:r w:rsidRPr="0000465F">
        <w:t>: Fokussierung auf OpenAI-konforme Provider für wissenschaftliche Evaluation</w:t>
      </w:r>
    </w:p>
    <w:p w14:paraId="17481D73" w14:textId="6BD64074" w:rsidR="00EA4FC2" w:rsidRPr="0000465F" w:rsidRDefault="00EA4FC2" w:rsidP="00EA4FC2">
      <w:pPr>
        <w:pStyle w:val="BasicText"/>
      </w:pPr>
      <w:r w:rsidRPr="0000465F">
        <w:t>Die mangelnde Standardisierung von Tool-Calling-Formaten zwischen LLM-Providern ist eine Herausforderung für Provider-unabhängige Systeme. Das Model Context Protocol (MCP) adressiert dies teilweise, aber Provider-spezifische Anpassungen bleiben notwendig.</w:t>
      </w:r>
    </w:p>
    <w:p w14:paraId="3E626DEC" w14:textId="15738247" w:rsidR="00EA4FC2" w:rsidRPr="0000465F" w:rsidRDefault="00EA4FC2" w:rsidP="00EA4FC2">
      <w:pPr>
        <w:pStyle w:val="BasicText"/>
      </w:pPr>
      <w:r w:rsidRPr="0000465F">
        <w:t>LangGraph's Graph-basierte Architektur (State Graphs, Message Graphs) erforderte signifikante Einarbeitung. Die Dokumentation ist umfassend, aber die Abstraktion ist komplex für einfache sequentielle Workflows.</w:t>
      </w:r>
    </w:p>
    <w:p w14:paraId="317263A4" w14:textId="77777777" w:rsidR="00EA4FC2" w:rsidRPr="0000465F" w:rsidRDefault="00EA4FC2" w:rsidP="00EA4FC2">
      <w:pPr>
        <w:pStyle w:val="BasicText"/>
      </w:pPr>
      <w:r w:rsidRPr="0000465F">
        <w:t>Trotz der Herausforderungen erwies sich LangGraph als richtige Wahl:</w:t>
      </w:r>
    </w:p>
    <w:p w14:paraId="4A0CB749" w14:textId="77777777" w:rsidR="00EA4FC2" w:rsidRPr="0000465F" w:rsidRDefault="00EA4FC2">
      <w:pPr>
        <w:pStyle w:val="BasicText"/>
        <w:numPr>
          <w:ilvl w:val="0"/>
          <w:numId w:val="46"/>
        </w:numPr>
      </w:pPr>
      <w:r w:rsidRPr="0000465F">
        <w:t>Zeit-Ersparnis: Vorgefertigte Patterns reduzierten Entwicklungszeit erheblich</w:t>
      </w:r>
    </w:p>
    <w:p w14:paraId="36873434" w14:textId="526D66C7" w:rsidR="00EA4FC2" w:rsidRPr="0000465F" w:rsidRDefault="00EA4FC2">
      <w:pPr>
        <w:pStyle w:val="BasicText"/>
        <w:numPr>
          <w:ilvl w:val="0"/>
          <w:numId w:val="46"/>
        </w:numPr>
      </w:pPr>
      <w:r w:rsidRPr="0000465F">
        <w:t>Robustheit: Framework-basierter Error-Handling übertraf Custom-Implementierung</w:t>
      </w:r>
    </w:p>
    <w:p w14:paraId="7BEA8E59" w14:textId="0A2813BA" w:rsidR="00EA4FC2" w:rsidRPr="0000465F" w:rsidRDefault="00EA4FC2">
      <w:pPr>
        <w:pStyle w:val="BasicText"/>
        <w:numPr>
          <w:ilvl w:val="0"/>
          <w:numId w:val="46"/>
        </w:numPr>
      </w:pPr>
      <w:r w:rsidRPr="0000465F">
        <w:t>Komplexität: Für einfache sequentielle Workflows möglicherweise over-engineered</w:t>
      </w:r>
    </w:p>
    <w:p w14:paraId="0400BAAF" w14:textId="3CFBFA6F" w:rsidR="006D260D" w:rsidRPr="0000465F" w:rsidRDefault="00EA4FC2">
      <w:pPr>
        <w:pStyle w:val="BasicText"/>
        <w:numPr>
          <w:ilvl w:val="0"/>
          <w:numId w:val="46"/>
        </w:numPr>
      </w:pPr>
      <w:r w:rsidRPr="0000465F">
        <w:t>Provider-Lock-in: De-facto auf OpenAI-konforme LLMs beschränkt</w:t>
      </w:r>
    </w:p>
    <w:p w14:paraId="781866EE" w14:textId="77777777" w:rsidR="009D311D" w:rsidRPr="0000465F" w:rsidRDefault="009D311D" w:rsidP="00AE649E">
      <w:pPr>
        <w:pStyle w:val="BasicText"/>
      </w:pPr>
    </w:p>
    <w:p w14:paraId="3CBC5331" w14:textId="77777777" w:rsidR="00EA4FC2" w:rsidRPr="0000465F" w:rsidRDefault="00EA4FC2" w:rsidP="00AE649E">
      <w:pPr>
        <w:pStyle w:val="BasicText"/>
      </w:pPr>
    </w:p>
    <w:p w14:paraId="150832B9" w14:textId="77777777" w:rsidR="00EA4FC2" w:rsidRPr="0000465F" w:rsidRDefault="00EA4FC2" w:rsidP="00AE649E">
      <w:pPr>
        <w:pStyle w:val="BasicText"/>
      </w:pPr>
    </w:p>
    <w:p w14:paraId="562F1525" w14:textId="77777777" w:rsidR="00EA4FC2" w:rsidRPr="0000465F" w:rsidRDefault="00EA4FC2" w:rsidP="00AE649E">
      <w:pPr>
        <w:pStyle w:val="BasicText"/>
      </w:pPr>
    </w:p>
    <w:p w14:paraId="4384D21B" w14:textId="77777777" w:rsidR="00EA4FC2" w:rsidRPr="0000465F" w:rsidRDefault="00EA4FC2" w:rsidP="00AE649E">
      <w:pPr>
        <w:pStyle w:val="BasicText"/>
      </w:pPr>
    </w:p>
    <w:p w14:paraId="31D08E08" w14:textId="77777777" w:rsidR="00EA4FC2" w:rsidRPr="0000465F" w:rsidRDefault="00EA4FC2" w:rsidP="00AE649E">
      <w:pPr>
        <w:pStyle w:val="BasicText"/>
      </w:pPr>
    </w:p>
    <w:p w14:paraId="7A76B083" w14:textId="76BEDC8B" w:rsidR="00A11B45" w:rsidRPr="0000465F" w:rsidRDefault="00EA4FC2" w:rsidP="00EA4FC2">
      <w:pPr>
        <w:pStyle w:val="Heading2"/>
      </w:pPr>
      <w:bookmarkStart w:id="91" w:name="_Toc210642445"/>
      <w:r w:rsidRPr="0000465F">
        <w:lastRenderedPageBreak/>
        <w:t>Implementierungsschwerpunkt</w:t>
      </w:r>
      <w:r w:rsidR="00845AE7" w:rsidRPr="0000465F">
        <w:t>: Prompt-Engineering</w:t>
      </w:r>
      <w:bookmarkEnd w:id="91"/>
    </w:p>
    <w:p w14:paraId="41913EB5" w14:textId="1271A1F9" w:rsidR="00EA4FC2" w:rsidRPr="0000465F" w:rsidRDefault="00DC2126" w:rsidP="00EA4FC2">
      <w:r w:rsidRPr="00DC2126">
        <w:t xml:space="preserve">Die Prompts sind der größte Hebel für </w:t>
      </w:r>
      <w:r w:rsidRPr="00DC2126">
        <w:rPr>
          <w:b/>
          <w:bCs/>
        </w:rPr>
        <w:t>Zuverlässigkeit</w:t>
      </w:r>
      <w:r w:rsidRPr="00DC2126">
        <w:t xml:space="preserve"> und </w:t>
      </w:r>
      <w:r w:rsidRPr="00DC2126">
        <w:rPr>
          <w:b/>
          <w:bCs/>
        </w:rPr>
        <w:t>Reproduzierbarkeit</w:t>
      </w:r>
      <w:r>
        <w:rPr>
          <w:b/>
          <w:bCs/>
        </w:rPr>
        <w:t xml:space="preserve"> </w:t>
      </w:r>
      <w:r w:rsidR="00EA4FC2" w:rsidRPr="0000465F">
        <w:t>für die Agenten. Während das Design in Kapitel 4.6.1 Template-basierte Prompts vorsah, erwies sich die Entwicklung funktionierender Prompts als kontinuierlicher, iterativer Prozess.</w:t>
      </w:r>
    </w:p>
    <w:p w14:paraId="5D525434" w14:textId="048BE99B" w:rsidR="00EA4FC2" w:rsidRPr="0000465F" w:rsidRDefault="00EA4FC2" w:rsidP="00EA4FC2">
      <w:pPr>
        <w:pStyle w:val="Heading3"/>
      </w:pPr>
      <w:bookmarkStart w:id="92" w:name="_Toc210642446"/>
      <w:r w:rsidRPr="0000465F">
        <w:t>Herausforderung: LLM-Arbeit mit GitLab gesteuert durch Prompts</w:t>
      </w:r>
      <w:bookmarkEnd w:id="92"/>
    </w:p>
    <w:p w14:paraId="27C13C24" w14:textId="77777777" w:rsidR="00EA4FC2" w:rsidRPr="0000465F" w:rsidRDefault="00EA4FC2" w:rsidP="00EA4FC2">
      <w:pPr>
        <w:pStyle w:val="BasicText"/>
      </w:pPr>
      <w:r w:rsidRPr="0000465F">
        <w:t>Die Steuerung von LLM-Agenten zur Interaktion mit GitLab über Prompts erwies sich als </w:t>
      </w:r>
      <w:r w:rsidRPr="0000465F">
        <w:rPr>
          <w:b/>
          <w:bCs/>
        </w:rPr>
        <w:t>durchgehendes Problem</w:t>
      </w:r>
      <w:r w:rsidRPr="0000465F">
        <w:t>, das kontinuierliches Finetuning erforderte.</w:t>
      </w:r>
    </w:p>
    <w:p w14:paraId="3B2D0825" w14:textId="77777777" w:rsidR="00EA4FC2" w:rsidRPr="0000465F" w:rsidRDefault="00EA4FC2" w:rsidP="00EA4FC2">
      <w:pPr>
        <w:pStyle w:val="BasicText"/>
      </w:pPr>
      <w:r w:rsidRPr="0000465F">
        <w:rPr>
          <w:b/>
          <w:bCs/>
        </w:rPr>
        <w:t>Kernprobleme:</w:t>
      </w:r>
    </w:p>
    <w:p w14:paraId="3836D05E" w14:textId="77777777" w:rsidR="00EA4FC2" w:rsidRPr="0000465F" w:rsidRDefault="00EA4FC2">
      <w:pPr>
        <w:pStyle w:val="BasicText"/>
        <w:numPr>
          <w:ilvl w:val="0"/>
          <w:numId w:val="47"/>
        </w:numPr>
      </w:pPr>
      <w:r w:rsidRPr="0000465F">
        <w:rPr>
          <w:b/>
          <w:bCs/>
        </w:rPr>
        <w:t>Pipeline-Überwachung wurde übergangen</w:t>
      </w:r>
    </w:p>
    <w:p w14:paraId="29E46A7C" w14:textId="77777777" w:rsidR="00EA4FC2" w:rsidRPr="0000465F" w:rsidRDefault="00EA4FC2">
      <w:pPr>
        <w:pStyle w:val="BasicText"/>
        <w:numPr>
          <w:ilvl w:val="1"/>
          <w:numId w:val="47"/>
        </w:numPr>
      </w:pPr>
      <w:r w:rsidRPr="0000465F">
        <w:t>Review-Agent sollte Pipeline-Status validieren (Kapitel 4.4.2)</w:t>
      </w:r>
    </w:p>
    <w:p w14:paraId="3AD5E3B3" w14:textId="77777777" w:rsidR="00EA4FC2" w:rsidRPr="0000465F" w:rsidRDefault="00EA4FC2">
      <w:pPr>
        <w:pStyle w:val="BasicText"/>
        <w:numPr>
          <w:ilvl w:val="1"/>
          <w:numId w:val="47"/>
        </w:numPr>
      </w:pPr>
      <w:r w:rsidRPr="0000465F">
        <w:rPr>
          <w:b/>
          <w:bCs/>
        </w:rPr>
        <w:t>Problem:</w:t>
      </w:r>
      <w:r w:rsidRPr="0000465F">
        <w:t> Agent übersprang Validierung oder interpretierte Status falsch</w:t>
      </w:r>
    </w:p>
    <w:p w14:paraId="3A8D1CE6" w14:textId="77777777" w:rsidR="00EA4FC2" w:rsidRPr="0000465F" w:rsidRDefault="00EA4FC2">
      <w:pPr>
        <w:pStyle w:val="BasicText"/>
        <w:numPr>
          <w:ilvl w:val="1"/>
          <w:numId w:val="47"/>
        </w:numPr>
      </w:pPr>
      <w:r w:rsidRPr="0000465F">
        <w:rPr>
          <w:b/>
          <w:bCs/>
        </w:rPr>
        <w:t>Beispiel:</w:t>
      </w:r>
      <w:r w:rsidRPr="0000465F">
        <w:t> Agent meldet "PIPELINE SUCCESS" obwohl GitLab-API status: 'running' zurückgibt</w:t>
      </w:r>
    </w:p>
    <w:p w14:paraId="529A7959" w14:textId="77777777" w:rsidR="00EA4FC2" w:rsidRPr="0000465F" w:rsidRDefault="00EA4FC2">
      <w:pPr>
        <w:pStyle w:val="BasicText"/>
        <w:numPr>
          <w:ilvl w:val="0"/>
          <w:numId w:val="47"/>
        </w:numPr>
      </w:pPr>
      <w:r w:rsidRPr="0000465F">
        <w:rPr>
          <w:b/>
          <w:bCs/>
        </w:rPr>
        <w:t>Merge trotz fehlgeschlagener Pipeline</w:t>
      </w:r>
    </w:p>
    <w:p w14:paraId="0B2E245A" w14:textId="77777777" w:rsidR="00EA4FC2" w:rsidRPr="0000465F" w:rsidRDefault="00EA4FC2">
      <w:pPr>
        <w:pStyle w:val="BasicText"/>
        <w:numPr>
          <w:ilvl w:val="1"/>
          <w:numId w:val="47"/>
        </w:numPr>
      </w:pPr>
      <w:r w:rsidRPr="0000465F">
        <w:rPr>
          <w:b/>
          <w:bCs/>
        </w:rPr>
        <w:t>Kritischster Fehler:</w:t>
      </w:r>
      <w:r w:rsidRPr="0000465F">
        <w:t> Review-Agent merged MR obwohl Pipeline fehlgeschlagen war</w:t>
      </w:r>
    </w:p>
    <w:p w14:paraId="04353C15" w14:textId="77777777" w:rsidR="00EA4FC2" w:rsidRPr="00664F7E" w:rsidRDefault="00EA4FC2">
      <w:pPr>
        <w:pStyle w:val="BasicText"/>
        <w:numPr>
          <w:ilvl w:val="1"/>
          <w:numId w:val="47"/>
        </w:numPr>
        <w:rPr>
          <w:lang w:val="en-GB"/>
        </w:rPr>
      </w:pPr>
      <w:r w:rsidRPr="00664F7E">
        <w:rPr>
          <w:b/>
          <w:bCs/>
          <w:lang w:val="en-GB"/>
        </w:rPr>
        <w:t>Agent-</w:t>
      </w:r>
      <w:proofErr w:type="spellStart"/>
      <w:r w:rsidRPr="00664F7E">
        <w:rPr>
          <w:b/>
          <w:bCs/>
          <w:lang w:val="en-GB"/>
        </w:rPr>
        <w:t>Begründung</w:t>
      </w:r>
      <w:proofErr w:type="spellEnd"/>
      <w:r w:rsidRPr="00664F7E">
        <w:rPr>
          <w:b/>
          <w:bCs/>
          <w:lang w:val="en-GB"/>
        </w:rPr>
        <w:t>:</w:t>
      </w:r>
      <w:r w:rsidRPr="00664F7E">
        <w:rPr>
          <w:lang w:val="en-GB"/>
        </w:rPr>
        <w:t> "Previous pipeline was successful, current failure is transient"</w:t>
      </w:r>
    </w:p>
    <w:p w14:paraId="052B0DF6" w14:textId="77777777" w:rsidR="005E4659" w:rsidRPr="00664F7E" w:rsidRDefault="005E4659" w:rsidP="005E4659">
      <w:pPr>
        <w:pStyle w:val="BasicText"/>
        <w:rPr>
          <w:lang w:val="en-GB"/>
        </w:rPr>
      </w:pPr>
    </w:p>
    <w:p w14:paraId="65E24E01" w14:textId="77777777" w:rsidR="00DC2126" w:rsidRPr="00664F7E" w:rsidRDefault="00DC2126" w:rsidP="005E4659">
      <w:pPr>
        <w:pStyle w:val="BasicText"/>
        <w:rPr>
          <w:lang w:val="en-GB"/>
        </w:rPr>
      </w:pPr>
    </w:p>
    <w:p w14:paraId="243A9639" w14:textId="77777777" w:rsidR="00DC2126" w:rsidRPr="00664F7E" w:rsidRDefault="00DC2126" w:rsidP="005E4659">
      <w:pPr>
        <w:pStyle w:val="BasicText"/>
        <w:rPr>
          <w:lang w:val="en-GB"/>
        </w:rPr>
      </w:pPr>
    </w:p>
    <w:p w14:paraId="3A5A9398" w14:textId="77777777" w:rsidR="00DC2126" w:rsidRPr="00664F7E" w:rsidRDefault="00DC2126" w:rsidP="005E4659">
      <w:pPr>
        <w:pStyle w:val="BasicText"/>
        <w:rPr>
          <w:lang w:val="en-GB"/>
        </w:rPr>
      </w:pPr>
    </w:p>
    <w:p w14:paraId="1C9F43BA" w14:textId="77777777" w:rsidR="00DC2126" w:rsidRPr="00664F7E" w:rsidRDefault="00DC2126" w:rsidP="005E4659">
      <w:pPr>
        <w:pStyle w:val="BasicText"/>
        <w:rPr>
          <w:lang w:val="en-GB"/>
        </w:rPr>
      </w:pPr>
    </w:p>
    <w:p w14:paraId="0DB56B45" w14:textId="77777777" w:rsidR="00DC2126" w:rsidRPr="00664F7E" w:rsidRDefault="00DC2126" w:rsidP="005E4659">
      <w:pPr>
        <w:pStyle w:val="BasicText"/>
        <w:rPr>
          <w:lang w:val="en-GB"/>
        </w:rPr>
      </w:pPr>
    </w:p>
    <w:p w14:paraId="405E60F9" w14:textId="070A939B" w:rsidR="00EA4FC2" w:rsidRPr="0000465F" w:rsidRDefault="00EA4FC2" w:rsidP="00EA4FC2">
      <w:pPr>
        <w:pStyle w:val="Heading3"/>
      </w:pPr>
      <w:bookmarkStart w:id="93" w:name="_Toc210642447"/>
      <w:commentRangeStart w:id="94"/>
      <w:r w:rsidRPr="0000465F">
        <w:lastRenderedPageBreak/>
        <w:t>Iterativer Prompt-Engineering-Prozess</w:t>
      </w:r>
      <w:bookmarkEnd w:id="93"/>
    </w:p>
    <w:p w14:paraId="253DE623" w14:textId="2AD99E1F" w:rsidR="005E4659" w:rsidRPr="0000465F" w:rsidRDefault="005E4659" w:rsidP="005E4659">
      <w:r w:rsidRPr="0000465F">
        <w:t>Die Lösung dieser Probleme erfolgte durch systematisches, datengetriebenes Prompt-Engineering:</w:t>
      </w:r>
    </w:p>
    <w:p w14:paraId="3054BA71" w14:textId="77777777" w:rsidR="005E4659" w:rsidRPr="0000465F" w:rsidRDefault="005E4659">
      <w:pPr>
        <w:pStyle w:val="ListParagraph"/>
        <w:numPr>
          <w:ilvl w:val="0"/>
          <w:numId w:val="48"/>
        </w:numPr>
      </w:pPr>
      <w:r w:rsidRPr="0000465F">
        <w:t>Problem-Identifikation: Analyse fehlgeschlagener Runs, Extraktion von Failure-Patterns</w:t>
      </w:r>
    </w:p>
    <w:p w14:paraId="3D815DE3" w14:textId="77777777" w:rsidR="005E4659" w:rsidRPr="0000465F" w:rsidRDefault="005E4659">
      <w:pPr>
        <w:pStyle w:val="ListParagraph"/>
        <w:numPr>
          <w:ilvl w:val="0"/>
          <w:numId w:val="48"/>
        </w:numPr>
      </w:pPr>
      <w:r w:rsidRPr="0000465F">
        <w:t>Hypothesenbildung: Vermutung über Ursache (z.B. "Agent übersieht Pipeline-Status in JSON")</w:t>
      </w:r>
    </w:p>
    <w:p w14:paraId="26FBA954" w14:textId="77777777" w:rsidR="005E4659" w:rsidRPr="0000465F" w:rsidRDefault="005E4659">
      <w:pPr>
        <w:pStyle w:val="ListParagraph"/>
        <w:numPr>
          <w:ilvl w:val="0"/>
          <w:numId w:val="48"/>
        </w:numPr>
      </w:pPr>
      <w:r w:rsidRPr="0000465F">
        <w:t>Prompt-Anpassung: Gezielte Modifikation (z.B. explizite Instruktion zur Status-Validierung)</w:t>
      </w:r>
    </w:p>
    <w:p w14:paraId="1F9BC985" w14:textId="77777777" w:rsidR="005E4659" w:rsidRPr="0000465F" w:rsidRDefault="005E4659">
      <w:pPr>
        <w:pStyle w:val="ListParagraph"/>
        <w:numPr>
          <w:ilvl w:val="0"/>
          <w:numId w:val="48"/>
        </w:numPr>
      </w:pPr>
      <w:r w:rsidRPr="0000465F">
        <w:t>Validierung: Test-Runs mit modifiziertem Prompt</w:t>
      </w:r>
    </w:p>
    <w:p w14:paraId="38FFB12C" w14:textId="368EAA2A" w:rsidR="005E4659" w:rsidRPr="0000465F" w:rsidRDefault="005E4659">
      <w:pPr>
        <w:pStyle w:val="ListParagraph"/>
        <w:numPr>
          <w:ilvl w:val="0"/>
          <w:numId w:val="48"/>
        </w:numPr>
      </w:pPr>
      <w:r w:rsidRPr="0000465F">
        <w:t>Iteration: Bei Nicht-Erfolg zurück zu Schritt 2</w:t>
      </w:r>
    </w:p>
    <w:p w14:paraId="6139DD8C" w14:textId="77777777" w:rsidR="005E4659" w:rsidRPr="0000465F" w:rsidRDefault="005E4659" w:rsidP="005E4659"/>
    <w:p w14:paraId="0F663C40" w14:textId="79B84DC8" w:rsidR="005E4659" w:rsidRPr="0000465F" w:rsidRDefault="005E4659" w:rsidP="005E4659">
      <w:pPr>
        <w:rPr>
          <w:b/>
          <w:bCs/>
        </w:rPr>
      </w:pPr>
      <w:r w:rsidRPr="0000465F">
        <w:rPr>
          <w:b/>
          <w:bCs/>
        </w:rPr>
        <w:t>Beispiel: Review-Agent Pipeline-Validierung</w:t>
      </w:r>
    </w:p>
    <w:p w14:paraId="3DB48193" w14:textId="563BA49E" w:rsidR="005E4659" w:rsidRPr="0000465F" w:rsidRDefault="005E4659" w:rsidP="005E4659">
      <w:pPr>
        <w:rPr>
          <w:b/>
          <w:bCs/>
        </w:rPr>
      </w:pPr>
      <w:r w:rsidRPr="0000465F">
        <w:rPr>
          <w:b/>
          <w:bCs/>
        </w:rPr>
        <w:t>Iteration 1:</w:t>
      </w:r>
    </w:p>
    <w:p w14:paraId="74E23C50" w14:textId="2BACF024" w:rsidR="005E4659" w:rsidRPr="00664F7E" w:rsidRDefault="005E4659" w:rsidP="005E4659">
      <w:pPr>
        <w:rPr>
          <w:lang w:val="en-GB"/>
        </w:rPr>
      </w:pPr>
      <w:r w:rsidRPr="00664F7E">
        <w:rPr>
          <w:lang w:val="en-GB"/>
        </w:rPr>
        <w:t>“You are a Review Agent. Validate the pipeline and merge if successful.</w:t>
      </w:r>
    </w:p>
    <w:p w14:paraId="6F473951" w14:textId="1CFCCD77" w:rsidR="005E4659" w:rsidRPr="00664F7E" w:rsidRDefault="005E4659" w:rsidP="005E4659">
      <w:pPr>
        <w:rPr>
          <w:lang w:val="en-GB"/>
        </w:rPr>
      </w:pPr>
      <w:r w:rsidRPr="00664F7E">
        <w:rPr>
          <w:lang w:val="en-GB"/>
        </w:rPr>
        <w:t xml:space="preserve">Tools: </w:t>
      </w:r>
      <w:proofErr w:type="spellStart"/>
      <w:r w:rsidRPr="00664F7E">
        <w:rPr>
          <w:lang w:val="en-GB"/>
        </w:rPr>
        <w:t>check_pipeline_status</w:t>
      </w:r>
      <w:proofErr w:type="spellEnd"/>
      <w:r w:rsidRPr="00664F7E">
        <w:rPr>
          <w:lang w:val="en-GB"/>
        </w:rPr>
        <w:t xml:space="preserve">, </w:t>
      </w:r>
      <w:proofErr w:type="spellStart"/>
      <w:r w:rsidRPr="00664F7E">
        <w:rPr>
          <w:lang w:val="en-GB"/>
        </w:rPr>
        <w:t>approve_merge_request</w:t>
      </w:r>
      <w:proofErr w:type="spellEnd"/>
      <w:r w:rsidRPr="00664F7E">
        <w:rPr>
          <w:lang w:val="en-GB"/>
        </w:rPr>
        <w:t>”</w:t>
      </w:r>
    </w:p>
    <w:p w14:paraId="46F798ED" w14:textId="77777777" w:rsidR="005E4659" w:rsidRPr="00664F7E" w:rsidRDefault="005E4659" w:rsidP="005E4659">
      <w:pPr>
        <w:rPr>
          <w:lang w:val="en-GB"/>
        </w:rPr>
      </w:pPr>
    </w:p>
    <w:p w14:paraId="3976D12F" w14:textId="77777777" w:rsidR="005E4659" w:rsidRPr="0000465F" w:rsidRDefault="005E4659" w:rsidP="005E4659">
      <w:r w:rsidRPr="0000465F">
        <w:rPr>
          <w:b/>
          <w:bCs/>
        </w:rPr>
        <w:t>Problem:</w:t>
      </w:r>
      <w:r w:rsidRPr="0000465F">
        <w:t> Agent merged ohne Pipeline-Prüfung</w:t>
      </w:r>
    </w:p>
    <w:p w14:paraId="01BE96D1" w14:textId="77777777" w:rsidR="005E4659" w:rsidRPr="0000465F" w:rsidRDefault="005E4659" w:rsidP="005E4659"/>
    <w:p w14:paraId="7EEF5461" w14:textId="41A40521" w:rsidR="005E4659" w:rsidRPr="00664F7E" w:rsidRDefault="005E4659" w:rsidP="005E4659">
      <w:pPr>
        <w:rPr>
          <w:b/>
          <w:bCs/>
          <w:lang w:val="en-GB"/>
        </w:rPr>
      </w:pPr>
      <w:r w:rsidRPr="00664F7E">
        <w:rPr>
          <w:b/>
          <w:bCs/>
          <w:lang w:val="en-GB"/>
        </w:rPr>
        <w:t>Iteration 2:</w:t>
      </w:r>
    </w:p>
    <w:p w14:paraId="64E02D5A" w14:textId="100F7B8F" w:rsidR="005E4659" w:rsidRPr="00664F7E" w:rsidRDefault="005E4659" w:rsidP="005E4659">
      <w:pPr>
        <w:rPr>
          <w:lang w:val="en-GB"/>
        </w:rPr>
      </w:pPr>
      <w:r w:rsidRPr="00664F7E">
        <w:rPr>
          <w:lang w:val="en-GB"/>
        </w:rPr>
        <w:t>“You are a Review Agent.</w:t>
      </w:r>
    </w:p>
    <w:p w14:paraId="0738C5F1" w14:textId="77777777" w:rsidR="005E4659" w:rsidRPr="00664F7E" w:rsidRDefault="005E4659" w:rsidP="005E4659">
      <w:pPr>
        <w:rPr>
          <w:lang w:val="en-GB"/>
        </w:rPr>
      </w:pPr>
      <w:r w:rsidRPr="00664F7E">
        <w:rPr>
          <w:lang w:val="en-GB"/>
        </w:rPr>
        <w:t>CRITICAL INSTRUCTIONS:</w:t>
      </w:r>
    </w:p>
    <w:p w14:paraId="280E7429" w14:textId="77777777" w:rsidR="005E4659" w:rsidRPr="00664F7E" w:rsidRDefault="005E4659" w:rsidP="005E4659">
      <w:pPr>
        <w:rPr>
          <w:lang w:val="en-GB"/>
        </w:rPr>
      </w:pPr>
      <w:r w:rsidRPr="00664F7E">
        <w:rPr>
          <w:lang w:val="en-GB"/>
        </w:rPr>
        <w:t xml:space="preserve">1. Use </w:t>
      </w:r>
      <w:proofErr w:type="spellStart"/>
      <w:r w:rsidRPr="00664F7E">
        <w:rPr>
          <w:lang w:val="en-GB"/>
        </w:rPr>
        <w:t>check_pipeline_status</w:t>
      </w:r>
      <w:proofErr w:type="spellEnd"/>
      <w:r w:rsidRPr="00664F7E">
        <w:rPr>
          <w:lang w:val="en-GB"/>
        </w:rPr>
        <w:t xml:space="preserve"> tool to get pipeline status</w:t>
      </w:r>
    </w:p>
    <w:p w14:paraId="4D8B18EB" w14:textId="77777777" w:rsidR="005E4659" w:rsidRPr="00664F7E" w:rsidRDefault="005E4659" w:rsidP="005E4659">
      <w:pPr>
        <w:rPr>
          <w:lang w:val="en-GB"/>
        </w:rPr>
      </w:pPr>
      <w:r w:rsidRPr="00664F7E">
        <w:rPr>
          <w:lang w:val="en-GB"/>
        </w:rPr>
        <w:t>2. Only approve if status == "success"</w:t>
      </w:r>
    </w:p>
    <w:p w14:paraId="18F36ECF" w14:textId="0738BB60" w:rsidR="005E4659" w:rsidRPr="00664F7E" w:rsidRDefault="005E4659" w:rsidP="005E4659">
      <w:pPr>
        <w:rPr>
          <w:lang w:val="en-GB"/>
        </w:rPr>
      </w:pPr>
      <w:r w:rsidRPr="00664F7E">
        <w:rPr>
          <w:lang w:val="en-GB"/>
        </w:rPr>
        <w:t>3. If status == "failed", DO NOT merge</w:t>
      </w:r>
    </w:p>
    <w:p w14:paraId="28401869" w14:textId="4C42B5E2" w:rsidR="005E4659" w:rsidRPr="00664F7E" w:rsidRDefault="005E4659" w:rsidP="005E4659">
      <w:pPr>
        <w:rPr>
          <w:lang w:val="en-GB"/>
        </w:rPr>
      </w:pPr>
      <w:r w:rsidRPr="00664F7E">
        <w:rPr>
          <w:lang w:val="en-GB"/>
        </w:rPr>
        <w:t xml:space="preserve">Available tools: </w:t>
      </w:r>
      <w:proofErr w:type="spellStart"/>
      <w:r w:rsidRPr="00664F7E">
        <w:rPr>
          <w:lang w:val="en-GB"/>
        </w:rPr>
        <w:t>check_pipeline_status</w:t>
      </w:r>
      <w:proofErr w:type="spellEnd"/>
      <w:r w:rsidRPr="00664F7E">
        <w:rPr>
          <w:lang w:val="en-GB"/>
        </w:rPr>
        <w:t xml:space="preserve">, </w:t>
      </w:r>
      <w:proofErr w:type="spellStart"/>
      <w:r w:rsidRPr="00664F7E">
        <w:rPr>
          <w:lang w:val="en-GB"/>
        </w:rPr>
        <w:t>approve_merge_request</w:t>
      </w:r>
      <w:proofErr w:type="spellEnd"/>
      <w:r w:rsidRPr="00664F7E">
        <w:rPr>
          <w:lang w:val="en-GB"/>
        </w:rPr>
        <w:t>”</w:t>
      </w:r>
    </w:p>
    <w:p w14:paraId="2AEFCD37" w14:textId="77777777" w:rsidR="005E4659" w:rsidRPr="00664F7E" w:rsidRDefault="005E4659" w:rsidP="005E4659">
      <w:pPr>
        <w:rPr>
          <w:lang w:val="en-GB"/>
        </w:rPr>
      </w:pPr>
    </w:p>
    <w:p w14:paraId="08792AF6" w14:textId="0B343AEC" w:rsidR="005E4659" w:rsidRPr="0000465F" w:rsidRDefault="005E4659" w:rsidP="005E4659">
      <w:r w:rsidRPr="0000465F">
        <w:rPr>
          <w:b/>
          <w:bCs/>
        </w:rPr>
        <w:lastRenderedPageBreak/>
        <w:t>Problem</w:t>
      </w:r>
      <w:r w:rsidRPr="0000465F">
        <w:t>: Agent merged bei status="running" mit Begründung "Pipeline wird erfolgreich sein"</w:t>
      </w:r>
    </w:p>
    <w:p w14:paraId="0A6AAF68" w14:textId="77777777" w:rsidR="005E4659" w:rsidRPr="0000465F" w:rsidRDefault="005E4659" w:rsidP="005E4659"/>
    <w:p w14:paraId="122181DE" w14:textId="0C72423E" w:rsidR="005E4659" w:rsidRPr="00664F7E" w:rsidRDefault="005E4659" w:rsidP="005E4659">
      <w:pPr>
        <w:rPr>
          <w:b/>
          <w:bCs/>
          <w:lang w:val="en-GB"/>
        </w:rPr>
      </w:pPr>
      <w:r w:rsidRPr="00664F7E">
        <w:rPr>
          <w:b/>
          <w:bCs/>
          <w:lang w:val="en-GB"/>
        </w:rPr>
        <w:t>Iteration 3 (Final):</w:t>
      </w:r>
    </w:p>
    <w:p w14:paraId="2461797C" w14:textId="28C42128" w:rsidR="005E4659" w:rsidRPr="00664F7E" w:rsidRDefault="005E4659" w:rsidP="005E4659">
      <w:pPr>
        <w:rPr>
          <w:lang w:val="en-GB"/>
        </w:rPr>
      </w:pPr>
      <w:r w:rsidRPr="00664F7E">
        <w:rPr>
          <w:lang w:val="en-GB"/>
        </w:rPr>
        <w:t>You are a Review Agent for GitLab Merge Requests.</w:t>
      </w:r>
    </w:p>
    <w:p w14:paraId="4A7E4338" w14:textId="77777777" w:rsidR="005E4659" w:rsidRPr="00664F7E" w:rsidRDefault="005E4659" w:rsidP="005E4659">
      <w:pPr>
        <w:rPr>
          <w:lang w:val="en-GB"/>
        </w:rPr>
      </w:pPr>
      <w:r w:rsidRPr="00664F7E">
        <w:rPr>
          <w:lang w:val="en-GB"/>
        </w:rPr>
        <w:t>STRICT VALIDATION PROTOCOL:</w:t>
      </w:r>
    </w:p>
    <w:p w14:paraId="68E58585" w14:textId="77777777" w:rsidR="005E4659" w:rsidRPr="00664F7E" w:rsidRDefault="005E4659" w:rsidP="005E4659">
      <w:pPr>
        <w:rPr>
          <w:lang w:val="en-GB"/>
        </w:rPr>
      </w:pPr>
      <w:r w:rsidRPr="00664F7E">
        <w:rPr>
          <w:lang w:val="en-GB"/>
        </w:rPr>
        <w:t xml:space="preserve">1. Call </w:t>
      </w:r>
      <w:proofErr w:type="spellStart"/>
      <w:r w:rsidRPr="00664F7E">
        <w:rPr>
          <w:lang w:val="en-GB"/>
        </w:rPr>
        <w:t>check_pipeline_status</w:t>
      </w:r>
      <w:proofErr w:type="spellEnd"/>
      <w:r w:rsidRPr="00664F7E">
        <w:rPr>
          <w:lang w:val="en-GB"/>
        </w:rPr>
        <w:t>(</w:t>
      </w:r>
      <w:proofErr w:type="spellStart"/>
      <w:r w:rsidRPr="00664F7E">
        <w:rPr>
          <w:lang w:val="en-GB"/>
        </w:rPr>
        <w:t>pipeline_id</w:t>
      </w:r>
      <w:proofErr w:type="spellEnd"/>
      <w:r w:rsidRPr="00664F7E">
        <w:rPr>
          <w:lang w:val="en-GB"/>
        </w:rPr>
        <w:t>)</w:t>
      </w:r>
    </w:p>
    <w:p w14:paraId="484038C6" w14:textId="77777777" w:rsidR="005E4659" w:rsidRPr="00664F7E" w:rsidRDefault="005E4659" w:rsidP="005E4659">
      <w:pPr>
        <w:rPr>
          <w:lang w:val="en-GB"/>
        </w:rPr>
      </w:pPr>
      <w:r w:rsidRPr="00664F7E">
        <w:rPr>
          <w:lang w:val="en-GB"/>
        </w:rPr>
        <w:t>2. Extract "status" field from JSON response</w:t>
      </w:r>
    </w:p>
    <w:p w14:paraId="37A56324" w14:textId="192B2F59" w:rsidR="005E4659" w:rsidRPr="00664F7E" w:rsidRDefault="005E4659" w:rsidP="005E4659">
      <w:pPr>
        <w:rPr>
          <w:lang w:val="en-GB"/>
        </w:rPr>
      </w:pPr>
      <w:r w:rsidRPr="00664F7E">
        <w:rPr>
          <w:lang w:val="en-GB"/>
        </w:rPr>
        <w:t>3. Valid status values: "success", "failed", "running", "</w:t>
      </w:r>
      <w:proofErr w:type="spellStart"/>
      <w:r w:rsidRPr="00664F7E">
        <w:rPr>
          <w:lang w:val="en-GB"/>
        </w:rPr>
        <w:t>canceled</w:t>
      </w:r>
      <w:proofErr w:type="spellEnd"/>
      <w:r w:rsidRPr="00664F7E">
        <w:rPr>
          <w:lang w:val="en-GB"/>
        </w:rPr>
        <w:t>"</w:t>
      </w:r>
    </w:p>
    <w:p w14:paraId="5ED92EF2" w14:textId="77777777" w:rsidR="005E4659" w:rsidRPr="00664F7E" w:rsidRDefault="005E4659" w:rsidP="005E4659">
      <w:pPr>
        <w:rPr>
          <w:lang w:val="en-GB"/>
        </w:rPr>
      </w:pPr>
      <w:r w:rsidRPr="00664F7E">
        <w:rPr>
          <w:lang w:val="en-GB"/>
        </w:rPr>
        <w:t>DECISION RULES (NO EXCEPTIONS):</w:t>
      </w:r>
    </w:p>
    <w:p w14:paraId="4CEAF612" w14:textId="77777777" w:rsidR="005E4659" w:rsidRPr="00664F7E" w:rsidRDefault="005E4659" w:rsidP="005E4659">
      <w:pPr>
        <w:rPr>
          <w:lang w:val="en-GB"/>
        </w:rPr>
      </w:pPr>
      <w:r w:rsidRPr="00664F7E">
        <w:rPr>
          <w:lang w:val="en-GB"/>
        </w:rPr>
        <w:t xml:space="preserve">- IF status == "success" → </w:t>
      </w:r>
      <w:proofErr w:type="spellStart"/>
      <w:r w:rsidRPr="00664F7E">
        <w:rPr>
          <w:lang w:val="en-GB"/>
        </w:rPr>
        <w:t>approve_merge_</w:t>
      </w:r>
      <w:proofErr w:type="gramStart"/>
      <w:r w:rsidRPr="00664F7E">
        <w:rPr>
          <w:lang w:val="en-GB"/>
        </w:rPr>
        <w:t>request</w:t>
      </w:r>
      <w:proofErr w:type="spellEnd"/>
      <w:r w:rsidRPr="00664F7E">
        <w:rPr>
          <w:lang w:val="en-GB"/>
        </w:rPr>
        <w:t>(</w:t>
      </w:r>
      <w:proofErr w:type="gramEnd"/>
      <w:r w:rsidRPr="00664F7E">
        <w:rPr>
          <w:lang w:val="en-GB"/>
        </w:rPr>
        <w:t>)</w:t>
      </w:r>
    </w:p>
    <w:p w14:paraId="6CEEE98D" w14:textId="77777777" w:rsidR="005E4659" w:rsidRPr="00664F7E" w:rsidRDefault="005E4659" w:rsidP="005E4659">
      <w:pPr>
        <w:rPr>
          <w:lang w:val="en-GB"/>
        </w:rPr>
      </w:pPr>
      <w:r w:rsidRPr="00664F7E">
        <w:rPr>
          <w:lang w:val="en-GB"/>
        </w:rPr>
        <w:t>- IF status == "failed" → Report failure, DO NOT merge</w:t>
      </w:r>
    </w:p>
    <w:p w14:paraId="2482BE56" w14:textId="77777777" w:rsidR="005E4659" w:rsidRPr="00664F7E" w:rsidRDefault="005E4659" w:rsidP="005E4659">
      <w:pPr>
        <w:rPr>
          <w:lang w:val="en-GB"/>
        </w:rPr>
      </w:pPr>
      <w:r w:rsidRPr="00664F7E">
        <w:rPr>
          <w:lang w:val="en-GB"/>
        </w:rPr>
        <w:t>- IF status == "running" → Wait and recheck</w:t>
      </w:r>
    </w:p>
    <w:p w14:paraId="33A20523" w14:textId="4C955D5A" w:rsidR="005E4659" w:rsidRPr="00664F7E" w:rsidRDefault="005E4659" w:rsidP="005E4659">
      <w:pPr>
        <w:rPr>
          <w:lang w:val="en-GB"/>
        </w:rPr>
      </w:pPr>
      <w:r w:rsidRPr="00664F7E">
        <w:rPr>
          <w:lang w:val="en-GB"/>
        </w:rPr>
        <w:t>- IF status == "</w:t>
      </w:r>
      <w:proofErr w:type="spellStart"/>
      <w:r w:rsidRPr="00664F7E">
        <w:rPr>
          <w:lang w:val="en-GB"/>
        </w:rPr>
        <w:t>canceled</w:t>
      </w:r>
      <w:proofErr w:type="spellEnd"/>
      <w:r w:rsidRPr="00664F7E">
        <w:rPr>
          <w:lang w:val="en-GB"/>
        </w:rPr>
        <w:t>" → Report failure, DO NOT merge</w:t>
      </w:r>
    </w:p>
    <w:p w14:paraId="69ABD7B8" w14:textId="77777777" w:rsidR="005E4659" w:rsidRPr="00664F7E" w:rsidRDefault="005E4659" w:rsidP="005E4659">
      <w:pPr>
        <w:rPr>
          <w:lang w:val="en-GB"/>
        </w:rPr>
      </w:pPr>
      <w:r w:rsidRPr="00664F7E">
        <w:rPr>
          <w:lang w:val="en-GB"/>
        </w:rPr>
        <w:t>FORBIDDEN ACTIONS:</w:t>
      </w:r>
    </w:p>
    <w:p w14:paraId="007F9D0B" w14:textId="77777777" w:rsidR="005E4659" w:rsidRPr="00664F7E" w:rsidRDefault="005E4659" w:rsidP="005E4659">
      <w:pPr>
        <w:rPr>
          <w:lang w:val="en-GB"/>
        </w:rPr>
      </w:pPr>
      <w:r w:rsidRPr="00664F7E">
        <w:rPr>
          <w:lang w:val="en-GB"/>
        </w:rPr>
        <w:t xml:space="preserve">- NEVER merge without calling </w:t>
      </w:r>
      <w:proofErr w:type="spellStart"/>
      <w:r w:rsidRPr="00664F7E">
        <w:rPr>
          <w:lang w:val="en-GB"/>
        </w:rPr>
        <w:t>check_pipeline_status</w:t>
      </w:r>
      <w:proofErr w:type="spellEnd"/>
      <w:r w:rsidRPr="00664F7E">
        <w:rPr>
          <w:lang w:val="en-GB"/>
        </w:rPr>
        <w:t xml:space="preserve"> first</w:t>
      </w:r>
    </w:p>
    <w:p w14:paraId="3AB85164" w14:textId="77777777" w:rsidR="005E4659" w:rsidRPr="00664F7E" w:rsidRDefault="005E4659" w:rsidP="005E4659">
      <w:pPr>
        <w:rPr>
          <w:lang w:val="en-GB"/>
        </w:rPr>
      </w:pPr>
      <w:r w:rsidRPr="00664F7E">
        <w:rPr>
          <w:lang w:val="en-GB"/>
        </w:rPr>
        <w:t>- NEVER interpret partial success as success</w:t>
      </w:r>
    </w:p>
    <w:p w14:paraId="2FDDEF46" w14:textId="44BE1E18" w:rsidR="005E4659" w:rsidRPr="00664F7E" w:rsidRDefault="005E4659" w:rsidP="005E4659">
      <w:pPr>
        <w:rPr>
          <w:lang w:val="en-GB"/>
        </w:rPr>
      </w:pPr>
      <w:r w:rsidRPr="00664F7E">
        <w:rPr>
          <w:lang w:val="en-GB"/>
        </w:rPr>
        <w:t xml:space="preserve">- NEVER merge if </w:t>
      </w:r>
      <w:proofErr w:type="gramStart"/>
      <w:r w:rsidRPr="00664F7E">
        <w:rPr>
          <w:lang w:val="en-GB"/>
        </w:rPr>
        <w:t>status !</w:t>
      </w:r>
      <w:proofErr w:type="gramEnd"/>
      <w:r w:rsidRPr="00664F7E">
        <w:rPr>
          <w:lang w:val="en-GB"/>
        </w:rPr>
        <w:t>= "success"</w:t>
      </w:r>
    </w:p>
    <w:p w14:paraId="0156EC6E" w14:textId="70310DF1" w:rsidR="005E4659" w:rsidRPr="00664F7E" w:rsidRDefault="005E4659" w:rsidP="005E4659">
      <w:pPr>
        <w:rPr>
          <w:lang w:val="en-GB"/>
        </w:rPr>
      </w:pPr>
      <w:r w:rsidRPr="00664F7E">
        <w:rPr>
          <w:lang w:val="en-GB"/>
        </w:rPr>
        <w:t>Complete your task by stating: "VALIDATION COMPLETE: [APPROVED|REJECTED]"</w:t>
      </w:r>
      <w:commentRangeEnd w:id="94"/>
      <w:r w:rsidR="002A7CCE">
        <w:rPr>
          <w:rStyle w:val="CommentReference"/>
        </w:rPr>
        <w:commentReference w:id="94"/>
      </w:r>
    </w:p>
    <w:p w14:paraId="46645519" w14:textId="77777777" w:rsidR="005E4659" w:rsidRPr="00664F7E" w:rsidRDefault="005E4659" w:rsidP="005E4659">
      <w:pPr>
        <w:rPr>
          <w:lang w:val="en-GB"/>
        </w:rPr>
      </w:pPr>
    </w:p>
    <w:p w14:paraId="4384DC8C" w14:textId="77777777" w:rsidR="005E4659" w:rsidRPr="00664F7E" w:rsidRDefault="005E4659" w:rsidP="005E4659">
      <w:pPr>
        <w:rPr>
          <w:lang w:val="en-GB"/>
        </w:rPr>
      </w:pPr>
    </w:p>
    <w:p w14:paraId="38087753" w14:textId="77777777" w:rsidR="005E4659" w:rsidRPr="00664F7E" w:rsidRDefault="005E4659" w:rsidP="005E4659">
      <w:pPr>
        <w:rPr>
          <w:lang w:val="en-GB"/>
        </w:rPr>
      </w:pPr>
    </w:p>
    <w:p w14:paraId="3899B9E6" w14:textId="77777777" w:rsidR="005E4659" w:rsidRPr="00664F7E" w:rsidRDefault="005E4659" w:rsidP="005E4659">
      <w:pPr>
        <w:rPr>
          <w:lang w:val="en-GB"/>
        </w:rPr>
      </w:pPr>
    </w:p>
    <w:p w14:paraId="75BF2C30" w14:textId="77777777" w:rsidR="005E4659" w:rsidRPr="00664F7E" w:rsidRDefault="005E4659" w:rsidP="005E4659">
      <w:pPr>
        <w:rPr>
          <w:lang w:val="en-GB"/>
        </w:rPr>
      </w:pPr>
    </w:p>
    <w:p w14:paraId="5C3CB3FA" w14:textId="77777777" w:rsidR="005E4659" w:rsidRPr="00664F7E" w:rsidRDefault="005E4659" w:rsidP="005E4659">
      <w:pPr>
        <w:rPr>
          <w:lang w:val="en-GB"/>
        </w:rPr>
      </w:pPr>
    </w:p>
    <w:p w14:paraId="406CB9EA" w14:textId="77777777" w:rsidR="005E4659" w:rsidRPr="00664F7E" w:rsidRDefault="005E4659" w:rsidP="005E4659">
      <w:pPr>
        <w:rPr>
          <w:lang w:val="en-GB"/>
        </w:rPr>
      </w:pPr>
    </w:p>
    <w:p w14:paraId="7AFB65B7" w14:textId="75962244" w:rsidR="005E4659" w:rsidRPr="0000465F" w:rsidRDefault="005E4659" w:rsidP="005E4659">
      <w:r w:rsidRPr="0000465F">
        <w:lastRenderedPageBreak/>
        <w:t>Das konnte auf alle Prompts dementsprechend angewendet werden:</w:t>
      </w:r>
    </w:p>
    <w:p w14:paraId="4544A613" w14:textId="77777777" w:rsidR="005E4659" w:rsidRPr="0000465F" w:rsidRDefault="005E4659">
      <w:pPr>
        <w:pStyle w:val="BasicText"/>
        <w:numPr>
          <w:ilvl w:val="0"/>
          <w:numId w:val="49"/>
        </w:numPr>
      </w:pPr>
      <w:r w:rsidRPr="0000465F">
        <w:t>Explizitheit &gt; Implizitheit: Je expliziter die Instruktionen, desto konsistenter die Outputs [33]</w:t>
      </w:r>
    </w:p>
    <w:p w14:paraId="75A4121F" w14:textId="77777777" w:rsidR="005E4659" w:rsidRPr="0000465F" w:rsidRDefault="005E4659">
      <w:pPr>
        <w:pStyle w:val="BasicText"/>
        <w:numPr>
          <w:ilvl w:val="0"/>
          <w:numId w:val="49"/>
        </w:numPr>
      </w:pPr>
      <w:r w:rsidRPr="0000465F">
        <w:t>Negativ-Instruktionen wichtig: "DO NOT"-Anweisungen reduzieren unerwünschtes Verhalten</w:t>
      </w:r>
    </w:p>
    <w:p w14:paraId="32582CB1" w14:textId="77777777" w:rsidR="005E4659" w:rsidRPr="0000465F" w:rsidRDefault="005E4659">
      <w:pPr>
        <w:pStyle w:val="BasicText"/>
        <w:numPr>
          <w:ilvl w:val="0"/>
          <w:numId w:val="49"/>
        </w:numPr>
      </w:pPr>
      <w:r w:rsidRPr="0000465F">
        <w:t>Strukturierte Decision-Trees: IF-THEN-Regeln reduzieren Interpretationsspielraum</w:t>
      </w:r>
    </w:p>
    <w:p w14:paraId="39C027AE" w14:textId="7BB75ED5" w:rsidR="00EA4FC2" w:rsidRPr="0000465F" w:rsidRDefault="005E4659">
      <w:pPr>
        <w:pStyle w:val="BasicText"/>
        <w:numPr>
          <w:ilvl w:val="0"/>
          <w:numId w:val="49"/>
        </w:numPr>
      </w:pPr>
      <w:r w:rsidRPr="0000465F">
        <w:t>Completion-Marker essentiell: Explizite End-Marker erhöhen Erkennungsrate (Kapitel 4.6.2)</w:t>
      </w:r>
    </w:p>
    <w:p w14:paraId="681921AB" w14:textId="77777777" w:rsidR="005E4659" w:rsidRPr="0000465F" w:rsidRDefault="005E4659" w:rsidP="005E4659">
      <w:pPr>
        <w:pStyle w:val="BasicText"/>
      </w:pPr>
    </w:p>
    <w:p w14:paraId="1A97BABC" w14:textId="030A6A20" w:rsidR="005E4659" w:rsidRPr="0000465F" w:rsidRDefault="005E4659" w:rsidP="005E4659">
      <w:pPr>
        <w:pStyle w:val="Heading3"/>
      </w:pPr>
      <w:bookmarkStart w:id="95" w:name="_Toc210642448"/>
      <w:r w:rsidRPr="0000465F">
        <w:t>Prompt-Template-Struktur</w:t>
      </w:r>
      <w:bookmarkEnd w:id="95"/>
    </w:p>
    <w:p w14:paraId="1D64EA69" w14:textId="77777777" w:rsidR="005E4659" w:rsidRPr="0000465F" w:rsidRDefault="005E4659" w:rsidP="005E4659">
      <w:r w:rsidRPr="0000465F">
        <w:t>Nach iterativer Verfeinerung kristallisierte sich folgende Best-Practice-Struktur heraus:</w:t>
      </w:r>
    </w:p>
    <w:p w14:paraId="35545708" w14:textId="77777777" w:rsidR="005E4659" w:rsidRPr="0000465F" w:rsidRDefault="005E4659" w:rsidP="005E4659">
      <w:pPr>
        <w:pStyle w:val="BasicText"/>
      </w:pPr>
      <w:r w:rsidRPr="0000465F">
        <w:t>1. Rollendeklaration (1-2 Sätze)</w:t>
      </w:r>
    </w:p>
    <w:p w14:paraId="7F9B8FC4" w14:textId="77777777" w:rsidR="005E4659" w:rsidRPr="0000465F" w:rsidRDefault="005E4659" w:rsidP="005E4659">
      <w:pPr>
        <w:pStyle w:val="BasicText"/>
      </w:pPr>
      <w:r w:rsidRPr="0000465F">
        <w:t>2. Kontext (Projekt-Info, Tech-Stack)</w:t>
      </w:r>
    </w:p>
    <w:p w14:paraId="0DE74572" w14:textId="77777777" w:rsidR="005E4659" w:rsidRPr="00664F7E" w:rsidRDefault="005E4659" w:rsidP="005E4659">
      <w:pPr>
        <w:pStyle w:val="BasicText"/>
        <w:rPr>
          <w:lang w:val="en-GB"/>
        </w:rPr>
      </w:pPr>
      <w:r w:rsidRPr="00664F7E">
        <w:rPr>
          <w:lang w:val="en-GB"/>
        </w:rPr>
        <w:t>3. CRITICAL INSTRUCTIONS (</w:t>
      </w:r>
      <w:proofErr w:type="spellStart"/>
      <w:r w:rsidRPr="00664F7E">
        <w:rPr>
          <w:lang w:val="en-GB"/>
        </w:rPr>
        <w:t>Hauptaufgabe</w:t>
      </w:r>
      <w:proofErr w:type="spellEnd"/>
      <w:r w:rsidRPr="00664F7E">
        <w:rPr>
          <w:lang w:val="en-GB"/>
        </w:rPr>
        <w:t>)</w:t>
      </w:r>
    </w:p>
    <w:p w14:paraId="7C5FE7F9" w14:textId="77777777" w:rsidR="005E4659" w:rsidRPr="00664F7E" w:rsidRDefault="005E4659" w:rsidP="005E4659">
      <w:pPr>
        <w:pStyle w:val="BasicText"/>
        <w:rPr>
          <w:lang w:val="en-GB"/>
        </w:rPr>
      </w:pPr>
      <w:r w:rsidRPr="00664F7E">
        <w:rPr>
          <w:lang w:val="en-GB"/>
        </w:rPr>
        <w:t>4. STRICT VALIDATION/DECISION RULES (IF-THEN-Logik)</w:t>
      </w:r>
    </w:p>
    <w:p w14:paraId="06533931" w14:textId="77777777" w:rsidR="005E4659" w:rsidRPr="0000465F" w:rsidRDefault="005E4659" w:rsidP="005E4659">
      <w:pPr>
        <w:pStyle w:val="BasicText"/>
      </w:pPr>
      <w:r w:rsidRPr="0000465F">
        <w:t>5. FORBIDDEN ACTIONS (explizite Verbote)</w:t>
      </w:r>
    </w:p>
    <w:p w14:paraId="41C5B87C" w14:textId="77777777" w:rsidR="005E4659" w:rsidRPr="0000465F" w:rsidRDefault="005E4659" w:rsidP="005E4659">
      <w:pPr>
        <w:pStyle w:val="BasicText"/>
      </w:pPr>
      <w:r w:rsidRPr="0000465F">
        <w:t>6. Available Tools (Liste mit Beschreibungen)</w:t>
      </w:r>
    </w:p>
    <w:p w14:paraId="594342EA" w14:textId="77777777" w:rsidR="005E4659" w:rsidRPr="0000465F" w:rsidRDefault="005E4659" w:rsidP="005E4659">
      <w:pPr>
        <w:pStyle w:val="BasicText"/>
      </w:pPr>
      <w:r w:rsidRPr="0000465F">
        <w:t>7. Output Format (JSON-Schema oder Text-Pattern)</w:t>
      </w:r>
    </w:p>
    <w:p w14:paraId="0AEB34D7" w14:textId="046AEAFF" w:rsidR="00EA4FC2" w:rsidRPr="00664F7E" w:rsidRDefault="005E4659" w:rsidP="005E4659">
      <w:pPr>
        <w:pStyle w:val="BasicText"/>
        <w:rPr>
          <w:lang w:val="en-GB"/>
        </w:rPr>
      </w:pPr>
      <w:r w:rsidRPr="00664F7E">
        <w:rPr>
          <w:lang w:val="en-GB"/>
        </w:rPr>
        <w:t>8. Completion Marker (</w:t>
      </w:r>
      <w:proofErr w:type="spellStart"/>
      <w:r w:rsidRPr="00664F7E">
        <w:rPr>
          <w:lang w:val="en-GB"/>
        </w:rPr>
        <w:t>explizites</w:t>
      </w:r>
      <w:proofErr w:type="spellEnd"/>
      <w:r w:rsidRPr="00664F7E">
        <w:rPr>
          <w:lang w:val="en-GB"/>
        </w:rPr>
        <w:t xml:space="preserve"> End-Signal)</w:t>
      </w:r>
    </w:p>
    <w:p w14:paraId="4149C4C5" w14:textId="77777777" w:rsidR="00A11B45" w:rsidRPr="00664F7E" w:rsidRDefault="00A11B45" w:rsidP="00AE649E">
      <w:pPr>
        <w:pStyle w:val="BasicText"/>
        <w:rPr>
          <w:lang w:val="en-GB"/>
        </w:rPr>
      </w:pPr>
    </w:p>
    <w:p w14:paraId="0A8E6453" w14:textId="77777777" w:rsidR="005E4659" w:rsidRPr="00664F7E" w:rsidRDefault="005E4659" w:rsidP="00AE649E">
      <w:pPr>
        <w:pStyle w:val="BasicText"/>
        <w:rPr>
          <w:lang w:val="en-GB"/>
        </w:rPr>
      </w:pPr>
    </w:p>
    <w:p w14:paraId="32028537" w14:textId="77777777" w:rsidR="005E4659" w:rsidRPr="00664F7E" w:rsidRDefault="005E4659" w:rsidP="00AE649E">
      <w:pPr>
        <w:pStyle w:val="BasicText"/>
        <w:rPr>
          <w:lang w:val="en-GB"/>
        </w:rPr>
      </w:pPr>
    </w:p>
    <w:p w14:paraId="6E3D1407" w14:textId="77777777" w:rsidR="005E4659" w:rsidRPr="00664F7E" w:rsidRDefault="005E4659" w:rsidP="00AE649E">
      <w:pPr>
        <w:pStyle w:val="BasicText"/>
        <w:rPr>
          <w:lang w:val="en-GB"/>
        </w:rPr>
      </w:pPr>
    </w:p>
    <w:p w14:paraId="15155489" w14:textId="77777777" w:rsidR="005E4659" w:rsidRPr="00664F7E" w:rsidRDefault="005E4659" w:rsidP="00AE649E">
      <w:pPr>
        <w:pStyle w:val="BasicText"/>
        <w:rPr>
          <w:lang w:val="en-GB"/>
        </w:rPr>
      </w:pPr>
    </w:p>
    <w:p w14:paraId="4132C559" w14:textId="2013C467" w:rsidR="00017392" w:rsidRPr="0000465F" w:rsidRDefault="005E4659" w:rsidP="005E4659">
      <w:pPr>
        <w:pStyle w:val="Heading2"/>
      </w:pPr>
      <w:bookmarkStart w:id="96" w:name="_Toc210642449"/>
      <w:r w:rsidRPr="0000465F">
        <w:lastRenderedPageBreak/>
        <w:t>Implementierungsschwerpunkt</w:t>
      </w:r>
      <w:r w:rsidR="00845AE7" w:rsidRPr="0000465F">
        <w:t>: Orchestrierung</w:t>
      </w:r>
      <w:bookmarkEnd w:id="96"/>
    </w:p>
    <w:p w14:paraId="1DFDDC99" w14:textId="77777777" w:rsidR="005E4659" w:rsidRPr="0000465F" w:rsidRDefault="005E4659" w:rsidP="005E4659">
      <w:r w:rsidRPr="0000465F">
        <w:t>Der zweite zentrale Fokus lag auf der Orchestrierung des Multi-Agenten-Workflows durch den Supervisor.</w:t>
      </w:r>
    </w:p>
    <w:p w14:paraId="2AC94E82" w14:textId="287076A9" w:rsidR="005E4659" w:rsidRPr="0000465F" w:rsidRDefault="005E4659" w:rsidP="005E4659">
      <w:pPr>
        <w:pStyle w:val="BasicText"/>
      </w:pPr>
      <w:r w:rsidRPr="0000465F">
        <w:t>Der Supervisor implementiert die Phasen-Transitions:</w:t>
      </w:r>
    </w:p>
    <w:p w14:paraId="07D5A932" w14:textId="77777777" w:rsidR="005E4659" w:rsidRPr="0000465F" w:rsidRDefault="005E4659">
      <w:pPr>
        <w:pStyle w:val="BasicText"/>
        <w:numPr>
          <w:ilvl w:val="0"/>
          <w:numId w:val="50"/>
        </w:numPr>
      </w:pPr>
      <w:r w:rsidRPr="0000465F">
        <w:rPr>
          <w:b/>
          <w:bCs/>
        </w:rPr>
        <w:t>INITIALIZING-Phase:</w:t>
      </w:r>
    </w:p>
    <w:p w14:paraId="2AC8A015" w14:textId="77777777" w:rsidR="005E4659" w:rsidRPr="00664F7E" w:rsidRDefault="005E4659">
      <w:pPr>
        <w:pStyle w:val="BasicText"/>
        <w:numPr>
          <w:ilvl w:val="1"/>
          <w:numId w:val="50"/>
        </w:numPr>
        <w:rPr>
          <w:lang w:val="en-GB"/>
        </w:rPr>
      </w:pPr>
      <w:r w:rsidRPr="00664F7E">
        <w:rPr>
          <w:lang w:val="en-GB"/>
        </w:rPr>
        <w:t xml:space="preserve">MCP-Client-Setup (GitLab + </w:t>
      </w:r>
      <w:proofErr w:type="spellStart"/>
      <w:r w:rsidRPr="00664F7E">
        <w:rPr>
          <w:lang w:val="en-GB"/>
        </w:rPr>
        <w:t>FileSystem</w:t>
      </w:r>
      <w:proofErr w:type="spellEnd"/>
      <w:r w:rsidRPr="00664F7E">
        <w:rPr>
          <w:lang w:val="en-GB"/>
        </w:rPr>
        <w:t xml:space="preserve"> Server)</w:t>
      </w:r>
    </w:p>
    <w:p w14:paraId="6DB212F4" w14:textId="77777777" w:rsidR="005E4659" w:rsidRPr="0000465F" w:rsidRDefault="005E4659">
      <w:pPr>
        <w:pStyle w:val="BasicText"/>
        <w:numPr>
          <w:ilvl w:val="1"/>
          <w:numId w:val="50"/>
        </w:numPr>
      </w:pPr>
      <w:r w:rsidRPr="0000465F">
        <w:t>Tech-Stack-Detection (automatisch oder konfiguriert)</w:t>
      </w:r>
    </w:p>
    <w:p w14:paraId="638E05DC" w14:textId="77777777" w:rsidR="005E4659" w:rsidRPr="0000465F" w:rsidRDefault="005E4659">
      <w:pPr>
        <w:pStyle w:val="BasicText"/>
        <w:numPr>
          <w:ilvl w:val="1"/>
          <w:numId w:val="50"/>
        </w:numPr>
      </w:pPr>
      <w:r w:rsidRPr="0000465F">
        <w:t>Issue-Fetching</w:t>
      </w:r>
    </w:p>
    <w:p w14:paraId="5A83C66D" w14:textId="77777777" w:rsidR="005E4659" w:rsidRPr="0000465F" w:rsidRDefault="005E4659">
      <w:pPr>
        <w:pStyle w:val="BasicText"/>
        <w:numPr>
          <w:ilvl w:val="1"/>
          <w:numId w:val="50"/>
        </w:numPr>
      </w:pPr>
      <w:r w:rsidRPr="0000465F">
        <w:t>Transition zu PLANNING bei Erfolg</w:t>
      </w:r>
    </w:p>
    <w:p w14:paraId="0C6026F5" w14:textId="77777777" w:rsidR="005E4659" w:rsidRPr="0000465F" w:rsidRDefault="005E4659">
      <w:pPr>
        <w:pStyle w:val="BasicText"/>
        <w:numPr>
          <w:ilvl w:val="0"/>
          <w:numId w:val="50"/>
        </w:numPr>
      </w:pPr>
      <w:r w:rsidRPr="0000465F">
        <w:rPr>
          <w:b/>
          <w:bCs/>
        </w:rPr>
        <w:t>PLANNING-Phase:</w:t>
      </w:r>
    </w:p>
    <w:p w14:paraId="5FC332EF" w14:textId="77777777" w:rsidR="005E4659" w:rsidRPr="0000465F" w:rsidRDefault="005E4659">
      <w:pPr>
        <w:pStyle w:val="BasicText"/>
        <w:numPr>
          <w:ilvl w:val="1"/>
          <w:numId w:val="50"/>
        </w:numPr>
      </w:pPr>
      <w:r w:rsidRPr="0000465F">
        <w:t>Aufruf Planning-Agent</w:t>
      </w:r>
    </w:p>
    <w:p w14:paraId="5E85E1ED" w14:textId="77777777" w:rsidR="005E4659" w:rsidRPr="0000465F" w:rsidRDefault="005E4659">
      <w:pPr>
        <w:pStyle w:val="BasicText"/>
        <w:numPr>
          <w:ilvl w:val="1"/>
          <w:numId w:val="50"/>
        </w:numPr>
      </w:pPr>
      <w:r w:rsidRPr="0000465F">
        <w:t>Plan-Parsing und Validierung</w:t>
      </w:r>
    </w:p>
    <w:p w14:paraId="5139188A" w14:textId="77777777" w:rsidR="005E4659" w:rsidRPr="0000465F" w:rsidRDefault="005E4659">
      <w:pPr>
        <w:pStyle w:val="BasicText"/>
        <w:numPr>
          <w:ilvl w:val="1"/>
          <w:numId w:val="50"/>
        </w:numPr>
      </w:pPr>
      <w:r w:rsidRPr="0000465F">
        <w:t>Transition zu IMPLEMENTING</w:t>
      </w:r>
    </w:p>
    <w:p w14:paraId="166F3F00" w14:textId="77777777" w:rsidR="005E4659" w:rsidRPr="0000465F" w:rsidRDefault="005E4659">
      <w:pPr>
        <w:pStyle w:val="BasicText"/>
        <w:numPr>
          <w:ilvl w:val="0"/>
          <w:numId w:val="50"/>
        </w:numPr>
      </w:pPr>
      <w:r w:rsidRPr="0000465F">
        <w:rPr>
          <w:b/>
          <w:bCs/>
        </w:rPr>
        <w:t>IMPLEMENTING-Phase:</w:t>
      </w:r>
    </w:p>
    <w:p w14:paraId="44D0A6CF" w14:textId="77777777" w:rsidR="005E4659" w:rsidRPr="0000465F" w:rsidRDefault="005E4659">
      <w:pPr>
        <w:pStyle w:val="BasicText"/>
        <w:numPr>
          <w:ilvl w:val="1"/>
          <w:numId w:val="50"/>
        </w:numPr>
      </w:pPr>
      <w:r w:rsidRPr="0000465F">
        <w:rPr>
          <w:b/>
          <w:bCs/>
        </w:rPr>
        <w:t>Sequentielle Iteration</w:t>
      </w:r>
      <w:r w:rsidRPr="0000465F">
        <w:t> über alle geplanten Issues</w:t>
      </w:r>
    </w:p>
    <w:p w14:paraId="139C3BCD" w14:textId="77777777" w:rsidR="005E4659" w:rsidRPr="00664F7E" w:rsidRDefault="005E4659">
      <w:pPr>
        <w:pStyle w:val="BasicText"/>
        <w:numPr>
          <w:ilvl w:val="1"/>
          <w:numId w:val="50"/>
        </w:numPr>
        <w:rPr>
          <w:lang w:val="en-GB"/>
        </w:rPr>
      </w:pPr>
      <w:r w:rsidRPr="00664F7E">
        <w:rPr>
          <w:lang w:val="en-GB"/>
        </w:rPr>
        <w:t>Pro Issue: Coding → Testing → Review (3-Phasen-Workflow)</w:t>
      </w:r>
    </w:p>
    <w:p w14:paraId="6BAEF0D3" w14:textId="77777777" w:rsidR="005E4659" w:rsidRPr="0000465F" w:rsidRDefault="005E4659">
      <w:pPr>
        <w:pStyle w:val="BasicText"/>
        <w:numPr>
          <w:ilvl w:val="1"/>
          <w:numId w:val="50"/>
        </w:numPr>
      </w:pPr>
      <w:r w:rsidRPr="0000465F">
        <w:t>Transition zu COMPLETING nach letztem Issue</w:t>
      </w:r>
    </w:p>
    <w:p w14:paraId="3159C830" w14:textId="77777777" w:rsidR="005E4659" w:rsidRPr="0000465F" w:rsidRDefault="005E4659">
      <w:pPr>
        <w:pStyle w:val="BasicText"/>
        <w:numPr>
          <w:ilvl w:val="0"/>
          <w:numId w:val="50"/>
        </w:numPr>
      </w:pPr>
      <w:r w:rsidRPr="0000465F">
        <w:rPr>
          <w:b/>
          <w:bCs/>
        </w:rPr>
        <w:t>COMPLETING-Phase:</w:t>
      </w:r>
    </w:p>
    <w:p w14:paraId="5C61A4E4" w14:textId="77777777" w:rsidR="005E4659" w:rsidRPr="0000465F" w:rsidRDefault="005E4659">
      <w:pPr>
        <w:pStyle w:val="BasicText"/>
        <w:numPr>
          <w:ilvl w:val="1"/>
          <w:numId w:val="50"/>
        </w:numPr>
      </w:pPr>
      <w:r w:rsidRPr="0000465F">
        <w:t>Metriken-Aggregation</w:t>
      </w:r>
    </w:p>
    <w:p w14:paraId="28FF954C" w14:textId="77777777" w:rsidR="005E4659" w:rsidRPr="0000465F" w:rsidRDefault="005E4659">
      <w:pPr>
        <w:pStyle w:val="BasicText"/>
        <w:numPr>
          <w:ilvl w:val="1"/>
          <w:numId w:val="50"/>
        </w:numPr>
      </w:pPr>
      <w:r w:rsidRPr="0000465F">
        <w:t>JSON/CSV-Export</w:t>
      </w:r>
    </w:p>
    <w:p w14:paraId="700F4F9C" w14:textId="77777777" w:rsidR="005E4659" w:rsidRPr="0000465F" w:rsidRDefault="005E4659">
      <w:pPr>
        <w:pStyle w:val="BasicText"/>
        <w:numPr>
          <w:ilvl w:val="1"/>
          <w:numId w:val="50"/>
        </w:numPr>
      </w:pPr>
      <w:r w:rsidRPr="0000465F">
        <w:t>Transition zu COMPLETED</w:t>
      </w:r>
    </w:p>
    <w:p w14:paraId="5F4E72CE" w14:textId="77777777" w:rsidR="005E4659" w:rsidRPr="0000465F" w:rsidRDefault="005E4659" w:rsidP="005E4659">
      <w:pPr>
        <w:pStyle w:val="BasicText"/>
      </w:pPr>
    </w:p>
    <w:p w14:paraId="412847B1" w14:textId="77777777" w:rsidR="00845AE7" w:rsidRPr="0000465F" w:rsidRDefault="00845AE7" w:rsidP="005E4659">
      <w:pPr>
        <w:pStyle w:val="BasicText"/>
      </w:pPr>
    </w:p>
    <w:p w14:paraId="2FAAAA3E" w14:textId="77777777" w:rsidR="00845AE7" w:rsidRPr="0000465F" w:rsidRDefault="00845AE7" w:rsidP="005E4659">
      <w:pPr>
        <w:pStyle w:val="BasicText"/>
      </w:pPr>
    </w:p>
    <w:p w14:paraId="27D7B816" w14:textId="263E65F0" w:rsidR="00845AE7" w:rsidRPr="0000465F" w:rsidRDefault="00845AE7" w:rsidP="00845AE7">
      <w:pPr>
        <w:pStyle w:val="Heading3"/>
      </w:pPr>
      <w:bookmarkStart w:id="97" w:name="_Toc210642450"/>
      <w:r w:rsidRPr="0000465F">
        <w:lastRenderedPageBreak/>
        <w:t>Sequentielle Koordination</w:t>
      </w:r>
      <w:bookmarkEnd w:id="97"/>
    </w:p>
    <w:p w14:paraId="0D912CBA" w14:textId="4FDDE325" w:rsidR="00845AE7" w:rsidRPr="0000465F" w:rsidRDefault="00845AE7" w:rsidP="00845AE7">
      <w:pPr>
        <w:pStyle w:val="BasicText"/>
      </w:pPr>
      <w:r w:rsidRPr="0000465F">
        <w:t>Design-Vorgabe (Kapitel 4.3.3): Sequentielle Agent-Ausführung pro Issue</w:t>
      </w:r>
    </w:p>
    <w:p w14:paraId="27A26AB2" w14:textId="2FF03B6E" w:rsidR="00845AE7" w:rsidRPr="00664F7E" w:rsidRDefault="00845AE7" w:rsidP="00845AE7">
      <w:pPr>
        <w:pStyle w:val="BasicText"/>
        <w:rPr>
          <w:lang w:val="en-GB"/>
        </w:rPr>
      </w:pPr>
      <w:proofErr w:type="spellStart"/>
      <w:r w:rsidRPr="00664F7E">
        <w:rPr>
          <w:lang w:val="en-GB"/>
        </w:rPr>
        <w:t>Implementierung</w:t>
      </w:r>
      <w:proofErr w:type="spellEnd"/>
      <w:r w:rsidRPr="00664F7E">
        <w:rPr>
          <w:lang w:val="en-GB"/>
        </w:rPr>
        <w:t>:</w:t>
      </w:r>
    </w:p>
    <w:p w14:paraId="18C2257C" w14:textId="748D8250" w:rsidR="00845AE7" w:rsidRPr="00664F7E" w:rsidRDefault="00845AE7" w:rsidP="00845AE7">
      <w:pPr>
        <w:pStyle w:val="BasicText"/>
        <w:rPr>
          <w:lang w:val="en-GB"/>
        </w:rPr>
      </w:pPr>
      <w:r w:rsidRPr="00664F7E">
        <w:rPr>
          <w:lang w:val="en-GB"/>
        </w:rPr>
        <w:t xml:space="preserve">Der </w:t>
      </w:r>
      <w:proofErr w:type="spellStart"/>
      <w:r w:rsidRPr="00664F7E">
        <w:rPr>
          <w:lang w:val="en-GB"/>
        </w:rPr>
        <w:t>AgentExecutor</w:t>
      </w:r>
      <w:proofErr w:type="spellEnd"/>
      <w:r w:rsidRPr="00664F7E">
        <w:rPr>
          <w:lang w:val="en-GB"/>
        </w:rPr>
        <w:t xml:space="preserve"> (</w:t>
      </w:r>
      <w:proofErr w:type="spellStart"/>
      <w:r w:rsidRPr="00664F7E">
        <w:rPr>
          <w:lang w:val="en-GB"/>
        </w:rPr>
        <w:t>src</w:t>
      </w:r>
      <w:proofErr w:type="spellEnd"/>
      <w:r w:rsidRPr="00664F7E">
        <w:rPr>
          <w:lang w:val="en-GB"/>
        </w:rPr>
        <w:t>/orchestrator/core/agent_executor.py)</w:t>
      </w:r>
    </w:p>
    <w:p w14:paraId="1E72AFA1" w14:textId="77777777" w:rsidR="008C78DA" w:rsidRPr="00664F7E" w:rsidRDefault="008C78DA" w:rsidP="00845AE7">
      <w:pPr>
        <w:pStyle w:val="BasicText"/>
        <w:rPr>
          <w:lang w:val="en-GB"/>
        </w:rPr>
      </w:pPr>
    </w:p>
    <w:p w14:paraId="5D3AE3D8" w14:textId="6D080E84" w:rsidR="008C78DA" w:rsidRPr="0000465F" w:rsidRDefault="0000465F" w:rsidP="00845AE7">
      <w:pPr>
        <w:pStyle w:val="Heading2"/>
      </w:pPr>
      <w:bookmarkStart w:id="98" w:name="_Toc210642451"/>
      <w:r w:rsidRPr="0000465F">
        <w:rPr>
          <w:noProof/>
        </w:rPr>
        <w:drawing>
          <wp:anchor distT="0" distB="0" distL="114300" distR="114300" simplePos="0" relativeHeight="251691008" behindDoc="0" locked="0" layoutInCell="1" allowOverlap="1" wp14:anchorId="4E439CDD" wp14:editId="6921DA7B">
            <wp:simplePos x="0" y="0"/>
            <wp:positionH relativeFrom="margin">
              <wp:align>right</wp:align>
            </wp:positionH>
            <wp:positionV relativeFrom="paragraph">
              <wp:posOffset>459160</wp:posOffset>
            </wp:positionV>
            <wp:extent cx="5398770" cy="3832225"/>
            <wp:effectExtent l="0" t="0" r="0" b="0"/>
            <wp:wrapThrough wrapText="bothSides">
              <wp:wrapPolygon edited="0">
                <wp:start x="0" y="0"/>
                <wp:lineTo x="0" y="21475"/>
                <wp:lineTo x="21493" y="21475"/>
                <wp:lineTo x="21493" y="0"/>
                <wp:lineTo x="0" y="0"/>
              </wp:wrapPolygon>
            </wp:wrapThrough>
            <wp:docPr id="1865893626" name="Picture 15"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893626" name="Picture 15" descr="A diagram of a company&#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8770" cy="3832225"/>
                    </a:xfrm>
                    <a:prstGeom prst="rect">
                      <a:avLst/>
                    </a:prstGeom>
                    <a:noFill/>
                    <a:ln>
                      <a:noFill/>
                    </a:ln>
                  </pic:spPr>
                </pic:pic>
              </a:graphicData>
            </a:graphic>
          </wp:anchor>
        </w:drawing>
      </w:r>
      <w:r w:rsidR="008C78DA" w:rsidRPr="0000465F">
        <w:t>Ergebnis der Implementation</w:t>
      </w:r>
      <w:bookmarkEnd w:id="98"/>
    </w:p>
    <w:p w14:paraId="66E331CD" w14:textId="77777777" w:rsidR="0000465F" w:rsidRPr="0000465F" w:rsidRDefault="0000465F" w:rsidP="0000465F">
      <w:pPr>
        <w:pStyle w:val="BasicText"/>
      </w:pPr>
    </w:p>
    <w:p w14:paraId="04696EC4" w14:textId="77777777" w:rsidR="0000465F" w:rsidRPr="0000465F" w:rsidRDefault="0000465F" w:rsidP="0000465F">
      <w:pPr>
        <w:pStyle w:val="BasicText"/>
      </w:pPr>
    </w:p>
    <w:p w14:paraId="5225BDAC" w14:textId="77777777" w:rsidR="0000465F" w:rsidRPr="0000465F" w:rsidRDefault="0000465F" w:rsidP="0000465F">
      <w:pPr>
        <w:pStyle w:val="BasicText"/>
      </w:pPr>
    </w:p>
    <w:p w14:paraId="661C51AF" w14:textId="77777777" w:rsidR="0000465F" w:rsidRPr="0000465F" w:rsidRDefault="0000465F" w:rsidP="0000465F">
      <w:pPr>
        <w:pStyle w:val="BasicText"/>
      </w:pPr>
    </w:p>
    <w:p w14:paraId="3EB77256" w14:textId="77777777" w:rsidR="0000465F" w:rsidRPr="0000465F" w:rsidRDefault="0000465F" w:rsidP="0000465F">
      <w:pPr>
        <w:pStyle w:val="BasicText"/>
      </w:pPr>
    </w:p>
    <w:p w14:paraId="6CB843E3" w14:textId="77777777" w:rsidR="0000465F" w:rsidRPr="0000465F" w:rsidRDefault="0000465F" w:rsidP="0000465F">
      <w:pPr>
        <w:pStyle w:val="BasicText"/>
      </w:pPr>
    </w:p>
    <w:p w14:paraId="211992A7" w14:textId="77777777" w:rsidR="0000465F" w:rsidRPr="0000465F" w:rsidRDefault="0000465F" w:rsidP="0000465F">
      <w:pPr>
        <w:pStyle w:val="BasicText"/>
      </w:pPr>
    </w:p>
    <w:p w14:paraId="220E5883" w14:textId="508EBA60" w:rsidR="0000465F" w:rsidRPr="0000465F" w:rsidRDefault="0000465F" w:rsidP="0000465F">
      <w:pPr>
        <w:pStyle w:val="BasicText"/>
      </w:pPr>
      <w:r w:rsidRPr="0000465F">
        <w:rPr>
          <w:noProof/>
        </w:rPr>
        <w:lastRenderedPageBreak/>
        <w:drawing>
          <wp:anchor distT="0" distB="0" distL="114300" distR="114300" simplePos="0" relativeHeight="251693056" behindDoc="0" locked="0" layoutInCell="1" allowOverlap="1" wp14:anchorId="0E90E353" wp14:editId="2AA17277">
            <wp:simplePos x="0" y="0"/>
            <wp:positionH relativeFrom="margin">
              <wp:align>left</wp:align>
            </wp:positionH>
            <wp:positionV relativeFrom="paragraph">
              <wp:posOffset>1270</wp:posOffset>
            </wp:positionV>
            <wp:extent cx="5398770" cy="6567805"/>
            <wp:effectExtent l="0" t="0" r="0" b="4445"/>
            <wp:wrapThrough wrapText="bothSides">
              <wp:wrapPolygon edited="0">
                <wp:start x="0" y="0"/>
                <wp:lineTo x="0" y="21552"/>
                <wp:lineTo x="21493" y="21552"/>
                <wp:lineTo x="21493" y="0"/>
                <wp:lineTo x="0" y="0"/>
              </wp:wrapPolygon>
            </wp:wrapThrough>
            <wp:docPr id="1121871244" name="Picture 10" descr="A diagram of a pro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871244" name="Picture 10" descr="A diagram of a project&#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8770" cy="65678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5E7515A" w14:textId="5029C583" w:rsidR="006C102F" w:rsidRPr="0000465F" w:rsidRDefault="006C102F" w:rsidP="008A4B4C">
      <w:pPr>
        <w:pStyle w:val="Heading1"/>
      </w:pPr>
      <w:bookmarkStart w:id="99" w:name="_Toc210642452"/>
      <w:r w:rsidRPr="0000465F">
        <w:lastRenderedPageBreak/>
        <w:t>Evaluation &amp; Experimente</w:t>
      </w:r>
      <w:bookmarkEnd w:id="99"/>
    </w:p>
    <w:p w14:paraId="2BEEACAA" w14:textId="77777777" w:rsidR="00DC2126" w:rsidRPr="00DC2126" w:rsidRDefault="00DC2126" w:rsidP="00DC2126">
      <w:pPr>
        <w:pStyle w:val="BasicText"/>
      </w:pPr>
      <w:r w:rsidRPr="00DC2126">
        <w:t>Die in Kapitel 3 formulierten Forschungsfragen (FF.1 und FF.2) sowie die daraus abgeleiteten Hypothesen bilden den Ausgangspunkt der Evaluation. Ziel ist es, den in Kapitel 4 entworfenen und in Kapitel 5 implementierten Prototyp unter realitätsnahen, aber kontrollierten Bedingungen empirisch zu testen. Im Mittelpunkt stehen zwei Dimensionen:</w:t>
      </w:r>
    </w:p>
    <w:p w14:paraId="7E62AF99" w14:textId="77777777" w:rsidR="00DC2126" w:rsidRPr="00DC2126" w:rsidRDefault="00DC2126">
      <w:pPr>
        <w:pStyle w:val="BasicText"/>
        <w:numPr>
          <w:ilvl w:val="0"/>
          <w:numId w:val="51"/>
        </w:numPr>
      </w:pPr>
      <w:r w:rsidRPr="00DC2126">
        <w:t xml:space="preserve">der Einfluss der </w:t>
      </w:r>
      <w:r w:rsidRPr="00DC2126">
        <w:rPr>
          <w:b/>
          <w:bCs/>
        </w:rPr>
        <w:t>syntaktischen Anforderungsqualität</w:t>
      </w:r>
      <w:r w:rsidRPr="00DC2126">
        <w:t xml:space="preserve"> auf die Performanz von LLM-Agenten in GitLab-Workflows (FF.1) und</w:t>
      </w:r>
    </w:p>
    <w:p w14:paraId="2AF7897A" w14:textId="77777777" w:rsidR="00DC2126" w:rsidRPr="00DC2126" w:rsidRDefault="00DC2126">
      <w:pPr>
        <w:pStyle w:val="BasicText"/>
        <w:numPr>
          <w:ilvl w:val="0"/>
          <w:numId w:val="51"/>
        </w:numPr>
      </w:pPr>
      <w:r w:rsidRPr="00DC2126">
        <w:t xml:space="preserve">die </w:t>
      </w:r>
      <w:r w:rsidRPr="00DC2126">
        <w:rPr>
          <w:b/>
          <w:bCs/>
        </w:rPr>
        <w:t>Robustheit und Reproduzierbarkeit</w:t>
      </w:r>
      <w:r w:rsidRPr="00DC2126">
        <w:t xml:space="preserve"> der Ergebnisse bei wiederholten Runs unter identischen Parametern (FF.2).</w:t>
      </w:r>
    </w:p>
    <w:p w14:paraId="06645F6C" w14:textId="75350551" w:rsidR="00DC2126" w:rsidRPr="0000465F" w:rsidRDefault="00DC2126" w:rsidP="00D13250">
      <w:pPr>
        <w:pStyle w:val="BasicText"/>
      </w:pPr>
      <w:r w:rsidRPr="00DC2126">
        <w:t>Die Evaluation dient damit dem Nachweis, dass die entwickelte Simulationsumgebung in der Lage ist, GitLab-basierte Softwareentwicklungsprozesse vollständig Ende-zu-Ende zu orchestrieren und dabei reproduzierbare, messbare Ergebnisse zu liefern.</w:t>
      </w:r>
    </w:p>
    <w:p w14:paraId="2BD85D45" w14:textId="732DB544" w:rsidR="00A35EE5" w:rsidRPr="0000465F" w:rsidRDefault="0000465F" w:rsidP="00A35EE5">
      <w:pPr>
        <w:pStyle w:val="Heading2"/>
      </w:pPr>
      <w:bookmarkStart w:id="100" w:name="_Toc210642453"/>
      <w:r>
        <w:t xml:space="preserve">Planung &amp; </w:t>
      </w:r>
      <w:r w:rsidR="00A35EE5" w:rsidRPr="0000465F">
        <w:t>Aufbau der Experimente</w:t>
      </w:r>
      <w:bookmarkEnd w:id="100"/>
    </w:p>
    <w:p w14:paraId="1CF79DF6" w14:textId="3CC9ACE1" w:rsidR="00DC2126" w:rsidRDefault="00DC2126" w:rsidP="00DC2126">
      <w:pPr>
        <w:pStyle w:val="BasicText"/>
      </w:pPr>
      <w:r>
        <w:t>Für die Evaluation werden zwei GitLab-Projekt-Templates erstellt, die sich ausschließlich in der syntaktischen Qualität der formulierten Anforderungen unterscheiden. Alle weiteren Parameter – Technologie-Stack, CI/CD-Konfiguration, Repository-Struktur und Agenten-Setup – werden konstant gehalten, um einen kontrollierten Vergleich zu ermöglichen.</w:t>
      </w:r>
    </w:p>
    <w:p w14:paraId="6273B4D1" w14:textId="77777777" w:rsidR="00DC2126" w:rsidRDefault="00DC2126">
      <w:pPr>
        <w:pStyle w:val="BasicText"/>
        <w:numPr>
          <w:ilvl w:val="0"/>
          <w:numId w:val="52"/>
        </w:numPr>
      </w:pPr>
      <w:r>
        <w:t>Projekt A repräsentiert eine Umgebung mit hoher Anforderungsqualität, formuliert nach den Kriterien der Norm ISO/IEC/IEEE 29148:2018 (Eindeutigkeit, Konsistenz, Testbarkeit, Umsetzbarkeit).</w:t>
      </w:r>
    </w:p>
    <w:p w14:paraId="0E59B81C" w14:textId="1FFA184B" w:rsidR="00DC2126" w:rsidRDefault="00DC2126">
      <w:pPr>
        <w:pStyle w:val="BasicText"/>
        <w:numPr>
          <w:ilvl w:val="0"/>
          <w:numId w:val="52"/>
        </w:numPr>
      </w:pPr>
      <w:r>
        <w:t>Projekt B spiegelt hingegen niedrige Anforderungsqualität wider, bei der die gleichen fachlichen Inhalte bewusst mehrdeutig, redundant oder unstrukturiert beschrieben sind.</w:t>
      </w:r>
    </w:p>
    <w:p w14:paraId="13D0816A" w14:textId="7375C0BC" w:rsidR="00DC2126" w:rsidRDefault="00DC2126" w:rsidP="00A86C8F">
      <w:pPr>
        <w:pStyle w:val="BasicText"/>
      </w:pPr>
      <w:r>
        <w:t>Diese Differenzierung erlaubt es, den Einfluss sprachlicher Qualität auf die Performanz der LLM-Agenten empirisch zu messen, ohne dass technische Faktoren das Ergebnis verzerren.</w:t>
      </w:r>
    </w:p>
    <w:p w14:paraId="6AC84824" w14:textId="77777777" w:rsidR="00DC2126" w:rsidRPr="0000465F" w:rsidRDefault="00DC2126" w:rsidP="00A86C8F">
      <w:pPr>
        <w:pStyle w:val="BasicText"/>
      </w:pPr>
    </w:p>
    <w:p w14:paraId="10FCD906" w14:textId="63A94FD3" w:rsidR="00A86C8F" w:rsidRPr="0000465F" w:rsidRDefault="00A86C8F" w:rsidP="00A86C8F">
      <w:pPr>
        <w:pStyle w:val="Heading3"/>
      </w:pPr>
      <w:bookmarkStart w:id="101" w:name="_Toc210642454"/>
      <w:r w:rsidRPr="0000465F">
        <w:lastRenderedPageBreak/>
        <w:t>Projektauswahl</w:t>
      </w:r>
      <w:bookmarkEnd w:id="101"/>
    </w:p>
    <w:p w14:paraId="2F128883" w14:textId="77777777" w:rsidR="000252E2" w:rsidRDefault="000252E2" w:rsidP="000252E2">
      <w:pPr>
        <w:pStyle w:val="BasicText"/>
      </w:pPr>
      <w:r>
        <w:t>Als Basis für beide Templates wird ein Java-basiertes Maven-Projekt gewählt.</w:t>
      </w:r>
    </w:p>
    <w:p w14:paraId="6046D0FD" w14:textId="41F7EC45" w:rsidR="000252E2" w:rsidRDefault="000252E2" w:rsidP="000252E2">
      <w:pPr>
        <w:pStyle w:val="BasicText"/>
      </w:pPr>
      <w:r>
        <w:t>Die Entscheidung für Java beruht auf mehreren Gründen:</w:t>
      </w:r>
    </w:p>
    <w:p w14:paraId="19840713" w14:textId="5F2FF61F" w:rsidR="000252E2" w:rsidRDefault="000252E2">
      <w:pPr>
        <w:pStyle w:val="BasicText"/>
        <w:numPr>
          <w:ilvl w:val="0"/>
          <w:numId w:val="53"/>
        </w:numPr>
      </w:pPr>
      <w:r>
        <w:t>Etablierte Sprache im Software Engineering: Java ist in der Industrie weit verbreitet, insbesondere in Kombination mit GitLab CI/CD. Dadurch ist die Simulation praxisnah und übertragbar auf reale Szenarien.</w:t>
      </w:r>
    </w:p>
    <w:p w14:paraId="796EF522" w14:textId="4E01E20C" w:rsidR="000252E2" w:rsidRDefault="000252E2">
      <w:pPr>
        <w:pStyle w:val="BasicText"/>
        <w:numPr>
          <w:ilvl w:val="0"/>
          <w:numId w:val="53"/>
        </w:numPr>
      </w:pPr>
      <w:r>
        <w:t>Klar definierter Build-Prozess: Maven bietet eine standardisierte Projektstruktur, automatisierte Dependency-Verwaltung und klar getrennte Build-Phasen (compile, test, package).</w:t>
      </w:r>
    </w:p>
    <w:p w14:paraId="2A7E59CA" w14:textId="3949B795" w:rsidR="000252E2" w:rsidRDefault="000252E2">
      <w:pPr>
        <w:pStyle w:val="BasicText"/>
        <w:numPr>
          <w:ilvl w:val="0"/>
          <w:numId w:val="53"/>
        </w:numPr>
      </w:pPr>
      <w:r>
        <w:t>Kompatibilität mit GitLab-Runnern: Die Kombination aus Maven und GitLab ermöglicht eine einfache Integration, ohne komplexe Setups oder manuelle Skripte.</w:t>
      </w:r>
    </w:p>
    <w:p w14:paraId="6806D122" w14:textId="5C14A512" w:rsidR="000252E2" w:rsidRDefault="000252E2">
      <w:pPr>
        <w:pStyle w:val="BasicText"/>
        <w:numPr>
          <w:ilvl w:val="0"/>
          <w:numId w:val="53"/>
        </w:numPr>
      </w:pPr>
      <w:r>
        <w:t>Reduzierte Störvariablen: Im Gegensatz zu dynamischen Sprachen wie Python führt Java bereits bei Kompilierungsfehlern zu klaren Metriken, die die Performanz des Coding-Agents messbar machen.</w:t>
      </w:r>
    </w:p>
    <w:p w14:paraId="1D9CD73D" w14:textId="3249851A" w:rsidR="000252E2" w:rsidRDefault="000252E2" w:rsidP="00A86C8F">
      <w:pPr>
        <w:pStyle w:val="BasicText"/>
      </w:pPr>
      <w:r>
        <w:t>Das Ziel der Evaluation ist nicht die Entwicklung neuer Build-Prozesse, sondern die Untersuchung, wie der Prototyp in realen, reproduzierbaren GitLab-Workflows agiert.</w:t>
      </w:r>
    </w:p>
    <w:p w14:paraId="20CDB0A1" w14:textId="77777777" w:rsidR="000252E2" w:rsidRDefault="000252E2" w:rsidP="00A86C8F">
      <w:pPr>
        <w:pStyle w:val="BasicText"/>
      </w:pPr>
    </w:p>
    <w:p w14:paraId="5BFA64E6" w14:textId="77777777" w:rsidR="000252E2" w:rsidRDefault="000252E2" w:rsidP="00A86C8F">
      <w:pPr>
        <w:pStyle w:val="BasicText"/>
      </w:pPr>
    </w:p>
    <w:p w14:paraId="351A3330" w14:textId="77777777" w:rsidR="000252E2" w:rsidRDefault="000252E2" w:rsidP="00A86C8F">
      <w:pPr>
        <w:pStyle w:val="BasicText"/>
      </w:pPr>
    </w:p>
    <w:p w14:paraId="7D40ED3E" w14:textId="77777777" w:rsidR="000252E2" w:rsidRDefault="000252E2" w:rsidP="00A86C8F">
      <w:pPr>
        <w:pStyle w:val="BasicText"/>
      </w:pPr>
    </w:p>
    <w:p w14:paraId="5B47A748" w14:textId="77777777" w:rsidR="000252E2" w:rsidRDefault="000252E2" w:rsidP="00A86C8F">
      <w:pPr>
        <w:pStyle w:val="BasicText"/>
      </w:pPr>
    </w:p>
    <w:p w14:paraId="215169BF" w14:textId="77777777" w:rsidR="000252E2" w:rsidRDefault="000252E2" w:rsidP="00A86C8F">
      <w:pPr>
        <w:pStyle w:val="BasicText"/>
      </w:pPr>
    </w:p>
    <w:p w14:paraId="3B05CED2" w14:textId="77777777" w:rsidR="000252E2" w:rsidRDefault="000252E2" w:rsidP="00A86C8F">
      <w:pPr>
        <w:pStyle w:val="BasicText"/>
      </w:pPr>
    </w:p>
    <w:p w14:paraId="6132E934" w14:textId="77777777" w:rsidR="000252E2" w:rsidRPr="0000465F" w:rsidRDefault="000252E2" w:rsidP="00A86C8F">
      <w:pPr>
        <w:pStyle w:val="BasicText"/>
      </w:pPr>
    </w:p>
    <w:p w14:paraId="4FB7FDF2" w14:textId="7448D678" w:rsidR="00A86C8F" w:rsidRPr="0000465F" w:rsidRDefault="00A86C8F" w:rsidP="00A86C8F">
      <w:pPr>
        <w:pStyle w:val="Heading3"/>
      </w:pPr>
      <w:bookmarkStart w:id="102" w:name="_Toc210642455"/>
      <w:r w:rsidRPr="0000465F">
        <w:lastRenderedPageBreak/>
        <w:t>Pipeline aufbau</w:t>
      </w:r>
      <w:bookmarkEnd w:id="102"/>
    </w:p>
    <w:p w14:paraId="3ACB68D2" w14:textId="3E7A7001" w:rsidR="00A86C8F" w:rsidRDefault="000252E2" w:rsidP="000252E2">
      <w:pPr>
        <w:pStyle w:val="BasicText"/>
      </w:pPr>
      <w:r w:rsidRPr="000252E2">
        <w:t>Beide Projekt-Templates nutzen eine identische, bewusst einfach gehaltene GitLab CI/CD-Pipeline, um die Agentenleistung isoliert zu evaluieren.</w:t>
      </w:r>
    </w:p>
    <w:p w14:paraId="3FB0C019" w14:textId="0790ED92" w:rsidR="000252E2" w:rsidRDefault="000252E2" w:rsidP="000252E2">
      <w:pPr>
        <w:pStyle w:val="BasicText"/>
      </w:pPr>
      <w:r>
        <w:t>„</w:t>
      </w:r>
    </w:p>
    <w:p w14:paraId="7452F364" w14:textId="77777777" w:rsidR="000252E2" w:rsidRDefault="000252E2" w:rsidP="000252E2">
      <w:pPr>
        <w:pStyle w:val="BasicText"/>
      </w:pPr>
    </w:p>
    <w:p w14:paraId="25AD2EA7" w14:textId="13528300" w:rsidR="000252E2" w:rsidRDefault="000252E2" w:rsidP="000252E2">
      <w:pPr>
        <w:pStyle w:val="BasicText"/>
      </w:pPr>
      <w:r>
        <w:t>PIPELIE-Config</w:t>
      </w:r>
      <w:r w:rsidR="00191A7B">
        <w:t>?</w:t>
      </w:r>
    </w:p>
    <w:p w14:paraId="3D42E0F6" w14:textId="77777777" w:rsidR="000252E2" w:rsidRDefault="000252E2" w:rsidP="000252E2">
      <w:pPr>
        <w:pStyle w:val="BasicText"/>
      </w:pPr>
    </w:p>
    <w:p w14:paraId="5996E7B4" w14:textId="309EF252" w:rsidR="000252E2" w:rsidRPr="0000465F" w:rsidRDefault="000252E2" w:rsidP="000252E2">
      <w:pPr>
        <w:pStyle w:val="BasicText"/>
      </w:pPr>
      <w:r>
        <w:t>„</w:t>
      </w:r>
    </w:p>
    <w:p w14:paraId="35753D84" w14:textId="77777777" w:rsidR="000252E2" w:rsidRPr="000252E2" w:rsidRDefault="000252E2" w:rsidP="000252E2">
      <w:pPr>
        <w:pStyle w:val="BasicText"/>
      </w:pPr>
      <w:r w:rsidRPr="000252E2">
        <w:rPr>
          <w:b/>
          <w:bCs/>
        </w:rPr>
        <w:t>Erläuterung der Pipeline-Entscheidung:</w:t>
      </w:r>
    </w:p>
    <w:p w14:paraId="6DC5D01C" w14:textId="77777777" w:rsidR="000252E2" w:rsidRPr="000252E2" w:rsidRDefault="000252E2">
      <w:pPr>
        <w:pStyle w:val="BasicText"/>
        <w:numPr>
          <w:ilvl w:val="0"/>
          <w:numId w:val="54"/>
        </w:numPr>
      </w:pPr>
      <w:r w:rsidRPr="000252E2">
        <w:t>Die Pipeline enthält nur zwei zentrale Phasen (Compile und Test), um die Agenteninteraktionen fokussiert zu evaluieren.</w:t>
      </w:r>
    </w:p>
    <w:p w14:paraId="58CDB63C" w14:textId="77777777" w:rsidR="000252E2" w:rsidRPr="000252E2" w:rsidRDefault="000252E2">
      <w:pPr>
        <w:pStyle w:val="BasicText"/>
        <w:numPr>
          <w:ilvl w:val="0"/>
          <w:numId w:val="54"/>
        </w:numPr>
      </w:pPr>
      <w:r w:rsidRPr="000252E2">
        <w:t xml:space="preserve">Der </w:t>
      </w:r>
      <w:r w:rsidRPr="000252E2">
        <w:rPr>
          <w:b/>
          <w:bCs/>
        </w:rPr>
        <w:t>Coding-Agent</w:t>
      </w:r>
      <w:r w:rsidRPr="000252E2">
        <w:t xml:space="preserve"> wird primär anhand der Kompilierbarkeit des Codes bewertet.</w:t>
      </w:r>
    </w:p>
    <w:p w14:paraId="66D50392" w14:textId="77777777" w:rsidR="000252E2" w:rsidRPr="000252E2" w:rsidRDefault="000252E2">
      <w:pPr>
        <w:pStyle w:val="BasicText"/>
        <w:numPr>
          <w:ilvl w:val="0"/>
          <w:numId w:val="54"/>
        </w:numPr>
      </w:pPr>
      <w:r w:rsidRPr="000252E2">
        <w:t xml:space="preserve">Der </w:t>
      </w:r>
      <w:r w:rsidRPr="000252E2">
        <w:rPr>
          <w:b/>
          <w:bCs/>
        </w:rPr>
        <w:t>Testing-Agent</w:t>
      </w:r>
      <w:r w:rsidRPr="000252E2">
        <w:t xml:space="preserve"> wird anhand der generierten Tests und deren Coverage beurteilt.</w:t>
      </w:r>
    </w:p>
    <w:p w14:paraId="14F6E7D6" w14:textId="77777777" w:rsidR="000252E2" w:rsidRPr="000252E2" w:rsidRDefault="000252E2">
      <w:pPr>
        <w:pStyle w:val="BasicText"/>
        <w:numPr>
          <w:ilvl w:val="0"/>
          <w:numId w:val="54"/>
        </w:numPr>
      </w:pPr>
      <w:r w:rsidRPr="000252E2">
        <w:t xml:space="preserve">Das </w:t>
      </w:r>
      <w:r w:rsidRPr="000252E2">
        <w:rPr>
          <w:b/>
          <w:bCs/>
        </w:rPr>
        <w:t>Testziel</w:t>
      </w:r>
      <w:r w:rsidRPr="000252E2">
        <w:t xml:space="preserve"> liegt bei einer </w:t>
      </w:r>
      <w:r w:rsidRPr="000252E2">
        <w:rPr>
          <w:b/>
          <w:bCs/>
        </w:rPr>
        <w:t>Coverage von ≥ 70 %</w:t>
      </w:r>
      <w:r w:rsidRPr="000252E2">
        <w:t>, um eine solide Codequalität sicherzustellen.</w:t>
      </w:r>
    </w:p>
    <w:p w14:paraId="5F28B084" w14:textId="77777777" w:rsidR="000252E2" w:rsidRPr="000252E2" w:rsidRDefault="000252E2">
      <w:pPr>
        <w:pStyle w:val="BasicText"/>
        <w:numPr>
          <w:ilvl w:val="0"/>
          <w:numId w:val="54"/>
        </w:numPr>
      </w:pPr>
      <w:r w:rsidRPr="000252E2">
        <w:t>Als Runner wird der dedizierte „SESL“-Runner eingesetzt, der eine isolierte Umgebung mit stabilen Laufzeiten gewährleistet.</w:t>
      </w:r>
    </w:p>
    <w:p w14:paraId="3708A580" w14:textId="77777777" w:rsidR="000252E2" w:rsidRPr="000252E2" w:rsidRDefault="000252E2" w:rsidP="000252E2">
      <w:pPr>
        <w:pStyle w:val="BasicText"/>
      </w:pPr>
      <w:r w:rsidRPr="000252E2">
        <w:t xml:space="preserve">Damit lassen sich Metriken wie </w:t>
      </w:r>
      <w:r w:rsidRPr="000252E2">
        <w:rPr>
          <w:i/>
          <w:iCs/>
        </w:rPr>
        <w:t>Pipeline-Erfolg</w:t>
      </w:r>
      <w:r w:rsidRPr="000252E2">
        <w:t xml:space="preserve">, </w:t>
      </w:r>
      <w:r w:rsidRPr="000252E2">
        <w:rPr>
          <w:i/>
          <w:iCs/>
        </w:rPr>
        <w:t>Fehlerrate</w:t>
      </w:r>
      <w:r w:rsidRPr="000252E2">
        <w:t xml:space="preserve"> und </w:t>
      </w:r>
      <w:r w:rsidRPr="000252E2">
        <w:rPr>
          <w:i/>
          <w:iCs/>
        </w:rPr>
        <w:t>Durchlaufzeit</w:t>
      </w:r>
      <w:r w:rsidRPr="000252E2">
        <w:t xml:space="preserve"> standardisiert erfassen.</w:t>
      </w:r>
    </w:p>
    <w:p w14:paraId="5749B086" w14:textId="77777777" w:rsidR="00A86C8F" w:rsidRDefault="00A86C8F" w:rsidP="00A86C8F">
      <w:pPr>
        <w:pStyle w:val="BasicText"/>
      </w:pPr>
    </w:p>
    <w:p w14:paraId="7A33160C" w14:textId="77777777" w:rsidR="000252E2" w:rsidRDefault="000252E2" w:rsidP="00A86C8F">
      <w:pPr>
        <w:pStyle w:val="BasicText"/>
      </w:pPr>
    </w:p>
    <w:p w14:paraId="357264A5" w14:textId="77777777" w:rsidR="000252E2" w:rsidRDefault="000252E2" w:rsidP="00A86C8F">
      <w:pPr>
        <w:pStyle w:val="BasicText"/>
      </w:pPr>
    </w:p>
    <w:p w14:paraId="0F1FF9AC" w14:textId="77777777" w:rsidR="000252E2" w:rsidRDefault="000252E2" w:rsidP="00A86C8F">
      <w:pPr>
        <w:pStyle w:val="BasicText"/>
      </w:pPr>
    </w:p>
    <w:p w14:paraId="71110507" w14:textId="77777777" w:rsidR="000252E2" w:rsidRPr="0000465F" w:rsidRDefault="000252E2" w:rsidP="00A86C8F">
      <w:pPr>
        <w:pStyle w:val="BasicText"/>
      </w:pPr>
    </w:p>
    <w:p w14:paraId="2F29B14A" w14:textId="566BD7B6" w:rsidR="00D13250" w:rsidRPr="0000465F" w:rsidRDefault="00A86C8F" w:rsidP="00A35EE5">
      <w:pPr>
        <w:pStyle w:val="Heading3"/>
      </w:pPr>
      <w:bookmarkStart w:id="103" w:name="_Toc210642456"/>
      <w:r w:rsidRPr="0000465F">
        <w:lastRenderedPageBreak/>
        <w:t>Projekt-Template</w:t>
      </w:r>
      <w:r w:rsidR="00A35EE5" w:rsidRPr="0000465F">
        <w:t xml:space="preserve"> A</w:t>
      </w:r>
      <w:bookmarkEnd w:id="103"/>
    </w:p>
    <w:p w14:paraId="73AEF5C5" w14:textId="77777777" w:rsidR="000252E2" w:rsidRDefault="000252E2" w:rsidP="000252E2">
      <w:pPr>
        <w:pStyle w:val="BasicText"/>
      </w:pPr>
      <w:r>
        <w:t>Projekt A enthält Issues mit präzise formulierten User Stories nach ISO/IEC/IEEE 29148 sowie der INVEST-Heuristik. Die Anforderungen sind eindeutig, testbar und konsistent aufgebaut.</w:t>
      </w:r>
    </w:p>
    <w:p w14:paraId="1A177F5A" w14:textId="77777777" w:rsidR="000252E2" w:rsidRPr="000252E2" w:rsidRDefault="000252E2" w:rsidP="000252E2">
      <w:pPr>
        <w:pStyle w:val="BasicText"/>
        <w:rPr>
          <w:b/>
          <w:bCs/>
          <w:u w:val="single"/>
        </w:rPr>
      </w:pPr>
      <w:r w:rsidRPr="000252E2">
        <w:rPr>
          <w:b/>
          <w:bCs/>
          <w:u w:val="single"/>
        </w:rPr>
        <w:t>Beispiel-Issue (Projekt A):</w:t>
      </w:r>
    </w:p>
    <w:p w14:paraId="127D720B" w14:textId="77777777" w:rsidR="000252E2" w:rsidRDefault="000252E2" w:rsidP="000252E2">
      <w:pPr>
        <w:pStyle w:val="BasicText"/>
      </w:pPr>
      <w:r w:rsidRPr="000252E2">
        <w:rPr>
          <w:b/>
          <w:bCs/>
        </w:rPr>
        <w:t>Titel</w:t>
      </w:r>
      <w:r>
        <w:t>: Implementierung einer Validierung für Benutzer-Input</w:t>
      </w:r>
    </w:p>
    <w:p w14:paraId="718CDB5F" w14:textId="77777777" w:rsidR="000252E2" w:rsidRDefault="000252E2" w:rsidP="000252E2">
      <w:pPr>
        <w:pStyle w:val="BasicText"/>
      </w:pPr>
      <w:r w:rsidRPr="000252E2">
        <w:rPr>
          <w:b/>
          <w:bCs/>
        </w:rPr>
        <w:t>Beschreibung</w:t>
      </w:r>
      <w:r>
        <w:t>:</w:t>
      </w:r>
    </w:p>
    <w:p w14:paraId="43C8C160" w14:textId="77777777" w:rsidR="000252E2" w:rsidRDefault="000252E2" w:rsidP="000252E2">
      <w:pPr>
        <w:pStyle w:val="BasicText"/>
      </w:pPr>
      <w:r>
        <w:t>Als Benutzer möchte ich, dass das System meine Eingaben auf Ungültigkeiten prüft, damit Fehler verhindert werden.</w:t>
      </w:r>
    </w:p>
    <w:p w14:paraId="07AF4F14" w14:textId="77777777" w:rsidR="000252E2" w:rsidRDefault="000252E2" w:rsidP="000252E2">
      <w:pPr>
        <w:pStyle w:val="BasicText"/>
      </w:pPr>
      <w:r w:rsidRPr="000252E2">
        <w:rPr>
          <w:b/>
          <w:bCs/>
        </w:rPr>
        <w:t>Akzeptanzkriterien</w:t>
      </w:r>
      <w:r>
        <w:t>:</w:t>
      </w:r>
    </w:p>
    <w:p w14:paraId="6B796584" w14:textId="77777777" w:rsidR="000252E2" w:rsidRDefault="000252E2">
      <w:pPr>
        <w:pStyle w:val="BasicText"/>
        <w:numPr>
          <w:ilvl w:val="0"/>
          <w:numId w:val="55"/>
        </w:numPr>
      </w:pPr>
      <w:r>
        <w:t>Leere Eingaben führen zu einer Fehlermeldung.</w:t>
      </w:r>
    </w:p>
    <w:p w14:paraId="2B385C16" w14:textId="77777777" w:rsidR="000252E2" w:rsidRDefault="000252E2">
      <w:pPr>
        <w:pStyle w:val="BasicText"/>
        <w:numPr>
          <w:ilvl w:val="0"/>
          <w:numId w:val="55"/>
        </w:numPr>
      </w:pPr>
      <w:r>
        <w:t>Ungültige Zeichen werden abgelehnt.</w:t>
      </w:r>
    </w:p>
    <w:p w14:paraId="2C317775" w14:textId="77777777" w:rsidR="000252E2" w:rsidRDefault="000252E2">
      <w:pPr>
        <w:pStyle w:val="BasicText"/>
        <w:numPr>
          <w:ilvl w:val="0"/>
          <w:numId w:val="55"/>
        </w:numPr>
      </w:pPr>
      <w:r>
        <w:t>Erfolgreiche Eingaben werden gespeichert.</w:t>
      </w:r>
    </w:p>
    <w:p w14:paraId="00C09794" w14:textId="77777777" w:rsidR="000252E2" w:rsidRDefault="000252E2">
      <w:pPr>
        <w:pStyle w:val="BasicText"/>
        <w:numPr>
          <w:ilvl w:val="0"/>
          <w:numId w:val="55"/>
        </w:numPr>
      </w:pPr>
      <w:r>
        <w:t>Testbarkeit: Unit-Tests müssen alle Eingabevarianten abdecken.</w:t>
      </w:r>
    </w:p>
    <w:p w14:paraId="1602E6C2" w14:textId="3AA06953" w:rsidR="000252E2" w:rsidRDefault="000252E2" w:rsidP="00A86C8F">
      <w:pPr>
        <w:pStyle w:val="BasicText"/>
      </w:pPr>
      <w:r>
        <w:t>Die Anforderungen folgen klaren Satzstrukturen („Als … möchte ich … damit …“) und enthalten überprüfbare Akzeptanzkriterien.</w:t>
      </w:r>
    </w:p>
    <w:p w14:paraId="58549773" w14:textId="77777777" w:rsidR="000252E2" w:rsidRDefault="000252E2" w:rsidP="00A86C8F">
      <w:pPr>
        <w:pStyle w:val="BasicText"/>
      </w:pPr>
    </w:p>
    <w:p w14:paraId="628B5944" w14:textId="77777777" w:rsidR="000252E2" w:rsidRDefault="000252E2" w:rsidP="00A86C8F">
      <w:pPr>
        <w:pStyle w:val="BasicText"/>
      </w:pPr>
    </w:p>
    <w:p w14:paraId="059E6339" w14:textId="77777777" w:rsidR="000252E2" w:rsidRDefault="000252E2" w:rsidP="00A86C8F">
      <w:pPr>
        <w:pStyle w:val="BasicText"/>
      </w:pPr>
    </w:p>
    <w:p w14:paraId="4EB71AA4" w14:textId="77777777" w:rsidR="000252E2" w:rsidRDefault="000252E2" w:rsidP="00A86C8F">
      <w:pPr>
        <w:pStyle w:val="BasicText"/>
      </w:pPr>
    </w:p>
    <w:p w14:paraId="6A348262" w14:textId="77777777" w:rsidR="000252E2" w:rsidRDefault="000252E2" w:rsidP="00A86C8F">
      <w:pPr>
        <w:pStyle w:val="BasicText"/>
      </w:pPr>
    </w:p>
    <w:p w14:paraId="3220FB46" w14:textId="77777777" w:rsidR="000252E2" w:rsidRDefault="000252E2" w:rsidP="00A86C8F">
      <w:pPr>
        <w:pStyle w:val="BasicText"/>
      </w:pPr>
    </w:p>
    <w:p w14:paraId="60010128" w14:textId="77777777" w:rsidR="000252E2" w:rsidRDefault="000252E2" w:rsidP="00A86C8F">
      <w:pPr>
        <w:pStyle w:val="BasicText"/>
      </w:pPr>
    </w:p>
    <w:p w14:paraId="1BD20071" w14:textId="77777777" w:rsidR="000252E2" w:rsidRPr="0000465F" w:rsidRDefault="000252E2" w:rsidP="00A86C8F">
      <w:pPr>
        <w:pStyle w:val="BasicText"/>
      </w:pPr>
    </w:p>
    <w:p w14:paraId="7510A23B" w14:textId="1496C9CD" w:rsidR="00A35EE5" w:rsidRPr="0000465F" w:rsidRDefault="00A86C8F" w:rsidP="00A35EE5">
      <w:pPr>
        <w:pStyle w:val="Heading3"/>
      </w:pPr>
      <w:bookmarkStart w:id="104" w:name="_Toc210642457"/>
      <w:r w:rsidRPr="0000465F">
        <w:lastRenderedPageBreak/>
        <w:t>Projekt-Template</w:t>
      </w:r>
      <w:r w:rsidR="00A35EE5" w:rsidRPr="0000465F">
        <w:t xml:space="preserve"> B</w:t>
      </w:r>
      <w:bookmarkEnd w:id="104"/>
    </w:p>
    <w:p w14:paraId="2F4F2C67" w14:textId="1E6DE6D2" w:rsidR="005D755A" w:rsidRDefault="005D755A" w:rsidP="00A86C8F">
      <w:pPr>
        <w:pStyle w:val="BasicText"/>
      </w:pPr>
      <w:r w:rsidRPr="005D755A">
        <w:t>Projekt B enthält semantisch identische, aber syntaktisch schwache und unstrukturierte Anforderungen, die typische Probleme aus der Praxis widerspiegeln – etwa Mehrdeutigkeiten, fehlende Prüfkriterien, redundante Aussagen und uneinheitliche Satzkonstruktionen. Während die zugrunde liegende fachliche Information unverändert bleibt, wird sie in einer Weise formuliert, die Interpretationsspielraum lässt und dadurch die semantische Belastbarkeit der LLM-Agenten testet.</w:t>
      </w:r>
    </w:p>
    <w:p w14:paraId="43DAB230" w14:textId="77777777" w:rsidR="000252E2" w:rsidRPr="000252E2" w:rsidRDefault="000252E2" w:rsidP="000252E2">
      <w:pPr>
        <w:pStyle w:val="BasicText"/>
        <w:rPr>
          <w:u w:val="single"/>
        </w:rPr>
      </w:pPr>
      <w:r w:rsidRPr="000252E2">
        <w:rPr>
          <w:b/>
          <w:bCs/>
          <w:u w:val="single"/>
        </w:rPr>
        <w:t>Beispiel-Issue (Projekt B):</w:t>
      </w:r>
    </w:p>
    <w:p w14:paraId="51769995" w14:textId="77777777" w:rsidR="000252E2" w:rsidRDefault="000252E2" w:rsidP="000252E2">
      <w:pPr>
        <w:pStyle w:val="BasicText"/>
      </w:pPr>
      <w:r w:rsidRPr="005D755A">
        <w:rPr>
          <w:b/>
          <w:bCs/>
        </w:rPr>
        <w:t>Titel</w:t>
      </w:r>
      <w:r>
        <w:t>: Prüfen, dass Eingaben funktionieren</w:t>
      </w:r>
    </w:p>
    <w:p w14:paraId="4DEEC4B1" w14:textId="77777777" w:rsidR="000252E2" w:rsidRDefault="000252E2" w:rsidP="000252E2">
      <w:pPr>
        <w:pStyle w:val="BasicText"/>
      </w:pPr>
      <w:r w:rsidRPr="005D755A">
        <w:rPr>
          <w:b/>
          <w:bCs/>
        </w:rPr>
        <w:t>Beschreibung</w:t>
      </w:r>
      <w:r>
        <w:t>:</w:t>
      </w:r>
    </w:p>
    <w:p w14:paraId="38AFE9D2" w14:textId="77777777" w:rsidR="005D755A" w:rsidRDefault="005D755A" w:rsidP="005D755A">
      <w:pPr>
        <w:pStyle w:val="BasicText"/>
        <w:ind w:left="708"/>
      </w:pPr>
      <w:r>
        <w:t>Wenn jemand etwas eingibt, soll das System schauen, ob das irgendwie passt.</w:t>
      </w:r>
    </w:p>
    <w:p w14:paraId="4FA9F46E" w14:textId="77777777" w:rsidR="005D755A" w:rsidRDefault="005D755A" w:rsidP="005D755A">
      <w:pPr>
        <w:pStyle w:val="BasicText"/>
        <w:ind w:left="708"/>
      </w:pPr>
      <w:r>
        <w:t>Es darf dabei nichts schiefgehen, aber es soll auch nicht zu streng sein.</w:t>
      </w:r>
    </w:p>
    <w:p w14:paraId="46130351" w14:textId="77777777" w:rsidR="005D755A" w:rsidRDefault="005D755A" w:rsidP="005D755A">
      <w:pPr>
        <w:pStyle w:val="BasicText"/>
        <w:ind w:left="708"/>
      </w:pPr>
      <w:r>
        <w:t>Es wäre gut, wenn Eingaben, die eigentlich richtig sind, auch funktionieren.</w:t>
      </w:r>
    </w:p>
    <w:p w14:paraId="73088FF1" w14:textId="1A3E9200" w:rsidR="005D755A" w:rsidRDefault="005D755A" w:rsidP="005D755A">
      <w:pPr>
        <w:pStyle w:val="BasicText"/>
        <w:ind w:left="708"/>
      </w:pPr>
      <w:r>
        <w:t>Fehler sollten am besten nicht passieren, aber das System sollte trotzdem weitermachen.</w:t>
      </w:r>
    </w:p>
    <w:p w14:paraId="3E5F4601" w14:textId="2A870E5B" w:rsidR="000252E2" w:rsidRDefault="005D755A" w:rsidP="005D755A">
      <w:pPr>
        <w:pStyle w:val="BasicText"/>
      </w:pPr>
      <w:r w:rsidRPr="005D755A">
        <w:rPr>
          <w:b/>
          <w:bCs/>
        </w:rPr>
        <w:t>Anmerkung</w:t>
      </w:r>
      <w:r>
        <w:t>: Vielleicht braucht man Tests dafür, aber das muss man sehen, wenn es soweit ist.</w:t>
      </w:r>
    </w:p>
    <w:p w14:paraId="5E40E334" w14:textId="170547B6" w:rsidR="005D755A" w:rsidRDefault="005D755A" w:rsidP="005D755A">
      <w:pPr>
        <w:pStyle w:val="BasicText"/>
      </w:pPr>
      <w:r>
        <w:t>Dieses Issue enthält inhaltlich dieselben Informationen wie das Beispiel aus Projekt A die Notwendigkeit einer Eingabevalidierung und der Vermeidung von fehlerhaften Benutzereingaben</w:t>
      </w:r>
      <w:r w:rsidR="00191A7B">
        <w:t xml:space="preserve"> </w:t>
      </w:r>
      <w:r>
        <w:t>formuliert jedoch auf eine unscharfe, redundante und nicht überprüfbare Weise.</w:t>
      </w:r>
    </w:p>
    <w:p w14:paraId="4A162940" w14:textId="6DF2814A" w:rsidR="005D755A" w:rsidRDefault="005D755A" w:rsidP="00191A7B">
      <w:pPr>
        <w:pStyle w:val="BasicText"/>
        <w:numPr>
          <w:ilvl w:val="0"/>
          <w:numId w:val="63"/>
        </w:numPr>
      </w:pPr>
      <w:r>
        <w:t>Die eigentlichen Akzeptanzkriterien fehlen oder sind nur implizit enthalten („Fehler sollten am besten nicht passieren“).</w:t>
      </w:r>
    </w:p>
    <w:p w14:paraId="6363DC26" w14:textId="0B56E3D4" w:rsidR="005D755A" w:rsidRDefault="005D755A" w:rsidP="00191A7B">
      <w:pPr>
        <w:pStyle w:val="BasicText"/>
        <w:numPr>
          <w:ilvl w:val="0"/>
          <w:numId w:val="63"/>
        </w:numPr>
      </w:pPr>
      <w:r>
        <w:t>Es existieren keine klaren Bedingungen oder erwarteten Ergebnisse, was eine objektive Testbarkeit verhindert.</w:t>
      </w:r>
    </w:p>
    <w:p w14:paraId="09019206" w14:textId="77777777" w:rsidR="005D755A" w:rsidRDefault="005D755A" w:rsidP="00191A7B">
      <w:pPr>
        <w:pStyle w:val="BasicText"/>
        <w:numPr>
          <w:ilvl w:val="0"/>
          <w:numId w:val="63"/>
        </w:numPr>
      </w:pPr>
      <w:r>
        <w:t>Der sprachliche Stil ist uneinheitlich („irgendwie“, „am besten“, „vielleicht“), was die semantische Verarbeitung durch LLMs erschwert.</w:t>
      </w:r>
    </w:p>
    <w:p w14:paraId="1C4B9918" w14:textId="77777777" w:rsidR="005D755A" w:rsidRDefault="005D755A" w:rsidP="005D755A">
      <w:pPr>
        <w:pStyle w:val="BasicText"/>
      </w:pPr>
    </w:p>
    <w:p w14:paraId="7BD7E9C1" w14:textId="6E233EC0" w:rsidR="005D755A" w:rsidRPr="0000465F" w:rsidRDefault="005D755A" w:rsidP="00A86C8F">
      <w:pPr>
        <w:pStyle w:val="BasicText"/>
      </w:pPr>
      <w:r>
        <w:lastRenderedPageBreak/>
        <w:t>Damit bietet Projekt B die notwendige Grundlage, um empirisch zu untersuchen, wie sich syntaktische und semantische Unschärfen in Anforderungen auf den Agenten-Workflow auswirken insbesondere auf die Qualität der generierten Code-Implementierungen, die Erfolgsquote von CI/CD-Pipelines und die Varianz der Ergebnisse zwischen identischen Runs.</w:t>
      </w:r>
    </w:p>
    <w:p w14:paraId="34A7259A" w14:textId="19252847" w:rsidR="00A86C8F" w:rsidRDefault="0000465F" w:rsidP="0000465F">
      <w:pPr>
        <w:pStyle w:val="Heading2"/>
      </w:pPr>
      <w:bookmarkStart w:id="105" w:name="_Toc210642458"/>
      <w:r>
        <w:t>Durchführung</w:t>
      </w:r>
      <w:bookmarkEnd w:id="105"/>
    </w:p>
    <w:p w14:paraId="7B4EEB5D" w14:textId="1841F46F" w:rsidR="00105B98" w:rsidRPr="00105B98" w:rsidRDefault="00105B98" w:rsidP="00105B98">
      <w:pPr>
        <w:pStyle w:val="BasicText"/>
      </w:pPr>
      <w:r w:rsidRPr="00105B98">
        <w:t>Die Durchführung der Experimente dient sowohl der quantitativen Beantwortung von FF.1 als auch der Varianzbetrachtung gemäß FF.2.</w:t>
      </w:r>
      <w:r>
        <w:t xml:space="preserve"> </w:t>
      </w:r>
      <w:r w:rsidRPr="00105B98">
        <w:t>Für FF.1 werden zwei Projektszenarien (A: hohe Qualität, B: niedrige Qualität) jeweils zehnmal</w:t>
      </w:r>
      <w:r>
        <w:t xml:space="preserve"> </w:t>
      </w:r>
      <w:r w:rsidRPr="00105B98">
        <w:t>ausgeführt.</w:t>
      </w:r>
      <w:r>
        <w:t xml:space="preserve"> </w:t>
      </w:r>
      <w:r w:rsidRPr="00105B98">
        <w:t>Die erhobenen Metriken (Merge-Erfolg, Pipeline-Erfolg, Durchlaufzeit, Fehlerrate, Review-Zyklen) werden anschließend zwischen beiden Projekten verglichen.</w:t>
      </w:r>
      <w:r>
        <w:t xml:space="preserve"> </w:t>
      </w:r>
      <w:r w:rsidRPr="00105B98">
        <w:t>Dieser Vergleich erlaubt Rückschlüsse auf den Einfluss klarer, konsistenter Anforderungen auf die Leistungsfähigkeit der Agenten.</w:t>
      </w:r>
    </w:p>
    <w:p w14:paraId="2D1B1596" w14:textId="34335ADF" w:rsidR="0000465F" w:rsidRDefault="000252E2" w:rsidP="000252E2">
      <w:pPr>
        <w:pStyle w:val="BasicText"/>
      </w:pPr>
      <w:r w:rsidRPr="000252E2">
        <w:t>Zur Beantwortung der Forschungsfragen werden die Simulationen nach einem festen Schema durchgeführt:</w:t>
      </w:r>
    </w:p>
    <w:tbl>
      <w:tblPr>
        <w:tblStyle w:val="TableGrid"/>
        <w:tblW w:w="8642" w:type="dxa"/>
        <w:tblLook w:val="04A0" w:firstRow="1" w:lastRow="0" w:firstColumn="1" w:lastColumn="0" w:noHBand="0" w:noVBand="1"/>
      </w:tblPr>
      <w:tblGrid>
        <w:gridCol w:w="4247"/>
        <w:gridCol w:w="4395"/>
      </w:tblGrid>
      <w:tr w:rsidR="000252E2" w14:paraId="21AC7218" w14:textId="77777777" w:rsidTr="000252E2">
        <w:tc>
          <w:tcPr>
            <w:tcW w:w="4247" w:type="dxa"/>
          </w:tcPr>
          <w:p w14:paraId="308AC791" w14:textId="7A1E64CB" w:rsidR="000252E2" w:rsidRPr="005D755A" w:rsidRDefault="000252E2" w:rsidP="0000465F">
            <w:pPr>
              <w:pStyle w:val="BasicText"/>
              <w:rPr>
                <w:sz w:val="18"/>
                <w:szCs w:val="14"/>
              </w:rPr>
            </w:pPr>
            <w:r w:rsidRPr="005D755A">
              <w:rPr>
                <w:sz w:val="18"/>
                <w:szCs w:val="14"/>
              </w:rPr>
              <w:t>Parameter</w:t>
            </w:r>
          </w:p>
        </w:tc>
        <w:tc>
          <w:tcPr>
            <w:tcW w:w="4395" w:type="dxa"/>
          </w:tcPr>
          <w:p w14:paraId="5716D313" w14:textId="2A2F70E0" w:rsidR="000252E2" w:rsidRPr="005D755A" w:rsidRDefault="000252E2" w:rsidP="0000465F">
            <w:pPr>
              <w:pStyle w:val="BasicText"/>
              <w:rPr>
                <w:sz w:val="18"/>
                <w:szCs w:val="14"/>
              </w:rPr>
            </w:pPr>
            <w:r w:rsidRPr="005D755A">
              <w:rPr>
                <w:sz w:val="18"/>
                <w:szCs w:val="14"/>
              </w:rPr>
              <w:t>Beschreibung</w:t>
            </w:r>
          </w:p>
        </w:tc>
      </w:tr>
      <w:tr w:rsidR="000252E2" w14:paraId="34233E5C" w14:textId="77777777" w:rsidTr="000252E2">
        <w:tc>
          <w:tcPr>
            <w:tcW w:w="4247" w:type="dxa"/>
          </w:tcPr>
          <w:p w14:paraId="6FA1D5A9" w14:textId="630D8D45" w:rsidR="000252E2" w:rsidRPr="005D755A" w:rsidRDefault="000252E2" w:rsidP="0000465F">
            <w:pPr>
              <w:pStyle w:val="BasicText"/>
              <w:rPr>
                <w:sz w:val="18"/>
                <w:szCs w:val="14"/>
              </w:rPr>
            </w:pPr>
            <w:r w:rsidRPr="005D755A">
              <w:rPr>
                <w:sz w:val="18"/>
                <w:szCs w:val="14"/>
              </w:rPr>
              <w:t>Runs pro Projekt</w:t>
            </w:r>
          </w:p>
        </w:tc>
        <w:tc>
          <w:tcPr>
            <w:tcW w:w="4395" w:type="dxa"/>
          </w:tcPr>
          <w:p w14:paraId="2E8EB785" w14:textId="17B097F2" w:rsidR="000252E2" w:rsidRPr="005D755A" w:rsidRDefault="000252E2" w:rsidP="0000465F">
            <w:pPr>
              <w:pStyle w:val="BasicText"/>
              <w:rPr>
                <w:sz w:val="18"/>
                <w:szCs w:val="14"/>
              </w:rPr>
            </w:pPr>
            <w:r w:rsidRPr="005D755A">
              <w:rPr>
                <w:sz w:val="18"/>
                <w:szCs w:val="14"/>
              </w:rPr>
              <w:t>10 Runs für Projekt A und 10 für Projekt B</w:t>
            </w:r>
          </w:p>
        </w:tc>
      </w:tr>
      <w:tr w:rsidR="000252E2" w14:paraId="4E38BE67" w14:textId="77777777" w:rsidTr="000252E2">
        <w:tc>
          <w:tcPr>
            <w:tcW w:w="4247" w:type="dxa"/>
          </w:tcPr>
          <w:p w14:paraId="471C2F7B" w14:textId="3DEECF84" w:rsidR="000252E2" w:rsidRPr="005D755A" w:rsidRDefault="000252E2" w:rsidP="0000465F">
            <w:pPr>
              <w:pStyle w:val="BasicText"/>
              <w:rPr>
                <w:sz w:val="18"/>
                <w:szCs w:val="14"/>
              </w:rPr>
            </w:pPr>
            <w:r w:rsidRPr="005D755A">
              <w:rPr>
                <w:sz w:val="18"/>
                <w:szCs w:val="14"/>
              </w:rPr>
              <w:t>LLM-Modell</w:t>
            </w:r>
          </w:p>
        </w:tc>
        <w:tc>
          <w:tcPr>
            <w:tcW w:w="4395" w:type="dxa"/>
          </w:tcPr>
          <w:p w14:paraId="1F565648" w14:textId="5FC00AE8" w:rsidR="000252E2" w:rsidRPr="005D755A" w:rsidRDefault="000252E2" w:rsidP="0000465F">
            <w:pPr>
              <w:pStyle w:val="BasicText"/>
              <w:rPr>
                <w:sz w:val="18"/>
                <w:szCs w:val="14"/>
              </w:rPr>
            </w:pPr>
            <w:r w:rsidRPr="005D755A">
              <w:rPr>
                <w:sz w:val="18"/>
                <w:szCs w:val="14"/>
              </w:rPr>
              <w:t>Deepseek coder</w:t>
            </w:r>
            <w:r w:rsidR="005D755A" w:rsidRPr="005D755A">
              <w:rPr>
                <w:sz w:val="18"/>
                <w:szCs w:val="14"/>
              </w:rPr>
              <w:t>, Temperatur = 0,</w:t>
            </w:r>
            <w:r w:rsidR="002832A1">
              <w:rPr>
                <w:sz w:val="18"/>
                <w:szCs w:val="14"/>
              </w:rPr>
              <w:t>2</w:t>
            </w:r>
          </w:p>
        </w:tc>
      </w:tr>
      <w:tr w:rsidR="000252E2" w:rsidRPr="00F366CD" w14:paraId="686D0D6A" w14:textId="77777777" w:rsidTr="000252E2">
        <w:tc>
          <w:tcPr>
            <w:tcW w:w="4247" w:type="dxa"/>
          </w:tcPr>
          <w:p w14:paraId="71ED62BC" w14:textId="09DE3E9E" w:rsidR="000252E2" w:rsidRPr="005D755A" w:rsidRDefault="000252E2" w:rsidP="0000465F">
            <w:pPr>
              <w:pStyle w:val="BasicText"/>
              <w:rPr>
                <w:sz w:val="18"/>
                <w:szCs w:val="14"/>
              </w:rPr>
            </w:pPr>
            <w:r w:rsidRPr="005D755A">
              <w:rPr>
                <w:sz w:val="18"/>
                <w:szCs w:val="14"/>
              </w:rPr>
              <w:t>Agenten-Setup</w:t>
            </w:r>
          </w:p>
        </w:tc>
        <w:tc>
          <w:tcPr>
            <w:tcW w:w="4395" w:type="dxa"/>
          </w:tcPr>
          <w:p w14:paraId="3AF1C706" w14:textId="13243903" w:rsidR="000252E2" w:rsidRPr="005D755A" w:rsidRDefault="005D755A" w:rsidP="0000465F">
            <w:pPr>
              <w:pStyle w:val="BasicText"/>
              <w:rPr>
                <w:sz w:val="18"/>
                <w:szCs w:val="14"/>
                <w:lang w:val="en-GB"/>
              </w:rPr>
            </w:pPr>
            <w:r w:rsidRPr="005D755A">
              <w:rPr>
                <w:sz w:val="18"/>
                <w:szCs w:val="14"/>
                <w:lang w:val="en-GB"/>
              </w:rPr>
              <w:t xml:space="preserve">Supervisor + vier </w:t>
            </w:r>
            <w:proofErr w:type="spellStart"/>
            <w:r w:rsidRPr="005D755A">
              <w:rPr>
                <w:sz w:val="18"/>
                <w:szCs w:val="14"/>
                <w:lang w:val="en-GB"/>
              </w:rPr>
              <w:t>Rollenagenten</w:t>
            </w:r>
            <w:proofErr w:type="spellEnd"/>
            <w:r w:rsidRPr="005D755A">
              <w:rPr>
                <w:sz w:val="18"/>
                <w:szCs w:val="14"/>
                <w:lang w:val="en-GB"/>
              </w:rPr>
              <w:t xml:space="preserve"> (Planning, Coding, Testing, Review)</w:t>
            </w:r>
          </w:p>
        </w:tc>
      </w:tr>
      <w:tr w:rsidR="000252E2" w14:paraId="4B936130" w14:textId="77777777" w:rsidTr="000252E2">
        <w:tc>
          <w:tcPr>
            <w:tcW w:w="4247" w:type="dxa"/>
          </w:tcPr>
          <w:p w14:paraId="3AA88C5A" w14:textId="065A03DC" w:rsidR="000252E2" w:rsidRPr="005D755A" w:rsidRDefault="000252E2" w:rsidP="0000465F">
            <w:pPr>
              <w:pStyle w:val="BasicText"/>
              <w:rPr>
                <w:sz w:val="18"/>
                <w:szCs w:val="14"/>
              </w:rPr>
            </w:pPr>
            <w:r w:rsidRPr="005D755A">
              <w:rPr>
                <w:sz w:val="18"/>
                <w:szCs w:val="14"/>
              </w:rPr>
              <w:t>GitLab Umgebung</w:t>
            </w:r>
          </w:p>
        </w:tc>
        <w:tc>
          <w:tcPr>
            <w:tcW w:w="4395" w:type="dxa"/>
          </w:tcPr>
          <w:p w14:paraId="6F1D214C" w14:textId="669DD260" w:rsidR="000252E2" w:rsidRPr="005D755A" w:rsidRDefault="005D755A" w:rsidP="0000465F">
            <w:pPr>
              <w:pStyle w:val="BasicText"/>
              <w:rPr>
                <w:sz w:val="18"/>
                <w:szCs w:val="14"/>
              </w:rPr>
            </w:pPr>
            <w:r w:rsidRPr="005D755A">
              <w:rPr>
                <w:sz w:val="18"/>
                <w:szCs w:val="14"/>
              </w:rPr>
              <w:t>Gleiche Runner-, Repository- und Pipeline-Konfiguration</w:t>
            </w:r>
          </w:p>
        </w:tc>
      </w:tr>
      <w:tr w:rsidR="000252E2" w14:paraId="7586F8DE" w14:textId="77777777" w:rsidTr="000252E2">
        <w:tc>
          <w:tcPr>
            <w:tcW w:w="4247" w:type="dxa"/>
          </w:tcPr>
          <w:p w14:paraId="15F49EDB" w14:textId="30BE3D73" w:rsidR="000252E2" w:rsidRPr="005D755A" w:rsidRDefault="000252E2" w:rsidP="0000465F">
            <w:pPr>
              <w:pStyle w:val="BasicText"/>
              <w:rPr>
                <w:sz w:val="18"/>
                <w:szCs w:val="14"/>
              </w:rPr>
            </w:pPr>
            <w:r w:rsidRPr="005D755A">
              <w:rPr>
                <w:sz w:val="18"/>
                <w:szCs w:val="14"/>
              </w:rPr>
              <w:t>Datenerfassung</w:t>
            </w:r>
          </w:p>
        </w:tc>
        <w:tc>
          <w:tcPr>
            <w:tcW w:w="4395" w:type="dxa"/>
          </w:tcPr>
          <w:p w14:paraId="647EF4EC" w14:textId="1664160D" w:rsidR="000252E2" w:rsidRPr="005D755A" w:rsidRDefault="005D755A" w:rsidP="0000465F">
            <w:pPr>
              <w:pStyle w:val="BasicText"/>
              <w:rPr>
                <w:sz w:val="18"/>
                <w:szCs w:val="14"/>
              </w:rPr>
            </w:pPr>
            <w:r w:rsidRPr="005D755A">
              <w:rPr>
                <w:sz w:val="18"/>
                <w:szCs w:val="14"/>
              </w:rPr>
              <w:t>Automatische Protokollierung über GitLab Agenten-Logs</w:t>
            </w:r>
          </w:p>
        </w:tc>
      </w:tr>
    </w:tbl>
    <w:p w14:paraId="686AD68D" w14:textId="77777777" w:rsidR="005D755A" w:rsidRDefault="005D755A" w:rsidP="005D755A">
      <w:pPr>
        <w:pStyle w:val="BasicText"/>
        <w:rPr>
          <w:b/>
          <w:bCs/>
        </w:rPr>
      </w:pPr>
    </w:p>
    <w:p w14:paraId="50F7555A" w14:textId="77777777" w:rsidR="00105B98" w:rsidRDefault="00105B98" w:rsidP="0000465F">
      <w:pPr>
        <w:pStyle w:val="BasicText"/>
      </w:pPr>
    </w:p>
    <w:p w14:paraId="729A5DC0" w14:textId="77777777" w:rsidR="00105B98" w:rsidRDefault="00105B98" w:rsidP="0000465F">
      <w:pPr>
        <w:pStyle w:val="BasicText"/>
      </w:pPr>
    </w:p>
    <w:p w14:paraId="7FDFCAC0" w14:textId="77777777" w:rsidR="00105B98" w:rsidRDefault="00105B98" w:rsidP="0000465F">
      <w:pPr>
        <w:pStyle w:val="BasicText"/>
      </w:pPr>
    </w:p>
    <w:p w14:paraId="10090A71" w14:textId="77777777" w:rsidR="004F0B93" w:rsidRDefault="004F0B93" w:rsidP="0000465F">
      <w:pPr>
        <w:pStyle w:val="BasicText"/>
      </w:pPr>
    </w:p>
    <w:p w14:paraId="13800B53" w14:textId="77777777" w:rsidR="004F0B93" w:rsidRDefault="004F0B93" w:rsidP="0000465F">
      <w:pPr>
        <w:pStyle w:val="BasicText"/>
      </w:pPr>
    </w:p>
    <w:p w14:paraId="39F5599C" w14:textId="77777777" w:rsidR="004F0B93" w:rsidRDefault="004F0B93" w:rsidP="0000465F">
      <w:pPr>
        <w:pStyle w:val="BasicText"/>
      </w:pPr>
    </w:p>
    <w:p w14:paraId="3752E4CB" w14:textId="5422419F" w:rsidR="002A7CCE" w:rsidRDefault="002A7CCE" w:rsidP="002A7CCE">
      <w:pPr>
        <w:pStyle w:val="Heading2"/>
      </w:pPr>
      <w:bookmarkStart w:id="106" w:name="_Toc210642459"/>
      <w:r>
        <w:lastRenderedPageBreak/>
        <w:t>Bewertung</w:t>
      </w:r>
      <w:r w:rsidR="005D755A">
        <w:t xml:space="preserve"> und Analyse</w:t>
      </w:r>
      <w:bookmarkEnd w:id="106"/>
    </w:p>
    <w:p w14:paraId="7B845A14" w14:textId="6C6382C1" w:rsidR="005D755A" w:rsidRDefault="005D755A" w:rsidP="005D755A">
      <w:pPr>
        <w:pStyle w:val="BasicText"/>
      </w:pPr>
      <w:r>
        <w:t>Zur Beantwortung der ersten Forschungsfrage wird die mittlere Performanz der Agenten in beiden Projekten verglichen. Erwartet wird, dass Projekt A signifikant bessere Erfolgs- und Prozessmetriken erzielt, da klar strukturierte Anforderungen die semantische Interpretation durch LLMs erleichtern.</w:t>
      </w:r>
    </w:p>
    <w:p w14:paraId="28C027EC" w14:textId="409C1981" w:rsidR="005D755A" w:rsidRPr="00105B98" w:rsidRDefault="005D755A" w:rsidP="005D755A">
      <w:pPr>
        <w:pStyle w:val="BasicText"/>
        <w:rPr>
          <w:b/>
          <w:bCs/>
        </w:rPr>
      </w:pPr>
      <w:r w:rsidRPr="00105B98">
        <w:rPr>
          <w:b/>
          <w:bCs/>
        </w:rPr>
        <w:t>Auswertungsschritte:</w:t>
      </w:r>
    </w:p>
    <w:p w14:paraId="186C13B9" w14:textId="3F8B3936" w:rsidR="005D755A" w:rsidRDefault="005D755A">
      <w:pPr>
        <w:pStyle w:val="BasicText"/>
        <w:numPr>
          <w:ilvl w:val="0"/>
          <w:numId w:val="56"/>
        </w:numPr>
      </w:pPr>
      <w:r>
        <w:t>Berechnung der Mittelwerte (</w:t>
      </w:r>
      <w:r>
        <w:rPr>
          <w:rFonts w:ascii="Cambria Math" w:hAnsi="Cambria Math" w:cs="Cambria Math"/>
        </w:rPr>
        <w:t>𝑥</w:t>
      </w:r>
      <w:r>
        <w:t>̄) für alle Metriken über 10 Runs.</w:t>
      </w:r>
    </w:p>
    <w:p w14:paraId="1FC84F55" w14:textId="5B1EB42B" w:rsidR="005D755A" w:rsidRDefault="005D755A">
      <w:pPr>
        <w:pStyle w:val="BasicText"/>
        <w:numPr>
          <w:ilvl w:val="0"/>
          <w:numId w:val="56"/>
        </w:numPr>
      </w:pPr>
      <w:r>
        <w:t>Gegenüberstellung der Differenzen (Δ</w:t>
      </w:r>
      <w:r>
        <w:rPr>
          <w:rFonts w:ascii="Cambria Math" w:hAnsi="Cambria Math" w:cs="Cambria Math"/>
        </w:rPr>
        <w:t>𝑥</w:t>
      </w:r>
      <w:r>
        <w:t>̄) zwischen A und B.</w:t>
      </w:r>
    </w:p>
    <w:p w14:paraId="017A2CC5" w14:textId="43F2B082" w:rsidR="005D755A" w:rsidRDefault="005D755A">
      <w:pPr>
        <w:pStyle w:val="BasicText"/>
        <w:numPr>
          <w:ilvl w:val="0"/>
          <w:numId w:val="56"/>
        </w:numPr>
      </w:pPr>
      <w:r>
        <w:t>Darstellung in Balken- und Boxplots, um Abweichungen und Streuungen sichtbar zu machen.</w:t>
      </w:r>
    </w:p>
    <w:p w14:paraId="4B12D7C1" w14:textId="47142F33" w:rsidR="002A7CCE" w:rsidRDefault="005D755A">
      <w:pPr>
        <w:pStyle w:val="BasicText"/>
        <w:numPr>
          <w:ilvl w:val="0"/>
          <w:numId w:val="56"/>
        </w:numPr>
      </w:pPr>
      <w:r>
        <w:t>Interpretation im Hinblick auf Hypothese H1 („Höhere Anforderungsqualität führt zu besseren Performanzmetriken“).</w:t>
      </w:r>
    </w:p>
    <w:p w14:paraId="421317B9" w14:textId="77777777" w:rsidR="00105B98" w:rsidRPr="00105B98" w:rsidRDefault="00105B98" w:rsidP="00105B98">
      <w:pPr>
        <w:pStyle w:val="BasicText"/>
      </w:pPr>
      <w:r w:rsidRPr="00105B98">
        <w:t xml:space="preserve">Für die zweite Forschungsfrage (FF.2) wird untersucht, </w:t>
      </w:r>
      <w:r w:rsidRPr="00105B98">
        <w:rPr>
          <w:b/>
          <w:bCs/>
        </w:rPr>
        <w:t>wie stark die Ergebnisse bei wiederholten Durchläufen</w:t>
      </w:r>
      <w:r w:rsidRPr="00105B98">
        <w:t xml:space="preserve"> mit identischen Parametern streuen und ob das System reproduzierbar arbeitet.</w:t>
      </w:r>
      <w:r w:rsidRPr="00105B98">
        <w:br/>
        <w:t xml:space="preserve">Die Varianz entsteht hauptsächlich durch </w:t>
      </w:r>
      <w:r w:rsidRPr="00105B98">
        <w:rPr>
          <w:b/>
          <w:bCs/>
        </w:rPr>
        <w:t>stochastische Faktoren</w:t>
      </w:r>
      <w:r w:rsidRPr="00105B98">
        <w:t xml:space="preserve"> wie LLM-Sampling, API-Latenzen und Modellinterne Nichtdeterminismen.</w:t>
      </w:r>
    </w:p>
    <w:p w14:paraId="7181E07C" w14:textId="77777777" w:rsidR="00105B98" w:rsidRPr="00105B98" w:rsidRDefault="00105B98" w:rsidP="00105B98">
      <w:pPr>
        <w:pStyle w:val="BasicText"/>
      </w:pPr>
      <w:r w:rsidRPr="00105B98">
        <w:t xml:space="preserve">Ein entscheidender Parameter ist die </w:t>
      </w:r>
      <w:r w:rsidRPr="00105B98">
        <w:rPr>
          <w:b/>
          <w:bCs/>
        </w:rPr>
        <w:t>Temperatur</w:t>
      </w:r>
      <w:r w:rsidRPr="00105B98">
        <w:t xml:space="preserve"> des LLM, welche die Zufälligkeit der Textgenerierung steuert:</w:t>
      </w:r>
    </w:p>
    <w:p w14:paraId="1E8DE272" w14:textId="77777777" w:rsidR="00105B98" w:rsidRPr="00105B98" w:rsidRDefault="00105B98">
      <w:pPr>
        <w:pStyle w:val="BasicText"/>
        <w:numPr>
          <w:ilvl w:val="0"/>
          <w:numId w:val="57"/>
        </w:numPr>
      </w:pPr>
      <w:r w:rsidRPr="00105B98">
        <w:rPr>
          <w:b/>
          <w:bCs/>
        </w:rPr>
        <w:t>Niedrige Werte (0.0–0.2):</w:t>
      </w:r>
      <w:r w:rsidRPr="00105B98">
        <w:t xml:space="preserve"> nahezu deterministische, stabile Ausgaben</w:t>
      </w:r>
    </w:p>
    <w:p w14:paraId="4434EA62" w14:textId="77777777" w:rsidR="00105B98" w:rsidRPr="00105B98" w:rsidRDefault="00105B98">
      <w:pPr>
        <w:pStyle w:val="BasicText"/>
        <w:numPr>
          <w:ilvl w:val="0"/>
          <w:numId w:val="57"/>
        </w:numPr>
      </w:pPr>
      <w:r w:rsidRPr="00105B98">
        <w:rPr>
          <w:b/>
          <w:bCs/>
        </w:rPr>
        <w:t>Mittlere Werte (0.4–0.6):</w:t>
      </w:r>
      <w:r w:rsidRPr="00105B98">
        <w:t xml:space="preserve"> ausgewogene, aber variablere Ergebnisse</w:t>
      </w:r>
    </w:p>
    <w:p w14:paraId="3D108991" w14:textId="77777777" w:rsidR="00105B98" w:rsidRPr="00105B98" w:rsidRDefault="00105B98">
      <w:pPr>
        <w:pStyle w:val="BasicText"/>
        <w:numPr>
          <w:ilvl w:val="0"/>
          <w:numId w:val="57"/>
        </w:numPr>
      </w:pPr>
      <w:r w:rsidRPr="00105B98">
        <w:rPr>
          <w:b/>
          <w:bCs/>
        </w:rPr>
        <w:t>Hohe Werte (≥ 0.8):</w:t>
      </w:r>
      <w:r w:rsidRPr="00105B98">
        <w:t xml:space="preserve"> stark divergierende Antworten mit geringer Reproduzierbarkeit</w:t>
      </w:r>
    </w:p>
    <w:p w14:paraId="3E7A62F5" w14:textId="77777777" w:rsidR="00105B98" w:rsidRPr="00105B98" w:rsidRDefault="00105B98" w:rsidP="00105B98">
      <w:pPr>
        <w:pStyle w:val="BasicText"/>
      </w:pPr>
      <w:r w:rsidRPr="00105B98">
        <w:t xml:space="preserve">Für diese Evaluation wird </w:t>
      </w:r>
      <w:r w:rsidRPr="00105B98">
        <w:rPr>
          <w:b/>
          <w:bCs/>
        </w:rPr>
        <w:t>Temperatur = 0.2</w:t>
      </w:r>
      <w:r w:rsidRPr="00105B98">
        <w:t xml:space="preserve"> gewählt, um zufällige Effekte zu minimieren und den Einfluss der Anforderungsqualität isoliert zu betrachten.</w:t>
      </w:r>
    </w:p>
    <w:p w14:paraId="78331E54" w14:textId="77777777" w:rsidR="00105B98" w:rsidRPr="00105B98" w:rsidRDefault="00105B98" w:rsidP="00105B98">
      <w:pPr>
        <w:pStyle w:val="BasicText"/>
      </w:pPr>
      <w:r w:rsidRPr="00105B98">
        <w:t xml:space="preserve">Die Reproduzierbarkeit wird anhand folgender </w:t>
      </w:r>
      <w:r w:rsidRPr="00105B98">
        <w:rPr>
          <w:b/>
          <w:bCs/>
        </w:rPr>
        <w:t>Kennzahlen</w:t>
      </w:r>
      <w:r w:rsidRPr="00105B98">
        <w:t xml:space="preserve"> bewertet:</w:t>
      </w:r>
    </w:p>
    <w:p w14:paraId="5C1F67BD" w14:textId="77777777" w:rsidR="00105B98" w:rsidRPr="00105B98" w:rsidRDefault="00105B98">
      <w:pPr>
        <w:pStyle w:val="BasicText"/>
        <w:numPr>
          <w:ilvl w:val="0"/>
          <w:numId w:val="58"/>
        </w:numPr>
      </w:pPr>
      <w:r w:rsidRPr="00105B98">
        <w:rPr>
          <w:b/>
          <w:bCs/>
        </w:rPr>
        <w:t>Standardabweichung (σ)</w:t>
      </w:r>
      <w:r w:rsidRPr="00105B98">
        <w:t xml:space="preserve"> der Erfolgsmetriken</w:t>
      </w:r>
    </w:p>
    <w:p w14:paraId="3BDB94CD" w14:textId="77777777" w:rsidR="00105B98" w:rsidRPr="00105B98" w:rsidRDefault="00105B98">
      <w:pPr>
        <w:pStyle w:val="BasicText"/>
        <w:numPr>
          <w:ilvl w:val="0"/>
          <w:numId w:val="58"/>
        </w:numPr>
      </w:pPr>
      <w:r w:rsidRPr="00105B98">
        <w:rPr>
          <w:b/>
          <w:bCs/>
        </w:rPr>
        <w:t>Varianz (V)</w:t>
      </w:r>
      <w:r w:rsidRPr="00105B98">
        <w:t xml:space="preserve"> der Durchlaufzeiten</w:t>
      </w:r>
    </w:p>
    <w:p w14:paraId="71E85FD3" w14:textId="77777777" w:rsidR="00105B98" w:rsidRPr="00105B98" w:rsidRDefault="00105B98">
      <w:pPr>
        <w:pStyle w:val="BasicText"/>
        <w:numPr>
          <w:ilvl w:val="0"/>
          <w:numId w:val="58"/>
        </w:numPr>
      </w:pPr>
      <w:r w:rsidRPr="00105B98">
        <w:rPr>
          <w:b/>
          <w:bCs/>
        </w:rPr>
        <w:lastRenderedPageBreak/>
        <w:t>Relative Abweichung (Δ%)</w:t>
      </w:r>
      <w:r w:rsidRPr="00105B98">
        <w:t xml:space="preserve"> zwischen Runs</w:t>
      </w:r>
    </w:p>
    <w:p w14:paraId="7AB11C4F" w14:textId="77777777" w:rsidR="00105B98" w:rsidRPr="00105B98" w:rsidRDefault="00105B98" w:rsidP="00105B98">
      <w:pPr>
        <w:pStyle w:val="BasicText"/>
      </w:pPr>
      <w:r w:rsidRPr="00105B98">
        <w:t xml:space="preserve">Ein System gilt als </w:t>
      </w:r>
      <w:r w:rsidRPr="00105B98">
        <w:rPr>
          <w:b/>
          <w:bCs/>
        </w:rPr>
        <w:t>reproduzierbar</w:t>
      </w:r>
      <w:r w:rsidRPr="00105B98">
        <w:t>, wenn die Standardabweichung der zentralen Metriken (z. B. Erfolgsquote, Pipeline-Erfolg) ≤ 10 % beträgt.</w:t>
      </w:r>
      <w:r w:rsidRPr="00105B98">
        <w:br/>
        <w:t>Abweichungen darüber deuten auf erhöhte stochastische Einflüsse oder unzureichend kontrollierte Agenteninteraktionen hin.</w:t>
      </w:r>
    </w:p>
    <w:p w14:paraId="7797E9DF" w14:textId="77777777" w:rsidR="00105B98" w:rsidRDefault="00105B98" w:rsidP="00105B98">
      <w:pPr>
        <w:pStyle w:val="BasicText"/>
      </w:pPr>
      <w:r w:rsidRPr="00105B98">
        <w:t xml:space="preserve">Insgesamt erlaubt diese Analyse, die </w:t>
      </w:r>
      <w:r w:rsidRPr="00105B98">
        <w:rPr>
          <w:b/>
          <w:bCs/>
        </w:rPr>
        <w:t>Robustheit und Stabilität</w:t>
      </w:r>
      <w:r w:rsidRPr="00105B98">
        <w:t xml:space="preserve"> der Simulationsumgebung quantitativ zu bewerten und zu prüfen, ob trotz stochastischer Komponenten eine konsistente Reproduktion der Ergebnisse möglich ist.</w:t>
      </w:r>
    </w:p>
    <w:p w14:paraId="794EE7AC" w14:textId="1FCE02C7" w:rsidR="002832A1" w:rsidRDefault="002832A1" w:rsidP="002832A1">
      <w:pPr>
        <w:pStyle w:val="Heading3"/>
      </w:pPr>
      <w:bookmarkStart w:id="107" w:name="_Toc210642460"/>
      <w:r>
        <w:t>Auswertung: Varianz der Projekte Durchläufe(FF.2)</w:t>
      </w:r>
      <w:bookmarkEnd w:id="107"/>
    </w:p>
    <w:p w14:paraId="5B79AD5C" w14:textId="77777777" w:rsidR="002832A1" w:rsidRPr="002832A1" w:rsidRDefault="002832A1" w:rsidP="002832A1">
      <w:pPr>
        <w:pStyle w:val="BasicText"/>
      </w:pPr>
    </w:p>
    <w:p w14:paraId="73434A5C" w14:textId="15338159" w:rsidR="005D755A" w:rsidRDefault="002832A1" w:rsidP="00105B98">
      <w:pPr>
        <w:pStyle w:val="Heading3"/>
      </w:pPr>
      <w:bookmarkStart w:id="108" w:name="_Toc210642461"/>
      <w:r>
        <w:t>Gegenüberstellung</w:t>
      </w:r>
      <w:r w:rsidR="00714052">
        <w:t xml:space="preserve">: </w:t>
      </w:r>
      <w:r w:rsidR="00105B98">
        <w:t>Projekt Ergebnisse (FF.1)</w:t>
      </w:r>
      <w:bookmarkEnd w:id="108"/>
    </w:p>
    <w:p w14:paraId="265118CF" w14:textId="77777777" w:rsidR="002832A1" w:rsidRPr="002832A1" w:rsidRDefault="002832A1" w:rsidP="002832A1">
      <w:pPr>
        <w:pStyle w:val="BasicText"/>
      </w:pPr>
    </w:p>
    <w:p w14:paraId="707B5F30" w14:textId="7D67659D" w:rsidR="005D755A" w:rsidRDefault="00714052" w:rsidP="00714052">
      <w:pPr>
        <w:pStyle w:val="Heading3"/>
      </w:pPr>
      <w:bookmarkStart w:id="109" w:name="_Toc210642462"/>
      <w:r w:rsidRPr="00714052">
        <w:t>Zusätzliche Beobachtungen</w:t>
      </w:r>
      <w:bookmarkEnd w:id="109"/>
    </w:p>
    <w:p w14:paraId="2FD6CE64" w14:textId="77777777" w:rsidR="005D755A" w:rsidRDefault="005D755A" w:rsidP="005D755A">
      <w:pPr>
        <w:pStyle w:val="BasicText"/>
      </w:pPr>
    </w:p>
    <w:p w14:paraId="0DEE3A34" w14:textId="77777777" w:rsidR="005D755A" w:rsidRDefault="005D755A" w:rsidP="005D755A">
      <w:pPr>
        <w:pStyle w:val="BasicText"/>
      </w:pPr>
    </w:p>
    <w:p w14:paraId="5CE84F1F" w14:textId="77777777" w:rsidR="005D755A" w:rsidRDefault="005D755A" w:rsidP="005D755A">
      <w:pPr>
        <w:pStyle w:val="BasicText"/>
      </w:pPr>
    </w:p>
    <w:p w14:paraId="2C1AE5AF" w14:textId="77777777" w:rsidR="005D755A" w:rsidRDefault="005D755A" w:rsidP="005D755A">
      <w:pPr>
        <w:pStyle w:val="BasicText"/>
      </w:pPr>
    </w:p>
    <w:p w14:paraId="1A346E41" w14:textId="77777777" w:rsidR="005D755A" w:rsidRDefault="005D755A" w:rsidP="005D755A">
      <w:pPr>
        <w:pStyle w:val="BasicText"/>
      </w:pPr>
    </w:p>
    <w:p w14:paraId="2F302486" w14:textId="77777777" w:rsidR="005D755A" w:rsidRDefault="005D755A" w:rsidP="005D755A">
      <w:pPr>
        <w:pStyle w:val="BasicText"/>
      </w:pPr>
    </w:p>
    <w:p w14:paraId="4E3B6550" w14:textId="77777777" w:rsidR="005D755A" w:rsidRDefault="005D755A" w:rsidP="005D755A">
      <w:pPr>
        <w:pStyle w:val="BasicText"/>
      </w:pPr>
    </w:p>
    <w:p w14:paraId="5C8CBC6E" w14:textId="77777777" w:rsidR="005D755A" w:rsidRDefault="005D755A" w:rsidP="005D755A">
      <w:pPr>
        <w:pStyle w:val="BasicText"/>
      </w:pPr>
    </w:p>
    <w:p w14:paraId="16CDF776" w14:textId="77777777" w:rsidR="005D755A" w:rsidRDefault="005D755A" w:rsidP="005D755A">
      <w:pPr>
        <w:pStyle w:val="BasicText"/>
      </w:pPr>
    </w:p>
    <w:p w14:paraId="217A45E8" w14:textId="77777777" w:rsidR="005D755A" w:rsidRDefault="005D755A" w:rsidP="005D755A">
      <w:pPr>
        <w:pStyle w:val="BasicText"/>
      </w:pPr>
    </w:p>
    <w:p w14:paraId="0255AE7C" w14:textId="77777777" w:rsidR="005D755A" w:rsidRDefault="005D755A" w:rsidP="005D755A">
      <w:pPr>
        <w:pStyle w:val="BasicText"/>
      </w:pPr>
    </w:p>
    <w:p w14:paraId="70CECADE" w14:textId="77777777" w:rsidR="005D755A" w:rsidRPr="002A7CCE" w:rsidRDefault="005D755A" w:rsidP="005D755A">
      <w:pPr>
        <w:pStyle w:val="BasicText"/>
      </w:pPr>
    </w:p>
    <w:p w14:paraId="481E8F14" w14:textId="3814AE05" w:rsidR="008A4B4C" w:rsidRPr="0000465F" w:rsidRDefault="008A4B4C" w:rsidP="008A4B4C">
      <w:pPr>
        <w:pStyle w:val="Heading1"/>
      </w:pPr>
      <w:bookmarkStart w:id="110" w:name="_Toc210642463"/>
      <w:r w:rsidRPr="0000465F">
        <w:lastRenderedPageBreak/>
        <w:t>Diskussion</w:t>
      </w:r>
      <w:bookmarkEnd w:id="110"/>
    </w:p>
    <w:p w14:paraId="76F5597D" w14:textId="52494313" w:rsidR="004F0B93" w:rsidRPr="0000465F" w:rsidRDefault="004F0B93" w:rsidP="00D13250">
      <w:pPr>
        <w:pStyle w:val="BasicText"/>
      </w:pPr>
      <w:r w:rsidRPr="004F0B93">
        <w:t>Die in Kapitel 6 vorgestellten Evaluationsergebnisse werden in diesem Kapitel interpretiert, kritisch reflektiert und in den Kontext der Forschungsfragen eingeordnet. Dabei werden zunächst die gewonnenen Erkenntnisse und deren Bedeutung für die Praxis des KI-gestützten Software Engineerings diskutiert (Abschnitt 7.1). Anschließend werden methodische und technische Limitationen (Abschnitt 7.2) sowie die im Entwicklungsprozess identifizierten Herausforderungen (Abschnitt 7.3) betrachtet. Abschließend werden weiterführende Forschungsperspektiven und mögliche Erweiterungen der Simulationsumgebung vorgestellt (Abschnitt 7.4).</w:t>
      </w:r>
    </w:p>
    <w:p w14:paraId="6E098D42" w14:textId="7C171292" w:rsidR="008A4B4C" w:rsidRPr="0000465F" w:rsidRDefault="008A4B4C" w:rsidP="008A4B4C">
      <w:pPr>
        <w:pStyle w:val="Heading2"/>
      </w:pPr>
      <w:bookmarkStart w:id="111" w:name="_Toc210642464"/>
      <w:r w:rsidRPr="0000465F">
        <w:t>Interpretation</w:t>
      </w:r>
      <w:bookmarkEnd w:id="111"/>
    </w:p>
    <w:p w14:paraId="4A103BCF" w14:textId="192D4704" w:rsidR="004F0B93" w:rsidRDefault="004F0B93" w:rsidP="004F0B93">
      <w:pPr>
        <w:pStyle w:val="BasicText"/>
      </w:pPr>
      <w:r>
        <w:t>Die Evaluation verfolgte zwei zentrale Zielrichtungen:</w:t>
      </w:r>
    </w:p>
    <w:p w14:paraId="233AB4C2" w14:textId="790A16F4" w:rsidR="004F0B93" w:rsidRDefault="004F0B93" w:rsidP="004F0B93">
      <w:pPr>
        <w:pStyle w:val="BasicText"/>
      </w:pPr>
      <w:r>
        <w:t>die Untersuchung des Einflusses der Anforderungsqualität auf die Performanz von LLM-Agenten (FF.1)</w:t>
      </w:r>
    </w:p>
    <w:p w14:paraId="7988BC72" w14:textId="131F78D1" w:rsidR="004F0B93" w:rsidRDefault="004F0B93" w:rsidP="004F0B93">
      <w:pPr>
        <w:pStyle w:val="BasicText"/>
      </w:pPr>
      <w:r>
        <w:t>die Beurteilung der Reproduzierbarkeit und Varianz der Ergebnisse unter identischen Bedingungen (FF.2).</w:t>
      </w:r>
    </w:p>
    <w:p w14:paraId="0F23FE7A" w14:textId="36E19EB5" w:rsidR="004F0B93" w:rsidRDefault="004F0B93" w:rsidP="004F0B93">
      <w:pPr>
        <w:pStyle w:val="BasicText"/>
      </w:pPr>
      <w:r>
        <w:t>Die Ergebnisse zeigen deutlich, dass syntaktisch klare und strukturiert formulierte Anforderungen zu einer signifikant besseren Agentenleistung führen. In Projekt A (hohe Anforderungsqualität) erzielten die Agenten durchweg höhere Erfolgsraten in den CI/CD-Pipelines, geringere Fehlerraten und konsistentere Durchlaufzeiten im Vergleich zu Projekt B. Damit wird die Hypothese bestätigt, dass präzise Anforderungen die semantische Verarbeitung durch LLMs erleichtern und so die Gesamtperformanz des Entwicklungsprozesses verbessern.</w:t>
      </w:r>
    </w:p>
    <w:p w14:paraId="070F59EE" w14:textId="0892461F" w:rsidR="004F0B93" w:rsidRDefault="004F0B93" w:rsidP="004F0B93">
      <w:pPr>
        <w:pStyle w:val="BasicText"/>
      </w:pPr>
      <w:r>
        <w:t>Dieses Ergebnis steht im Einklang mit aktuellen Erkenntnissen aus der Forschung, die den Einfluss von Eingabequalität (Prompt und Requirement Clarity) auf die Modellleistung betonen (vgl. Wang et al., 2024; Guo et al., 2023). Besonders relevant ist, dass der beobachtete Effekt nicht auf die Größe oder Leistungsfähigkeit des Modells, sondern auf die Form und Struktur der Eingaben zurückzuführen ist – ein wichtiger Hinweis für die Gestaltung zukünftiger KI-gestützter Engineering-Workflows.</w:t>
      </w:r>
    </w:p>
    <w:p w14:paraId="72075F33" w14:textId="6E98C7DC" w:rsidR="004F0B93" w:rsidRDefault="004F0B93" w:rsidP="004F0B93">
      <w:pPr>
        <w:pStyle w:val="BasicText"/>
      </w:pPr>
      <w:r>
        <w:t xml:space="preserve">Hinsichtlich FF.2 zeigen die zehnfachen Wiederholungen je Projektszenario, dass die Simulationsumgebung eine hohe Reproduzierbarkeit aufweist. Die Standardabweichung der Erfolgsmetriken lag in beiden Szenarien unter 10 %, was auf eine stabile und deterministische Prozessausführung hinweist. Die Wahl einer niedrigen </w:t>
      </w:r>
      <w:r>
        <w:lastRenderedPageBreak/>
        <w:t>Modelltemperatur (0,2) erwies sich als geeignet, um stochastische Schwankungen zu minimieren, ohne die semantische Qualität der Antworten wesentlich zu beeinträchtigen.</w:t>
      </w:r>
    </w:p>
    <w:p w14:paraId="59FE98EC" w14:textId="76383064" w:rsidR="004F0B93" w:rsidRDefault="004F0B93" w:rsidP="004F0B93">
      <w:pPr>
        <w:pStyle w:val="BasicText"/>
      </w:pPr>
      <w:r>
        <w:t>Insgesamt belegen die Ergebnisse, dass die entwickelte Umgebung die definierten Ziele erfüllt:</w:t>
      </w:r>
    </w:p>
    <w:p w14:paraId="2EA5A145" w14:textId="64A554B4" w:rsidR="004F0B93" w:rsidRDefault="004F0B93">
      <w:pPr>
        <w:pStyle w:val="BasicText"/>
        <w:numPr>
          <w:ilvl w:val="0"/>
          <w:numId w:val="59"/>
        </w:numPr>
      </w:pPr>
      <w:r>
        <w:t>Sie erlaubt die kontrollierte Simulation von Software-Engineering-Prozessen in GitLab,</w:t>
      </w:r>
    </w:p>
    <w:p w14:paraId="675FF496" w14:textId="35AF5848" w:rsidR="004F0B93" w:rsidRDefault="004F0B93">
      <w:pPr>
        <w:pStyle w:val="BasicText"/>
        <w:numPr>
          <w:ilvl w:val="0"/>
          <w:numId w:val="59"/>
        </w:numPr>
      </w:pPr>
      <w:r>
        <w:t>sie reagiert sensibel auf Änderungen der Eingabequalität,</w:t>
      </w:r>
    </w:p>
    <w:p w14:paraId="444EB620" w14:textId="05C70765" w:rsidR="004F0B93" w:rsidRDefault="004F0B93">
      <w:pPr>
        <w:pStyle w:val="BasicText"/>
        <w:numPr>
          <w:ilvl w:val="0"/>
          <w:numId w:val="59"/>
        </w:numPr>
      </w:pPr>
      <w:r>
        <w:t>und sie produziert bei gleicher Konfiguration reproduzierbare Ergebnisse.</w:t>
      </w:r>
    </w:p>
    <w:p w14:paraId="1A2E7EBB" w14:textId="1AADD0BB" w:rsidR="004F0B93" w:rsidRPr="0000465F" w:rsidRDefault="004F0B93" w:rsidP="004F0B93">
      <w:pPr>
        <w:pStyle w:val="BasicText"/>
      </w:pPr>
      <w:r>
        <w:t>Damit kann der entwickelte Prototyp als funktionsfähige Simulationsumgebung betrachtet werden, die das Potenzial besitzt, künftig in der empirischen KI-Forschung im Software Engineering als methodische Grundlage eingesetzt zu werden.</w:t>
      </w:r>
    </w:p>
    <w:p w14:paraId="0100D496" w14:textId="087C24CF" w:rsidR="008A4B4C" w:rsidRPr="0000465F" w:rsidRDefault="008A4B4C" w:rsidP="008A4B4C">
      <w:pPr>
        <w:pStyle w:val="Heading2"/>
      </w:pPr>
      <w:bookmarkStart w:id="112" w:name="_Toc210642465"/>
      <w:r w:rsidRPr="0000465F">
        <w:t>Limitationen</w:t>
      </w:r>
      <w:bookmarkEnd w:id="112"/>
    </w:p>
    <w:p w14:paraId="52E20D71" w14:textId="20C5DF6F" w:rsidR="004F0B93" w:rsidRDefault="004F0B93" w:rsidP="004F0B93">
      <w:pPr>
        <w:pStyle w:val="BasicText"/>
      </w:pPr>
      <w:r>
        <w:t>Trotz der positiven Ergebnisse weist die durchgeführte Evaluation mehrere Einschränkungen auf, die bei der Interpretation berücksichtigt werden müssen.</w:t>
      </w:r>
    </w:p>
    <w:p w14:paraId="0981081E" w14:textId="62197366" w:rsidR="004F0B93" w:rsidRDefault="004F0B93" w:rsidP="004F0B93">
      <w:pPr>
        <w:pStyle w:val="BasicText"/>
      </w:pPr>
      <w:r>
        <w:t>Erstens ist die Stichprobengröße mit jeweils zehn Runs pro Projektszenario begrenzt. Zwar ermöglicht sie eine qualitative Bewertung, jedoch sind die Ergebnisse statistisch nur eingeschränkt generalisierbar. Eine höhere Anzahl von Durchläufen oder Variationen des Modells (z. B. mit anderen LLMs) wäre notwendig, um belastbare Signifikanzwerte zu erzielen.</w:t>
      </w:r>
    </w:p>
    <w:p w14:paraId="2FB87E24" w14:textId="056CF43D" w:rsidR="004F0B93" w:rsidRDefault="004F0B93" w:rsidP="004F0B93">
      <w:pPr>
        <w:pStyle w:val="BasicText"/>
      </w:pPr>
      <w:r>
        <w:t>Zweitens wurde ausschließlich ein Java-Maven-Projekt als technologische Basis verwendet. Andere Technologie-Stacks (z. B. Node.js, Python oder C#) könnten abweichende Ergebnisse erzeugen, da die Fehlertoleranz, Build-Dauer und Teststruktur differieren. Die Generalisierbarkeit der Ergebnisse auf andere Toolchains ist daher eingeschränkt.</w:t>
      </w:r>
    </w:p>
    <w:p w14:paraId="54EE1CA7" w14:textId="3FE27604" w:rsidR="004F0B93" w:rsidRDefault="004F0B93" w:rsidP="004F0B93">
      <w:pPr>
        <w:pStyle w:val="BasicText"/>
      </w:pPr>
      <w:r>
        <w:t>Drittens unterliegt die Kommunikation mit den LLMs API-bedingten Schwankungen. Netzwerklatenzen, temporäre Modellupdates oder serverseitige Caching-Effekte können subtile Unterschiede in den Antworten hervorrufen. Obwohl die Temperatur konstant gehalten wurde, kann eine vollständige Deterministik nicht garantiert werden.</w:t>
      </w:r>
    </w:p>
    <w:p w14:paraId="7896DCCC" w14:textId="6DD65795" w:rsidR="004F0B93" w:rsidRDefault="004F0B93" w:rsidP="004F0B93">
      <w:pPr>
        <w:pStyle w:val="BasicText"/>
      </w:pPr>
      <w:r>
        <w:t xml:space="preserve">Viertens konzentrierte sich die Arbeit auf syntaktische Qualität der Anforderungen. Aspekte der semantischen Qualität (z. B. logische Konsistenz oder fachliche </w:t>
      </w:r>
      <w:r>
        <w:lastRenderedPageBreak/>
        <w:t>Vollständigkeit) wurden nicht explizit untersucht. Zukünftige Arbeiten sollten daher eine kombinierte Bewertung beider Dimensionen vornehmen.</w:t>
      </w:r>
    </w:p>
    <w:p w14:paraId="2DED5F8F" w14:textId="4EA165A9" w:rsidR="00D13250" w:rsidRDefault="004F0B93" w:rsidP="004F0B93">
      <w:pPr>
        <w:pStyle w:val="BasicText"/>
      </w:pPr>
      <w:r>
        <w:t>Schließlich erfolgte die Evaluation in einer kontrollierten Simulationsumgebung mit einem begrenzten Agentenset. In realen Softwareprojekten wirken zusätzliche Faktoren wie Teamdynamik, Kontextwissen oder Domänenspezifika, die in dieser Arbeit nicht abgebildet werden konnten.</w:t>
      </w:r>
    </w:p>
    <w:p w14:paraId="0317FDA0" w14:textId="27792C85" w:rsidR="004F0B93" w:rsidRDefault="004F0B93" w:rsidP="004F0B93">
      <w:pPr>
        <w:pStyle w:val="Heading2"/>
      </w:pPr>
      <w:bookmarkStart w:id="113" w:name="_Toc210642466"/>
      <w:r>
        <w:t>Herausforderungen</w:t>
      </w:r>
      <w:bookmarkEnd w:id="113"/>
    </w:p>
    <w:p w14:paraId="3F33A739" w14:textId="45238953" w:rsidR="004F0B93" w:rsidRDefault="004F0B93" w:rsidP="004F0B93">
      <w:pPr>
        <w:pStyle w:val="BasicText"/>
      </w:pPr>
      <w:r>
        <w:t>Die Entwicklung und Ausführung der Simulationsumgebung brachte mehrere technische und konzeptionelle Herausforderungen mit sich.</w:t>
      </w:r>
    </w:p>
    <w:p w14:paraId="76FA7DA9" w14:textId="0D6281D7" w:rsidR="004F0B93" w:rsidRDefault="004F0B93" w:rsidP="004F0B93">
      <w:pPr>
        <w:pStyle w:val="Heading3"/>
      </w:pPr>
      <w:bookmarkStart w:id="114" w:name="_Toc210642467"/>
      <w:r>
        <w:t>Technische Herausforderungen</w:t>
      </w:r>
      <w:bookmarkEnd w:id="114"/>
    </w:p>
    <w:p w14:paraId="02B3BD46" w14:textId="77777777" w:rsidR="004F0B93" w:rsidRDefault="004F0B93" w:rsidP="004F0B93">
      <w:pPr>
        <w:pStyle w:val="BasicText"/>
      </w:pPr>
      <w:r>
        <w:t>Ein zentrales Risiko bestand im Betrieb des MCP-Servers (Model Context Protocol), der als Kommunikationsschnittstelle zwischen den Agenten, dem GitLab-System und den LLMs fungiert.</w:t>
      </w:r>
    </w:p>
    <w:p w14:paraId="3AD14F06" w14:textId="6E3FFF1F" w:rsidR="004F0B93" w:rsidRDefault="004F0B93" w:rsidP="004F0B93">
      <w:pPr>
        <w:pStyle w:val="BasicText"/>
      </w:pPr>
      <w:r>
        <w:t>Die Stabilität des MCP-Servers ist entscheidend für den deterministischen Ablauf der Simulation. Zeitweise kam es zu Timeouts oder Thread-Kollisionen, wenn mehrere Agenten gleichzeitig Aktionen auslösten. Eine robuste Fehlerbehandlung und Wiederholungslogik waren daher erforderlich, um Unterbrechungen im Workflow zu vermeiden.</w:t>
      </w:r>
    </w:p>
    <w:p w14:paraId="1CACE13A" w14:textId="2DE6FF86" w:rsidR="004F0B93" w:rsidRDefault="004F0B93" w:rsidP="004F0B93">
      <w:pPr>
        <w:pStyle w:val="BasicText"/>
      </w:pPr>
      <w:r>
        <w:t>Auch das Context Engineering erwies sich als komplex: Jeder Agent benötigt einen klar abgegrenzten, aber ausreichend informativen Kontext, um effektiv zu agieren. Eine zu enge Kontextdefinition führt zu Informationsverlust, während eine zu weite Definition zu Halluzinationen oder redundanten Aktionen führen kann.</w:t>
      </w:r>
    </w:p>
    <w:p w14:paraId="2F49413E" w14:textId="77777777" w:rsidR="004F0B93" w:rsidRDefault="004F0B93" w:rsidP="004F0B93">
      <w:pPr>
        <w:pStyle w:val="BasicText"/>
      </w:pPr>
      <w:r>
        <w:t>Das Prompt Engineering stellte eine weitere Herausforderung dar. Schon kleine Änderungen im Prompt-Layout oder in der Formulierung der Instruktionen beeinflussten das Verhalten der Agenten signifikant. Besonders auffällig war dies bei der Interaktion zwischen dem Coding- und Testing-Agent, wo unklare Prompts zu ineffizienten Testgenerierungen führten.</w:t>
      </w:r>
    </w:p>
    <w:p w14:paraId="2858B2D4" w14:textId="77777777" w:rsidR="004F0B93" w:rsidRDefault="004F0B93" w:rsidP="004F0B93">
      <w:pPr>
        <w:pStyle w:val="BasicText"/>
      </w:pPr>
    </w:p>
    <w:p w14:paraId="2C1B4EE0" w14:textId="77777777" w:rsidR="004F0B93" w:rsidRDefault="004F0B93" w:rsidP="004F0B93">
      <w:pPr>
        <w:pStyle w:val="BasicText"/>
      </w:pPr>
    </w:p>
    <w:p w14:paraId="55DDE612" w14:textId="77777777" w:rsidR="004F0B93" w:rsidRDefault="004F0B93" w:rsidP="004F0B93">
      <w:pPr>
        <w:pStyle w:val="BasicText"/>
      </w:pPr>
    </w:p>
    <w:p w14:paraId="0E4CC91C" w14:textId="6814B172" w:rsidR="004F0B93" w:rsidRDefault="004F0B93" w:rsidP="004F0B93">
      <w:pPr>
        <w:pStyle w:val="Heading3"/>
      </w:pPr>
      <w:bookmarkStart w:id="115" w:name="_Toc210642468"/>
      <w:r>
        <w:lastRenderedPageBreak/>
        <w:t>Organisatorische und methodische Herausforderungen</w:t>
      </w:r>
      <w:bookmarkEnd w:id="115"/>
    </w:p>
    <w:p w14:paraId="32CBE328" w14:textId="77777777" w:rsidR="004F0B93" w:rsidRDefault="004F0B93" w:rsidP="004F0B93">
      <w:pPr>
        <w:pStyle w:val="BasicText"/>
      </w:pPr>
      <w:r>
        <w:t>Die Kombination aus Software-Engineering-Methodik (CI/CD) und KI-basiertem Agentenverhalten stellte hohe Anforderungen an die Versuchssteuerung.</w:t>
      </w:r>
    </w:p>
    <w:p w14:paraId="0084FA26" w14:textId="1A7EDFA6" w:rsidR="004F0B93" w:rsidRDefault="004F0B93" w:rsidP="004F0B93">
      <w:pPr>
        <w:pStyle w:val="BasicText"/>
      </w:pPr>
      <w:r>
        <w:t>Da klassische Metriken aus dem Software Engineering (z. B. Test-Coverage) mit KI-Metriken (z. B. Semantikqualität) kombiniert werden mussten, war eine sorgfältige Definition der Evaluationsmetriken notwendig, um valide Aussagen treffen zu können.</w:t>
      </w:r>
    </w:p>
    <w:p w14:paraId="0D569B0B" w14:textId="087D2C92" w:rsidR="004F0B93" w:rsidRPr="004F0B93" w:rsidRDefault="004F0B93" w:rsidP="004F0B93">
      <w:pPr>
        <w:pStyle w:val="BasicText"/>
      </w:pPr>
      <w:r>
        <w:t>Zudem zeigte sich, dass Reproduzierbarkeit und Determinismus bei LLM-basierten Systemen nie vollständig garantiert werden können. Eine transparente Dokumentation aller Parameter und Seeds ist daher essenziell, um Experimente nachvollziehbar zu halten.</w:t>
      </w:r>
    </w:p>
    <w:p w14:paraId="4E65EBC5" w14:textId="30BB1A2A" w:rsidR="008A4B4C" w:rsidRDefault="008A4B4C" w:rsidP="008A4B4C">
      <w:pPr>
        <w:pStyle w:val="Heading2"/>
      </w:pPr>
      <w:bookmarkStart w:id="116" w:name="_Toc210642469"/>
      <w:r w:rsidRPr="0000465F">
        <w:t>Ausblick</w:t>
      </w:r>
      <w:bookmarkEnd w:id="116"/>
    </w:p>
    <w:p w14:paraId="21B4586B" w14:textId="77777777" w:rsidR="00714052" w:rsidRDefault="00714052" w:rsidP="00714052">
      <w:pPr>
        <w:pStyle w:val="BasicText"/>
      </w:pPr>
      <w:r>
        <w:t>Die vorliegende Arbeit hat gezeigt, dass eine automatisierte Simulationsumgebung für KI-basierte Softwareentwicklungsprozesse technisch realisierbar und wissenschaftlich nutzbar ist.</w:t>
      </w:r>
    </w:p>
    <w:p w14:paraId="7D39FE09" w14:textId="56DB6AA6" w:rsidR="00714052" w:rsidRDefault="00714052" w:rsidP="00714052">
      <w:pPr>
        <w:pStyle w:val="BasicText"/>
      </w:pPr>
      <w:r>
        <w:t>Gleichzeitig eröffnet sie eine Vielzahl von weiterführenden Forschungs- und Entwicklungsansätzen:</w:t>
      </w:r>
    </w:p>
    <w:p w14:paraId="34D387F2" w14:textId="77777777" w:rsidR="00714052" w:rsidRPr="00714052" w:rsidRDefault="00714052">
      <w:pPr>
        <w:pStyle w:val="BasicText"/>
        <w:numPr>
          <w:ilvl w:val="0"/>
          <w:numId w:val="60"/>
        </w:numPr>
        <w:rPr>
          <w:b/>
          <w:bCs/>
        </w:rPr>
      </w:pPr>
      <w:r w:rsidRPr="00714052">
        <w:rPr>
          <w:b/>
          <w:bCs/>
        </w:rPr>
        <w:t>Erweiterung der Agentenarchitektur:</w:t>
      </w:r>
    </w:p>
    <w:p w14:paraId="22A51615" w14:textId="3A973C4B" w:rsidR="00714052" w:rsidRDefault="00714052" w:rsidP="00714052">
      <w:pPr>
        <w:pStyle w:val="BasicText"/>
        <w:ind w:left="720"/>
      </w:pPr>
      <w:r>
        <w:t>Der Einsatz zusätzlicher spezialisierter Agenten, etwa für Code-Review, Refactoring oder Architekturentscheidungen, könnte die Simulation realistischer und komplexer machen.</w:t>
      </w:r>
    </w:p>
    <w:p w14:paraId="324CEB30" w14:textId="77777777" w:rsidR="00714052" w:rsidRPr="00714052" w:rsidRDefault="00714052">
      <w:pPr>
        <w:pStyle w:val="BasicText"/>
        <w:numPr>
          <w:ilvl w:val="0"/>
          <w:numId w:val="60"/>
        </w:numPr>
        <w:rPr>
          <w:b/>
          <w:bCs/>
        </w:rPr>
      </w:pPr>
      <w:r w:rsidRPr="00714052">
        <w:rPr>
          <w:b/>
          <w:bCs/>
        </w:rPr>
        <w:t>Integration weiterer Programmiersprachen und Frameworks:</w:t>
      </w:r>
    </w:p>
    <w:p w14:paraId="04D43AC6" w14:textId="56F0E8DB" w:rsidR="00714052" w:rsidRDefault="00714052" w:rsidP="00714052">
      <w:pPr>
        <w:pStyle w:val="BasicText"/>
        <w:ind w:left="720"/>
      </w:pPr>
      <w:r>
        <w:t>Durch die Unterstützung anderer Technologien (z. B. Python, Rust, TypeScript) kann die Generalisierbarkeit der Ergebnisse verbessert und der Einfluss technischer Variablen untersucht werden.</w:t>
      </w:r>
    </w:p>
    <w:p w14:paraId="5CDF7D78" w14:textId="77777777" w:rsidR="00714052" w:rsidRPr="00714052" w:rsidRDefault="00714052">
      <w:pPr>
        <w:pStyle w:val="BasicText"/>
        <w:numPr>
          <w:ilvl w:val="0"/>
          <w:numId w:val="60"/>
        </w:numPr>
        <w:rPr>
          <w:b/>
          <w:bCs/>
        </w:rPr>
      </w:pPr>
      <w:r w:rsidRPr="00714052">
        <w:rPr>
          <w:b/>
          <w:bCs/>
        </w:rPr>
        <w:t>Adaptive Temperatursteuerung:</w:t>
      </w:r>
    </w:p>
    <w:p w14:paraId="36DEF7ED" w14:textId="7321EAB4" w:rsidR="00714052" w:rsidRDefault="00714052" w:rsidP="00714052">
      <w:pPr>
        <w:pStyle w:val="BasicText"/>
        <w:ind w:left="720"/>
      </w:pPr>
      <w:r>
        <w:t>Eine dynamische Anpassung der LLM-Temperatur in Abhängigkeit von der Aufgabenkomplexität könnte helfen, den Trade-off zwischen Kreativität und Reproduzierbarkeit besser zu steuern.</w:t>
      </w:r>
    </w:p>
    <w:p w14:paraId="3095B0CA" w14:textId="77777777" w:rsidR="00714052" w:rsidRDefault="00714052" w:rsidP="00714052">
      <w:pPr>
        <w:pStyle w:val="BasicText"/>
        <w:ind w:left="720"/>
      </w:pPr>
    </w:p>
    <w:p w14:paraId="22DA2347" w14:textId="77777777" w:rsidR="00714052" w:rsidRPr="00714052" w:rsidRDefault="00714052">
      <w:pPr>
        <w:pStyle w:val="BasicText"/>
        <w:numPr>
          <w:ilvl w:val="0"/>
          <w:numId w:val="60"/>
        </w:numPr>
        <w:rPr>
          <w:b/>
          <w:bCs/>
        </w:rPr>
      </w:pPr>
      <w:r w:rsidRPr="00714052">
        <w:rPr>
          <w:b/>
          <w:bCs/>
        </w:rPr>
        <w:lastRenderedPageBreak/>
        <w:t>Erweiterte Qualitätsmetriken:</w:t>
      </w:r>
    </w:p>
    <w:p w14:paraId="74806638" w14:textId="7735F0BA" w:rsidR="00714052" w:rsidRDefault="00714052" w:rsidP="00714052">
      <w:pPr>
        <w:pStyle w:val="BasicText"/>
        <w:ind w:left="720"/>
      </w:pPr>
      <w:r>
        <w:t>Neben syntaktischer könnten künftig auch semantische Anforderungsqualitäten (z. B. logische Konsistenz, Vollständigkeit, Ambiguität) automatisiert bewertet werden.</w:t>
      </w:r>
    </w:p>
    <w:p w14:paraId="7CDE7444" w14:textId="77777777" w:rsidR="00714052" w:rsidRPr="00714052" w:rsidRDefault="00714052">
      <w:pPr>
        <w:pStyle w:val="BasicText"/>
        <w:numPr>
          <w:ilvl w:val="0"/>
          <w:numId w:val="60"/>
        </w:numPr>
        <w:rPr>
          <w:b/>
          <w:bCs/>
        </w:rPr>
      </w:pPr>
      <w:r w:rsidRPr="00714052">
        <w:rPr>
          <w:b/>
          <w:bCs/>
        </w:rPr>
        <w:t>Einsatz in der Forschungspraxis:</w:t>
      </w:r>
    </w:p>
    <w:p w14:paraId="35DB1C19" w14:textId="6B60FACA" w:rsidR="00714052" w:rsidRDefault="00714052" w:rsidP="00714052">
      <w:pPr>
        <w:pStyle w:val="BasicText"/>
        <w:ind w:left="720"/>
      </w:pPr>
      <w:r>
        <w:t>Die entwickelte Umgebung kann künftig als Werkzeug zur systematischen Evaluation von LLMs im Software Engineering dienen – etwa zur Vergleichsstudie verschiedener Modelle oder Promptstrategien.</w:t>
      </w:r>
    </w:p>
    <w:p w14:paraId="14C6300B" w14:textId="31D1C0BA" w:rsidR="004F0B93" w:rsidRPr="004F0B93" w:rsidRDefault="00714052" w:rsidP="00714052">
      <w:pPr>
        <w:pStyle w:val="BasicText"/>
      </w:pPr>
      <w:r>
        <w:t>Langfristig eröffnet sich die Möglichkeit, die Simulationsumgebung zu einem offenen Benchmarking-Framework auszubauen, das reproduzierbare Experimente mit unterschiedlichen LLMs und Projektkonfigurationen ermöglicht. Damit könnte sie einen Beitrag zur Standardisierung und Objektivierung der LLM-Evaluation in Software-Engineering-Kontexten leisten.</w:t>
      </w:r>
    </w:p>
    <w:p w14:paraId="53A548AC" w14:textId="7C7ACEA6" w:rsidR="008A4B4C" w:rsidRPr="0000465F" w:rsidRDefault="008A4B4C" w:rsidP="008A4B4C">
      <w:pPr>
        <w:pStyle w:val="Heading1"/>
      </w:pPr>
      <w:bookmarkStart w:id="117" w:name="_Toc210642470"/>
      <w:r w:rsidRPr="0000465F">
        <w:lastRenderedPageBreak/>
        <w:t>Fazit</w:t>
      </w:r>
      <w:bookmarkEnd w:id="117"/>
    </w:p>
    <w:p w14:paraId="3B248AA5" w14:textId="77777777" w:rsidR="00D13250" w:rsidRPr="0000465F" w:rsidRDefault="00D13250" w:rsidP="00D13250">
      <w:pPr>
        <w:pStyle w:val="BasicText"/>
      </w:pPr>
    </w:p>
    <w:p w14:paraId="1244A0B2" w14:textId="77777777" w:rsidR="00B07CC5" w:rsidRPr="0000465F" w:rsidRDefault="00B07CC5" w:rsidP="00BE4A7F">
      <w:pPr>
        <w:pStyle w:val="Heading1"/>
        <w:numPr>
          <w:ilvl w:val="0"/>
          <w:numId w:val="0"/>
        </w:numPr>
      </w:pPr>
      <w:bookmarkStart w:id="118" w:name="_Toc70927233"/>
      <w:bookmarkStart w:id="119" w:name="_Toc210642471"/>
      <w:r w:rsidRPr="0000465F">
        <w:lastRenderedPageBreak/>
        <w:t>Anhang</w:t>
      </w:r>
      <w:bookmarkEnd w:id="118"/>
      <w:bookmarkEnd w:id="119"/>
    </w:p>
    <w:p w14:paraId="6DD57BCB" w14:textId="77777777" w:rsidR="003B2A39" w:rsidRPr="0000465F" w:rsidRDefault="003B2A39" w:rsidP="00BE4A7F">
      <w:pPr>
        <w:rPr>
          <w:b/>
        </w:rPr>
      </w:pPr>
      <w:r w:rsidRPr="0000465F">
        <w:rPr>
          <w:b/>
        </w:rPr>
        <w:br w:type="page"/>
      </w:r>
    </w:p>
    <w:p w14:paraId="31FAFE41" w14:textId="77777777" w:rsidR="00A837BD" w:rsidRPr="0000465F" w:rsidRDefault="009A7C69" w:rsidP="00BE4A7F">
      <w:pPr>
        <w:rPr>
          <w:b/>
          <w:sz w:val="28"/>
        </w:rPr>
      </w:pPr>
      <w:r w:rsidRPr="0000465F">
        <w:rPr>
          <w:b/>
          <w:sz w:val="28"/>
        </w:rPr>
        <w:lastRenderedPageBreak/>
        <w:t xml:space="preserve">Eidesstattliche </w:t>
      </w:r>
      <w:r w:rsidR="00207497" w:rsidRPr="0000465F">
        <w:rPr>
          <w:b/>
          <w:sz w:val="28"/>
        </w:rPr>
        <w:t>Versicherung</w:t>
      </w:r>
    </w:p>
    <w:p w14:paraId="04F8BF7C" w14:textId="5C06C8C5" w:rsidR="00A837BD" w:rsidRPr="0000465F" w:rsidRDefault="00A837BD" w:rsidP="00BE4A7F">
      <w:r w:rsidRPr="0000465F">
        <w:t xml:space="preserve">Hiermit versichere ich, </w:t>
      </w:r>
      <w:r w:rsidRPr="0000465F">
        <w:rPr>
          <w:i/>
        </w:rPr>
        <w:t>Vorname/Name</w:t>
      </w:r>
      <w:r w:rsidRPr="0000465F">
        <w:t xml:space="preserve">, geb. am </w:t>
      </w:r>
      <w:r w:rsidRPr="0000465F">
        <w:rPr>
          <w:i/>
        </w:rPr>
        <w:t>XX.XX.XXXX</w:t>
      </w:r>
      <w:r w:rsidRPr="0000465F">
        <w:t xml:space="preserve">, Matrikel-Nr. </w:t>
      </w:r>
      <w:r w:rsidRPr="0000465F">
        <w:rPr>
          <w:i/>
        </w:rPr>
        <w:t>12345678</w:t>
      </w:r>
      <w:r w:rsidRPr="0000465F">
        <w:t xml:space="preserve">, </w:t>
      </w:r>
      <w:r w:rsidR="00CC361F" w:rsidRPr="0000465F">
        <w:t xml:space="preserve">an Eides statt, </w:t>
      </w:r>
      <w:r w:rsidRPr="0000465F">
        <w:t xml:space="preserve">dass die an diese </w:t>
      </w:r>
      <w:r w:rsidR="00490DB6" w:rsidRPr="0000465F">
        <w:t>Versicherung</w:t>
      </w:r>
      <w:r w:rsidRPr="0000465F">
        <w:t xml:space="preserve"> angefügte schriftliche Ausarbeitung selbstständig und ohne jede unerlaubte Hilfe angefertigt wurde, dass sie noch keiner anderen Stelle zur Prüfung vorgelegen hat und dass sie weder ganz noch im Auszug veröffentlicht worden ist.</w:t>
      </w:r>
    </w:p>
    <w:p w14:paraId="55D6B08B" w14:textId="77777777" w:rsidR="00A837BD" w:rsidRPr="0000465F" w:rsidRDefault="00A837BD" w:rsidP="00BE4A7F">
      <w:r w:rsidRPr="0000465F">
        <w:t>Die Stellen der Arbeit, die anderen Werken und Quellen (auch Internetquellen) dem Wortlaut oder dem Sinn nach entnommen sind, habe ich in jedem einzelnen Fall als Entlehnung mit exakter Quellenangabe kenntlich gemacht.</w:t>
      </w:r>
      <w:r w:rsidR="00493CFF" w:rsidRPr="0000465F">
        <w:t xml:space="preserve"> Zudem versichere ich, dass ich keine anderen als die angegebenen und bei Zitaten kenntlich gemachten Quellen und Hilfsmittel benutzt habe.</w:t>
      </w:r>
    </w:p>
    <w:p w14:paraId="283F9CB0" w14:textId="77777777" w:rsidR="00A837BD" w:rsidRPr="0000465F" w:rsidRDefault="00A837BD" w:rsidP="00BE4A7F">
      <w:r w:rsidRPr="0000465F">
        <w:t>Mir ist bekannt, dass diese Arbeit auch auf elektronischem Wege auf Einhaltung wissenschaftlicher Standards überprüft wird und im Falle eines Plagiats als Täuschungsversuch bewertet werden kann.</w:t>
      </w:r>
    </w:p>
    <w:p w14:paraId="2B6ADDC3" w14:textId="77777777" w:rsidR="003B2A39" w:rsidRPr="0000465F" w:rsidRDefault="003B2A39" w:rsidP="00BE4A7F"/>
    <w:p w14:paraId="3DCA42CE" w14:textId="77777777" w:rsidR="003B2A39" w:rsidRPr="0000465F" w:rsidRDefault="003B2A39" w:rsidP="00BE4A7F"/>
    <w:p w14:paraId="13719ED2" w14:textId="77777777" w:rsidR="003B2A39" w:rsidRPr="0000465F" w:rsidRDefault="003B2A39" w:rsidP="00BE4A7F">
      <w:r w:rsidRPr="0000465F">
        <w:t xml:space="preserve">______________________   </w:t>
      </w:r>
      <w:r w:rsidRPr="0000465F">
        <w:tab/>
      </w:r>
      <w:r w:rsidRPr="0000465F">
        <w:tab/>
      </w:r>
      <w:r w:rsidRPr="0000465F">
        <w:tab/>
      </w:r>
      <w:r w:rsidRPr="0000465F">
        <w:tab/>
      </w:r>
      <w:r w:rsidRPr="0000465F">
        <w:tab/>
        <w:t xml:space="preserve"> ______________________ </w:t>
      </w:r>
    </w:p>
    <w:p w14:paraId="08E6AACB" w14:textId="77777777" w:rsidR="003B2A39" w:rsidRPr="0000465F" w:rsidRDefault="003B2A39" w:rsidP="00BE4A7F">
      <w:pPr>
        <w:tabs>
          <w:tab w:val="left" w:pos="6435"/>
        </w:tabs>
      </w:pPr>
      <w:r w:rsidRPr="0000465F">
        <w:t>Ort, Datum</w:t>
      </w:r>
      <w:r w:rsidRPr="0000465F">
        <w:tab/>
        <w:t>Unterschrift</w:t>
      </w:r>
    </w:p>
    <w:p w14:paraId="1432F2AF" w14:textId="77777777" w:rsidR="00B07CC5" w:rsidRPr="0000465F" w:rsidRDefault="00B07CC5" w:rsidP="00BE4A7F">
      <w:pPr>
        <w:pStyle w:val="BasicText"/>
      </w:pPr>
    </w:p>
    <w:p w14:paraId="0194DB40" w14:textId="77777777" w:rsidR="007A3C30" w:rsidRPr="0000465F" w:rsidRDefault="007A3C30" w:rsidP="00BE4A7F">
      <w:pPr>
        <w:pStyle w:val="BasicText"/>
      </w:pPr>
    </w:p>
    <w:p w14:paraId="46ABD827" w14:textId="77777777" w:rsidR="007A3C30" w:rsidRPr="0000465F" w:rsidRDefault="007A3C30" w:rsidP="00BE4A7F">
      <w:pPr>
        <w:pStyle w:val="BasicText"/>
      </w:pPr>
    </w:p>
    <w:p w14:paraId="499028F5" w14:textId="77777777" w:rsidR="007A3C30" w:rsidRPr="0000465F" w:rsidRDefault="007A3C30" w:rsidP="00BE4A7F">
      <w:pPr>
        <w:pageBreakBefore/>
        <w:rPr>
          <w:b/>
          <w:sz w:val="28"/>
        </w:rPr>
      </w:pPr>
      <w:r w:rsidRPr="0000465F">
        <w:rPr>
          <w:b/>
          <w:sz w:val="28"/>
        </w:rPr>
        <w:lastRenderedPageBreak/>
        <w:t xml:space="preserve">Sperrvermerk </w:t>
      </w:r>
      <w:r w:rsidRPr="0000465F">
        <w:rPr>
          <w:b/>
          <w:i/>
          <w:sz w:val="28"/>
        </w:rPr>
        <w:t>(i.d.R. nur bei Abschlussarbeiten)</w:t>
      </w:r>
    </w:p>
    <w:p w14:paraId="3A802DAC" w14:textId="77777777" w:rsidR="007A3C30" w:rsidRPr="0000465F" w:rsidRDefault="007A3C30" w:rsidP="003C298B">
      <w:r w:rsidRPr="0000465F">
        <w:t xml:space="preserve">Die vorliegende Abschlussarbeit beinhaltet interne vertrauliche Informationen der Firma </w:t>
      </w:r>
      <w:r w:rsidR="00367FD0" w:rsidRPr="0000465F">
        <w:rPr>
          <w:i/>
        </w:rPr>
        <w:t>XYZ</w:t>
      </w:r>
      <w:r w:rsidRPr="0000465F">
        <w:t xml:space="preserve">. Die Weitergabe des Inhaltes der Arbeit und eventuell beiliegender Zeichnungen und Daten im Gesamten oder in Teilen ist grundsätzlich untersagt. Es dürfen keinerlei Kopien oder Abschriften - auch in digitaler Form - gefertigt werden. Die Abschlussarbeit ist nur dem Studierenden-Servicebüro, den Korrektoren sowie den Mitgliedern des Prüfungsausschusses zugänglich zu machen. Ausnahmen bedürfen der schriftlichen Genehmigung der Firma </w:t>
      </w:r>
      <w:r w:rsidR="00367FD0" w:rsidRPr="0000465F">
        <w:rPr>
          <w:i/>
        </w:rPr>
        <w:t>XYZ</w:t>
      </w:r>
      <w:r w:rsidRPr="0000465F">
        <w:t>. Erlaubt ist das Einstellen von Textpassagen der Abschlussarbeit in digitaler Form zur Prüfung durch die Plagiatssoftware „URKUND“. Diese Sperrklausel gilt für einen Zeitraum von fünf Jahren.</w:t>
      </w:r>
    </w:p>
    <w:p w14:paraId="71930AD2" w14:textId="38D6F47D" w:rsidR="00F8340D" w:rsidRPr="0000465F" w:rsidRDefault="00F8340D" w:rsidP="002A55F7">
      <w:pPr>
        <w:pStyle w:val="CitaviBibliographyEntry"/>
      </w:pPr>
    </w:p>
    <w:p w14:paraId="15CF2004" w14:textId="77777777" w:rsidR="00F8340D" w:rsidRPr="0000465F" w:rsidRDefault="00F8340D" w:rsidP="00F8340D"/>
    <w:p w14:paraId="0CDD08E9" w14:textId="05C52A97" w:rsidR="008E604A" w:rsidRPr="0000465F" w:rsidRDefault="008E604A" w:rsidP="00012620">
      <w:pPr>
        <w:pStyle w:val="CitaviBibliographyEntry"/>
      </w:pPr>
    </w:p>
    <w:p w14:paraId="4126D10E" w14:textId="77777777" w:rsidR="008E604A" w:rsidRPr="0000465F" w:rsidRDefault="008E604A" w:rsidP="008E604A"/>
    <w:p w14:paraId="4B0487A5" w14:textId="0C9873DD" w:rsidR="004C1C79" w:rsidRPr="0000465F" w:rsidRDefault="004C1C79" w:rsidP="004C1C79">
      <w:pPr>
        <w:pStyle w:val="CitaviBibliographyEntry"/>
      </w:pPr>
    </w:p>
    <w:p w14:paraId="2263267E" w14:textId="77777777" w:rsidR="004C1C79" w:rsidRPr="0000465F" w:rsidRDefault="004C1C79" w:rsidP="004C1C79"/>
    <w:p w14:paraId="76522B3F" w14:textId="797B928E" w:rsidR="004C1C79" w:rsidRPr="0000465F" w:rsidRDefault="004C1C79" w:rsidP="004C1C79">
      <w:pPr>
        <w:pStyle w:val="CitaviBibliographyEntry"/>
      </w:pPr>
    </w:p>
    <w:p w14:paraId="0A20D9D7" w14:textId="77777777" w:rsidR="004C1C79" w:rsidRPr="0000465F" w:rsidRDefault="004C1C79" w:rsidP="004C1C79"/>
    <w:sdt>
      <w:sdtPr>
        <w:rPr>
          <w:b w:val="0"/>
          <w:kern w:val="0"/>
          <w:sz w:val="24"/>
        </w:rPr>
        <w:tag w:val="CitaviBibliography"/>
        <w:id w:val="-863061132"/>
        <w:placeholder>
          <w:docPart w:val="DefaultPlaceholder_-1854013440"/>
        </w:placeholder>
      </w:sdtPr>
      <w:sdtContent>
        <w:p w14:paraId="3488C8F4" w14:textId="77777777" w:rsidR="00472881" w:rsidRDefault="00DB2CB0" w:rsidP="00472881">
          <w:pPr>
            <w:pStyle w:val="CitaviBibliographyHeading"/>
          </w:pPr>
          <w:r w:rsidRPr="0000465F">
            <w:fldChar w:fldCharType="begin"/>
          </w:r>
          <w:r w:rsidRPr="0000465F">
            <w:instrText>ADDIN CitaviBibliography</w:instrText>
          </w:r>
          <w:r w:rsidRPr="0000465F">
            <w:fldChar w:fldCharType="separate"/>
          </w:r>
          <w:bookmarkStart w:id="120" w:name="_Toc210642472"/>
          <w:r w:rsidR="00472881">
            <w:t>References</w:t>
          </w:r>
          <w:bookmarkEnd w:id="120"/>
        </w:p>
        <w:p w14:paraId="7BFB0622" w14:textId="77777777" w:rsidR="00472881" w:rsidRPr="00472881" w:rsidRDefault="00472881" w:rsidP="00472881">
          <w:pPr>
            <w:pStyle w:val="CitaviBibliographyEntry"/>
            <w:rPr>
              <w:lang w:val="en-GB"/>
            </w:rPr>
          </w:pPr>
          <w:r w:rsidRPr="00472881">
            <w:rPr>
              <w:lang w:val="en-GB"/>
            </w:rPr>
            <w:t>[1]</w:t>
          </w:r>
          <w:r w:rsidRPr="00472881">
            <w:rPr>
              <w:lang w:val="en-GB"/>
            </w:rPr>
            <w:tab/>
          </w:r>
          <w:bookmarkStart w:id="121" w:name="_CTVL0014a0a1301f8e047ef9fb9f87825d88fc8"/>
          <w:r w:rsidRPr="00472881">
            <w:rPr>
              <w:lang w:val="en-GB"/>
            </w:rPr>
            <w:t>Ashish Vaswan</w:t>
          </w:r>
          <w:bookmarkEnd w:id="121"/>
          <w:r w:rsidRPr="00472881">
            <w:rPr>
              <w:lang w:val="en-GB"/>
            </w:rPr>
            <w:t>i</w:t>
          </w:r>
          <w:r w:rsidRPr="00472881">
            <w:rPr>
              <w:i/>
              <w:lang w:val="en-GB"/>
            </w:rPr>
            <w:t xml:space="preserve"> et al., </w:t>
          </w:r>
          <w:r w:rsidRPr="00472881">
            <w:rPr>
              <w:lang w:val="en-GB"/>
            </w:rPr>
            <w:t>"Attention is All you Need,"</w:t>
          </w:r>
        </w:p>
        <w:p w14:paraId="1974A87E" w14:textId="77777777" w:rsidR="00472881" w:rsidRPr="00472881" w:rsidRDefault="00472881" w:rsidP="00472881">
          <w:pPr>
            <w:pStyle w:val="CitaviBibliographyEntry"/>
            <w:rPr>
              <w:lang w:val="en-GB"/>
            </w:rPr>
          </w:pPr>
          <w:r w:rsidRPr="00472881">
            <w:rPr>
              <w:lang w:val="en-GB"/>
            </w:rPr>
            <w:t>[2]</w:t>
          </w:r>
          <w:r w:rsidRPr="00472881">
            <w:rPr>
              <w:lang w:val="en-GB"/>
            </w:rPr>
            <w:tab/>
          </w:r>
          <w:bookmarkStart w:id="122" w:name="_CTVL001236b8e9ed3134aa28d80e8a449630503"/>
          <w:r w:rsidRPr="00472881">
            <w:rPr>
              <w:lang w:val="en-GB"/>
            </w:rPr>
            <w:t>A. Nguyen-Duc, P. Abrahamsson, and F. Khomh, Eds.,</w:t>
          </w:r>
          <w:bookmarkEnd w:id="122"/>
          <w:r w:rsidRPr="00472881">
            <w:rPr>
              <w:lang w:val="en-GB"/>
            </w:rPr>
            <w:t xml:space="preserve"> </w:t>
          </w:r>
          <w:r w:rsidRPr="00472881">
            <w:rPr>
              <w:i/>
              <w:lang w:val="en-GB"/>
            </w:rPr>
            <w:t>Generative AI for effective software development</w:t>
          </w:r>
          <w:r w:rsidRPr="00472881">
            <w:rPr>
              <w:lang w:val="en-GB"/>
            </w:rPr>
            <w:t>. Cham: Springer, 2024.</w:t>
          </w:r>
        </w:p>
        <w:p w14:paraId="2186E46D" w14:textId="77777777" w:rsidR="00472881" w:rsidRPr="00472881" w:rsidRDefault="00472881" w:rsidP="00472881">
          <w:pPr>
            <w:pStyle w:val="CitaviBibliographyEntry"/>
            <w:rPr>
              <w:lang w:val="en-GB"/>
            </w:rPr>
          </w:pPr>
          <w:r w:rsidRPr="00472881">
            <w:rPr>
              <w:lang w:val="en-GB"/>
            </w:rPr>
            <w:t>[3]</w:t>
          </w:r>
          <w:r w:rsidRPr="00472881">
            <w:rPr>
              <w:lang w:val="en-GB"/>
            </w:rPr>
            <w:tab/>
          </w:r>
          <w:bookmarkStart w:id="123" w:name="_CTVL0017f7870a344144d3eb92a1c1fb61b8b72"/>
          <w:r w:rsidRPr="00472881">
            <w:rPr>
              <w:lang w:val="en-GB"/>
            </w:rPr>
            <w:t>S. K. Jabrw and Q. I. Sarhan, "A Systematic Survey on Large Language Models for Code Generation,"</w:t>
          </w:r>
          <w:bookmarkEnd w:id="123"/>
          <w:r w:rsidRPr="00472881">
            <w:rPr>
              <w:lang w:val="en-GB"/>
            </w:rPr>
            <w:t xml:space="preserve"> </w:t>
          </w:r>
          <w:r w:rsidRPr="00472881">
            <w:rPr>
              <w:i/>
              <w:lang w:val="en-GB"/>
            </w:rPr>
            <w:t>ARO</w:t>
          </w:r>
          <w:r w:rsidRPr="00472881">
            <w:rPr>
              <w:lang w:val="en-GB"/>
            </w:rPr>
            <w:t>, vol. 13, no. 2, pp. 83–99, 2025, doi: 10.14500/aro.12159.</w:t>
          </w:r>
        </w:p>
        <w:p w14:paraId="624399CE" w14:textId="77777777" w:rsidR="00472881" w:rsidRPr="00472881" w:rsidRDefault="00472881" w:rsidP="00472881">
          <w:pPr>
            <w:pStyle w:val="CitaviBibliographyEntry"/>
            <w:rPr>
              <w:lang w:val="en-GB"/>
            </w:rPr>
          </w:pPr>
          <w:r w:rsidRPr="00472881">
            <w:rPr>
              <w:lang w:val="en-GB"/>
            </w:rPr>
            <w:t>[4]</w:t>
          </w:r>
          <w:r w:rsidRPr="00472881">
            <w:rPr>
              <w:lang w:val="en-GB"/>
            </w:rPr>
            <w:tab/>
          </w:r>
          <w:bookmarkStart w:id="124" w:name="_CTVL0015d9f1da1f0cb4ff7ac410434cd7b4a28"/>
          <w:r w:rsidRPr="00472881">
            <w:rPr>
              <w:lang w:val="en-GB"/>
            </w:rPr>
            <w:t>X. Ho</w:t>
          </w:r>
          <w:bookmarkEnd w:id="124"/>
          <w:r w:rsidRPr="00472881">
            <w:rPr>
              <w:lang w:val="en-GB"/>
            </w:rPr>
            <w:t>u</w:t>
          </w:r>
          <w:r w:rsidRPr="00472881">
            <w:rPr>
              <w:i/>
              <w:lang w:val="en-GB"/>
            </w:rPr>
            <w:t xml:space="preserve"> et al., </w:t>
          </w:r>
          <w:r w:rsidRPr="00472881">
            <w:rPr>
              <w:lang w:val="en-GB"/>
            </w:rPr>
            <w:t>"Large Language Models for Software Engineering: A Systematic Literature Review," Aug. 2023.</w:t>
          </w:r>
        </w:p>
        <w:p w14:paraId="19C25B47" w14:textId="77777777" w:rsidR="00472881" w:rsidRPr="00472881" w:rsidRDefault="00472881" w:rsidP="00472881">
          <w:pPr>
            <w:pStyle w:val="CitaviBibliographyEntry"/>
            <w:rPr>
              <w:lang w:val="en-GB"/>
            </w:rPr>
          </w:pPr>
          <w:r w:rsidRPr="00472881">
            <w:rPr>
              <w:lang w:val="en-GB"/>
            </w:rPr>
            <w:t>[5]</w:t>
          </w:r>
          <w:r w:rsidRPr="00472881">
            <w:rPr>
              <w:lang w:val="en-GB"/>
            </w:rPr>
            <w:tab/>
          </w:r>
          <w:bookmarkStart w:id="125" w:name="_CTVL00152619dfc3ddc4e27b4f24163e6332028"/>
          <w:r w:rsidRPr="00472881">
            <w:rPr>
              <w:lang w:val="en-GB"/>
            </w:rPr>
            <w:t>Z. Chen and L. Jiang, "Evaluating Software Development Agents: Patch Patterns, Code Quality, and Issue Complexity in Real-World GitHub Scenarios," Oct. 2024. [Online]. Available: http://​arxiv.org​/​pdf/​2410.12468v2</w:t>
          </w:r>
        </w:p>
        <w:bookmarkEnd w:id="125"/>
        <w:p w14:paraId="440B1BDE" w14:textId="77777777" w:rsidR="00472881" w:rsidRPr="00472881" w:rsidRDefault="00472881" w:rsidP="00472881">
          <w:pPr>
            <w:pStyle w:val="CitaviBibliographyEntry"/>
            <w:rPr>
              <w:lang w:val="en-GB"/>
            </w:rPr>
          </w:pPr>
          <w:r w:rsidRPr="00472881">
            <w:rPr>
              <w:lang w:val="en-GB"/>
            </w:rPr>
            <w:t>[6]</w:t>
          </w:r>
          <w:r w:rsidRPr="00472881">
            <w:rPr>
              <w:lang w:val="en-GB"/>
            </w:rPr>
            <w:tab/>
          </w:r>
          <w:bookmarkStart w:id="126" w:name="_CTVL00185138bbe55014330a745a5163bcd660c"/>
          <w:r w:rsidRPr="00472881">
            <w:rPr>
              <w:lang w:val="en-GB"/>
            </w:rPr>
            <w:t>L. Wan</w:t>
          </w:r>
          <w:bookmarkEnd w:id="126"/>
          <w:r w:rsidRPr="00472881">
            <w:rPr>
              <w:lang w:val="en-GB"/>
            </w:rPr>
            <w:t>g</w:t>
          </w:r>
          <w:r w:rsidRPr="00472881">
            <w:rPr>
              <w:i/>
              <w:lang w:val="en-GB"/>
            </w:rPr>
            <w:t xml:space="preserve"> et al., </w:t>
          </w:r>
          <w:r w:rsidRPr="00472881">
            <w:rPr>
              <w:lang w:val="en-GB"/>
            </w:rPr>
            <w:t xml:space="preserve">"A survey on large language model based autonomous agents," </w:t>
          </w:r>
          <w:r w:rsidRPr="00472881">
            <w:rPr>
              <w:i/>
              <w:lang w:val="en-GB"/>
            </w:rPr>
            <w:t>Front. Comput. Sci.</w:t>
          </w:r>
          <w:r w:rsidRPr="00472881">
            <w:rPr>
              <w:lang w:val="en-GB"/>
            </w:rPr>
            <w:t>, vol. 18, no. 6, 2024, doi: 10.1007/s11704-024-40231-1.</w:t>
          </w:r>
        </w:p>
        <w:p w14:paraId="58ED6BD5" w14:textId="77777777" w:rsidR="00472881" w:rsidRPr="00472881" w:rsidRDefault="00472881" w:rsidP="00472881">
          <w:pPr>
            <w:pStyle w:val="CitaviBibliographyEntry"/>
            <w:rPr>
              <w:lang w:val="en-GB"/>
            </w:rPr>
          </w:pPr>
          <w:r w:rsidRPr="00472881">
            <w:rPr>
              <w:lang w:val="en-GB"/>
            </w:rPr>
            <w:t>[7]</w:t>
          </w:r>
          <w:r w:rsidRPr="00472881">
            <w:rPr>
              <w:lang w:val="en-GB"/>
            </w:rPr>
            <w:tab/>
          </w:r>
          <w:bookmarkStart w:id="127" w:name="_CTVL0018063f5ae83fb4561b793f617e62ce4ec"/>
          <w:r w:rsidRPr="00472881">
            <w:rPr>
              <w:lang w:val="en-GB"/>
            </w:rPr>
            <w:t>L. Applis, Y. Zhang, S. Liang, N. Jiang, L. Tan, and A. Roychoudhury, "Unified Software Engineering agent as AI Software Engineer," Jun. 2025. [Online]. Available: http://​arxiv.org​/​pdf/​2506.14683v1</w:t>
          </w:r>
        </w:p>
        <w:bookmarkEnd w:id="127"/>
        <w:p w14:paraId="27CD49BC" w14:textId="77777777" w:rsidR="00472881" w:rsidRPr="00472881" w:rsidRDefault="00472881" w:rsidP="00472881">
          <w:pPr>
            <w:pStyle w:val="CitaviBibliographyEntry"/>
            <w:rPr>
              <w:lang w:val="en-GB"/>
            </w:rPr>
          </w:pPr>
          <w:r w:rsidRPr="00472881">
            <w:rPr>
              <w:lang w:val="en-GB"/>
            </w:rPr>
            <w:t>[8]</w:t>
          </w:r>
          <w:r w:rsidRPr="00472881">
            <w:rPr>
              <w:lang w:val="en-GB"/>
            </w:rPr>
            <w:tab/>
          </w:r>
          <w:bookmarkStart w:id="128" w:name="_CTVL00196b00374c51d4204835d9a517b417481"/>
          <w:r w:rsidRPr="00472881">
            <w:rPr>
              <w:lang w:val="en-GB"/>
            </w:rPr>
            <w:t>Y. Wan</w:t>
          </w:r>
          <w:bookmarkEnd w:id="128"/>
          <w:r w:rsidRPr="00472881">
            <w:rPr>
              <w:lang w:val="en-GB"/>
            </w:rPr>
            <w:t>g</w:t>
          </w:r>
          <w:r w:rsidRPr="00472881">
            <w:rPr>
              <w:i/>
              <w:lang w:val="en-GB"/>
            </w:rPr>
            <w:t xml:space="preserve"> et al., </w:t>
          </w:r>
          <w:r w:rsidRPr="00472881">
            <w:rPr>
              <w:lang w:val="en-GB"/>
            </w:rPr>
            <w:t xml:space="preserve">"Agents in software engineering: survey, landscape, and vision," </w:t>
          </w:r>
          <w:r w:rsidRPr="00472881">
            <w:rPr>
              <w:i/>
              <w:lang w:val="en-GB"/>
            </w:rPr>
            <w:t>Autom Softw Eng</w:t>
          </w:r>
          <w:r w:rsidRPr="00472881">
            <w:rPr>
              <w:lang w:val="en-GB"/>
            </w:rPr>
            <w:t>, vol. 32, no. 2, 2025, doi: 10.1007/s10515-025-00544-2.</w:t>
          </w:r>
        </w:p>
        <w:p w14:paraId="5AB6D26C" w14:textId="77777777" w:rsidR="00472881" w:rsidRPr="00472881" w:rsidRDefault="00472881" w:rsidP="00472881">
          <w:pPr>
            <w:pStyle w:val="CitaviBibliographyEntry"/>
            <w:rPr>
              <w:lang w:val="en-GB"/>
            </w:rPr>
          </w:pPr>
          <w:r w:rsidRPr="00472881">
            <w:rPr>
              <w:lang w:val="en-GB"/>
            </w:rPr>
            <w:t>[9]</w:t>
          </w:r>
          <w:r w:rsidRPr="00472881">
            <w:rPr>
              <w:lang w:val="en-GB"/>
            </w:rPr>
            <w:tab/>
          </w:r>
          <w:bookmarkStart w:id="129" w:name="_CTVL0012318e18419c048adad407e5654331486"/>
          <w:r w:rsidRPr="00472881">
            <w:rPr>
              <w:lang w:val="en-GB"/>
            </w:rPr>
            <w:t>M. Hilton, T. Tunnell, K. Huang, D. Marinov, and D. Dig, "Usage, costs, and benefits of continuous integration in open-source projects," in</w:t>
          </w:r>
          <w:bookmarkEnd w:id="129"/>
          <w:r w:rsidRPr="00472881">
            <w:rPr>
              <w:lang w:val="en-GB"/>
            </w:rPr>
            <w:t xml:space="preserve"> </w:t>
          </w:r>
          <w:r w:rsidRPr="00472881">
            <w:rPr>
              <w:i/>
              <w:lang w:val="en-GB"/>
            </w:rPr>
            <w:t>Proceedings of the 31st IEEE/ACM International Conference on Automated Software Engineering</w:t>
          </w:r>
          <w:r w:rsidRPr="00472881">
            <w:rPr>
              <w:lang w:val="en-GB"/>
            </w:rPr>
            <w:t>, Singapore Singapore, 2016, pp. 426–437.</w:t>
          </w:r>
        </w:p>
        <w:p w14:paraId="72C733AB" w14:textId="77777777" w:rsidR="00472881" w:rsidRPr="006D68FE" w:rsidRDefault="00472881" w:rsidP="00472881">
          <w:pPr>
            <w:pStyle w:val="CitaviBibliographyEntry"/>
            <w:rPr>
              <w:lang w:val="fr-FR"/>
            </w:rPr>
          </w:pPr>
          <w:r w:rsidRPr="00472881">
            <w:rPr>
              <w:lang w:val="en-GB"/>
            </w:rPr>
            <w:t>[10]</w:t>
          </w:r>
          <w:r w:rsidRPr="00472881">
            <w:rPr>
              <w:lang w:val="en-GB"/>
            </w:rPr>
            <w:tab/>
          </w:r>
          <w:bookmarkStart w:id="130" w:name="_CTVL0014d0a8b5c0d114ec893f688ed506346ac"/>
          <w:r w:rsidRPr="00472881">
            <w:rPr>
              <w:lang w:val="en-GB"/>
            </w:rPr>
            <w:t>L. Zhan</w:t>
          </w:r>
          <w:bookmarkEnd w:id="130"/>
          <w:r w:rsidRPr="00472881">
            <w:rPr>
              <w:lang w:val="en-GB"/>
            </w:rPr>
            <w:t>g</w:t>
          </w:r>
          <w:r w:rsidRPr="00472881">
            <w:rPr>
              <w:i/>
              <w:lang w:val="en-GB"/>
            </w:rPr>
            <w:t xml:space="preserve"> et al., </w:t>
          </w:r>
          <w:r w:rsidRPr="00472881">
            <w:rPr>
              <w:lang w:val="en-GB"/>
            </w:rPr>
            <w:t xml:space="preserve">"SWE-bench Goes Live!," May. 2025. </w:t>
          </w:r>
          <w:r w:rsidRPr="006D68FE">
            <w:rPr>
              <w:lang w:val="fr-FR"/>
            </w:rPr>
            <w:t>[Online]. Available: http://​arxiv.org​/​pdf/​2505.23419v2</w:t>
          </w:r>
        </w:p>
        <w:p w14:paraId="38E5A0E5" w14:textId="77777777" w:rsidR="00472881" w:rsidRPr="00472881" w:rsidRDefault="00472881" w:rsidP="00472881">
          <w:pPr>
            <w:pStyle w:val="CitaviBibliographyEntry"/>
            <w:rPr>
              <w:lang w:val="en-GB"/>
            </w:rPr>
          </w:pPr>
          <w:r w:rsidRPr="00472881">
            <w:rPr>
              <w:lang w:val="en-GB"/>
            </w:rPr>
            <w:t>[11]</w:t>
          </w:r>
          <w:r w:rsidRPr="00472881">
            <w:rPr>
              <w:lang w:val="en-GB"/>
            </w:rPr>
            <w:tab/>
          </w:r>
          <w:bookmarkStart w:id="131" w:name="_CTVL0012acecbb93d2b43bcac24de6354c6f40b"/>
          <w:r w:rsidRPr="00472881">
            <w:rPr>
              <w:lang w:val="en-GB"/>
            </w:rPr>
            <w:t>Y. Chan</w:t>
          </w:r>
          <w:bookmarkEnd w:id="131"/>
          <w:r w:rsidRPr="00472881">
            <w:rPr>
              <w:lang w:val="en-GB"/>
            </w:rPr>
            <w:t>g</w:t>
          </w:r>
          <w:r w:rsidRPr="00472881">
            <w:rPr>
              <w:i/>
              <w:lang w:val="en-GB"/>
            </w:rPr>
            <w:t xml:space="preserve"> et al., </w:t>
          </w:r>
          <w:r w:rsidRPr="00472881">
            <w:rPr>
              <w:lang w:val="en-GB"/>
            </w:rPr>
            <w:t xml:space="preserve">"A Survey on Evaluation of Large Language Models," </w:t>
          </w:r>
          <w:r w:rsidRPr="00472881">
            <w:rPr>
              <w:i/>
              <w:lang w:val="en-GB"/>
            </w:rPr>
            <w:t>ACM Trans. Intell. Syst. Technol.</w:t>
          </w:r>
          <w:r w:rsidRPr="00472881">
            <w:rPr>
              <w:lang w:val="en-GB"/>
            </w:rPr>
            <w:t>, vol. 15, no. 3, pp. 1–45, 2024, doi: 10.1145/3641289.</w:t>
          </w:r>
        </w:p>
        <w:p w14:paraId="2C3AA5A9" w14:textId="77777777" w:rsidR="00472881" w:rsidRPr="00472881" w:rsidRDefault="00472881" w:rsidP="00472881">
          <w:pPr>
            <w:pStyle w:val="CitaviBibliographyEntry"/>
            <w:rPr>
              <w:lang w:val="en-GB"/>
            </w:rPr>
          </w:pPr>
          <w:r w:rsidRPr="00472881">
            <w:rPr>
              <w:lang w:val="en-GB"/>
            </w:rPr>
            <w:t>[12]</w:t>
          </w:r>
          <w:r w:rsidRPr="00472881">
            <w:rPr>
              <w:lang w:val="en-GB"/>
            </w:rPr>
            <w:tab/>
          </w:r>
          <w:bookmarkStart w:id="132" w:name="_CTVL001eaf1a38971374fa49a748463f557b463"/>
          <w:r w:rsidRPr="00472881">
            <w:rPr>
              <w:lang w:val="en-GB"/>
            </w:rPr>
            <w:t>IEEE Computer Society/Software &amp; Systems Engineering Standards Committee, "ISO/IEC/IEEE 29148:2018</w:t>
          </w:r>
          <w:r>
            <w:rPr>
              <w:rFonts w:ascii="Tahoma" w:hAnsi="Tahoma" w:cs="Tahoma"/>
            </w:rPr>
            <w:t>﻿</w:t>
          </w:r>
          <w:r w:rsidRPr="00472881">
            <w:rPr>
              <w:lang w:val="en-GB"/>
            </w:rPr>
            <w:t>,"</w:t>
          </w:r>
        </w:p>
        <w:bookmarkEnd w:id="132"/>
        <w:p w14:paraId="63A199CC" w14:textId="77777777" w:rsidR="00472881" w:rsidRPr="00472881" w:rsidRDefault="00472881" w:rsidP="00472881">
          <w:pPr>
            <w:pStyle w:val="CitaviBibliographyEntry"/>
            <w:rPr>
              <w:lang w:val="en-GB"/>
            </w:rPr>
          </w:pPr>
          <w:r w:rsidRPr="00472881">
            <w:rPr>
              <w:lang w:val="en-GB"/>
            </w:rPr>
            <w:t>[13]</w:t>
          </w:r>
          <w:r w:rsidRPr="00472881">
            <w:rPr>
              <w:lang w:val="en-GB"/>
            </w:rPr>
            <w:tab/>
          </w:r>
          <w:bookmarkStart w:id="133" w:name="_CTVL001772f9a9e49084087b72c9f2452425bb1"/>
          <w:r w:rsidRPr="00472881">
            <w:rPr>
              <w:lang w:val="en-GB"/>
            </w:rPr>
            <w:t>A. Hemmat, M. Sharbaf, S. Kolahdouz-Rahimi, K. Lano, and S. Y. Tehrani, "Research directions for using LLM in software requirement engineering: a systematic review,"</w:t>
          </w:r>
          <w:bookmarkEnd w:id="133"/>
          <w:r w:rsidRPr="00472881">
            <w:rPr>
              <w:lang w:val="en-GB"/>
            </w:rPr>
            <w:t xml:space="preserve"> </w:t>
          </w:r>
          <w:r w:rsidRPr="00472881">
            <w:rPr>
              <w:i/>
              <w:lang w:val="en-GB"/>
            </w:rPr>
            <w:t>Front. Comput. Sci.</w:t>
          </w:r>
          <w:r w:rsidRPr="00472881">
            <w:rPr>
              <w:lang w:val="en-GB"/>
            </w:rPr>
            <w:t>, vol. 7, 2025, doi: 10.3389/fcomp.2025.1519437.</w:t>
          </w:r>
        </w:p>
        <w:p w14:paraId="75FD27A8" w14:textId="77777777" w:rsidR="00472881" w:rsidRPr="00472881" w:rsidRDefault="00472881" w:rsidP="00472881">
          <w:pPr>
            <w:pStyle w:val="CitaviBibliographyEntry"/>
            <w:rPr>
              <w:lang w:val="en-GB"/>
            </w:rPr>
          </w:pPr>
          <w:r w:rsidRPr="00472881">
            <w:rPr>
              <w:lang w:val="en-GB"/>
            </w:rPr>
            <w:lastRenderedPageBreak/>
            <w:t>[14]</w:t>
          </w:r>
          <w:r w:rsidRPr="00472881">
            <w:rPr>
              <w:lang w:val="en-GB"/>
            </w:rPr>
            <w:tab/>
          </w:r>
          <w:bookmarkStart w:id="134" w:name="_CTVL00145676862202c4b1b81792f8780bf2133"/>
          <w:r w:rsidRPr="00472881">
            <w:rPr>
              <w:lang w:val="en-GB"/>
            </w:rPr>
            <w:t>M. Yang, N. Lovett, B. Li, and Z. Hou, "Towards Dynamic Learner State: Orchestrating AI Agents and Workplace Performance via the Model Context Protocol,"</w:t>
          </w:r>
          <w:bookmarkEnd w:id="134"/>
          <w:r w:rsidRPr="00472881">
            <w:rPr>
              <w:lang w:val="en-GB"/>
            </w:rPr>
            <w:t xml:space="preserve"> </w:t>
          </w:r>
          <w:r w:rsidRPr="00472881">
            <w:rPr>
              <w:i/>
              <w:lang w:val="en-GB"/>
            </w:rPr>
            <w:t>Education sciences</w:t>
          </w:r>
          <w:r w:rsidRPr="00472881">
            <w:rPr>
              <w:lang w:val="en-GB"/>
            </w:rPr>
            <w:t>, vol. 15, no. 8, p. 1004, 2025, doi: 10.3390/educsci15081004.</w:t>
          </w:r>
        </w:p>
        <w:p w14:paraId="061FA335" w14:textId="77777777" w:rsidR="00472881" w:rsidRPr="00472881" w:rsidRDefault="00472881" w:rsidP="00472881">
          <w:pPr>
            <w:pStyle w:val="CitaviBibliographyEntry"/>
            <w:rPr>
              <w:lang w:val="en-GB"/>
            </w:rPr>
          </w:pPr>
          <w:r w:rsidRPr="00472881">
            <w:rPr>
              <w:lang w:val="en-GB"/>
            </w:rPr>
            <w:t>[15]</w:t>
          </w:r>
          <w:r w:rsidRPr="00472881">
            <w:rPr>
              <w:lang w:val="en-GB"/>
            </w:rPr>
            <w:tab/>
          </w:r>
          <w:bookmarkStart w:id="135" w:name="_CTVL001b034577dbdd7403ea57f93f4d130b823"/>
          <w:r w:rsidRPr="00472881">
            <w:rPr>
              <w:lang w:val="en-GB"/>
            </w:rPr>
            <w:t>Model Context Protocol,</w:t>
          </w:r>
          <w:bookmarkEnd w:id="135"/>
          <w:r w:rsidRPr="00472881">
            <w:rPr>
              <w:lang w:val="en-GB"/>
            </w:rPr>
            <w:t xml:space="preserve"> </w:t>
          </w:r>
          <w:r w:rsidRPr="00472881">
            <w:rPr>
              <w:i/>
              <w:lang w:val="en-GB"/>
            </w:rPr>
            <w:t xml:space="preserve">What is the Model Context Protocol (MCP)? - Model Context Protocol </w:t>
          </w:r>
          <w:r w:rsidRPr="00472881">
            <w:rPr>
              <w:lang w:val="en-GB"/>
            </w:rPr>
            <w:t>(accessed: Sep. 7 2025).</w:t>
          </w:r>
        </w:p>
        <w:p w14:paraId="73E9FE3C" w14:textId="77777777" w:rsidR="00472881" w:rsidRPr="00472881" w:rsidRDefault="00472881" w:rsidP="00472881">
          <w:pPr>
            <w:pStyle w:val="CitaviBibliographyEntry"/>
            <w:rPr>
              <w:lang w:val="en-GB"/>
            </w:rPr>
          </w:pPr>
          <w:r w:rsidRPr="00472881">
            <w:rPr>
              <w:lang w:val="en-GB"/>
            </w:rPr>
            <w:t>[16]</w:t>
          </w:r>
          <w:r w:rsidRPr="00472881">
            <w:rPr>
              <w:lang w:val="en-GB"/>
            </w:rPr>
            <w:tab/>
          </w:r>
          <w:bookmarkStart w:id="136" w:name="_CTVL00140996ceb206740679ca1c36140542c10"/>
          <w:r w:rsidRPr="00472881">
            <w:rPr>
              <w:lang w:val="en-GB"/>
            </w:rPr>
            <w:t>S. Balte</w:t>
          </w:r>
          <w:bookmarkEnd w:id="136"/>
          <w:r w:rsidRPr="00472881">
            <w:rPr>
              <w:lang w:val="en-GB"/>
            </w:rPr>
            <w:t>s</w:t>
          </w:r>
          <w:r w:rsidRPr="00472881">
            <w:rPr>
              <w:i/>
              <w:lang w:val="en-GB"/>
            </w:rPr>
            <w:t xml:space="preserve"> et al., </w:t>
          </w:r>
          <w:r w:rsidRPr="00472881">
            <w:rPr>
              <w:lang w:val="en-GB"/>
            </w:rPr>
            <w:t>"Guidelines for Empirical Studies in Software Engineering involving Large Language Models," Aug. 2025. [Online]. Available: http://​arxiv.org​/​pdf/​2508.15503v2</w:t>
          </w:r>
        </w:p>
        <w:p w14:paraId="2417C078" w14:textId="77777777" w:rsidR="00472881" w:rsidRPr="00472881" w:rsidRDefault="00472881" w:rsidP="00472881">
          <w:pPr>
            <w:pStyle w:val="CitaviBibliographyEntry"/>
            <w:rPr>
              <w:lang w:val="en-GB"/>
            </w:rPr>
          </w:pPr>
          <w:r w:rsidRPr="00472881">
            <w:rPr>
              <w:lang w:val="en-GB"/>
            </w:rPr>
            <w:t>[17]</w:t>
          </w:r>
          <w:r w:rsidRPr="00472881">
            <w:rPr>
              <w:lang w:val="en-GB"/>
            </w:rPr>
            <w:tab/>
          </w:r>
          <w:bookmarkStart w:id="137" w:name="_CTVL00194f34a2e76b543e5868173c9f4d3a310"/>
          <w:r w:rsidRPr="00472881">
            <w:rPr>
              <w:lang w:val="en-GB"/>
            </w:rPr>
            <w:t>A. Ferrari, P. Spoletini, and S. Gnesi, "Ambiguity and tacit knowledge in requirements elicitation interviews,"</w:t>
          </w:r>
          <w:bookmarkEnd w:id="137"/>
          <w:r w:rsidRPr="00472881">
            <w:rPr>
              <w:lang w:val="en-GB"/>
            </w:rPr>
            <w:t xml:space="preserve"> </w:t>
          </w:r>
          <w:r w:rsidRPr="00472881">
            <w:rPr>
              <w:i/>
              <w:lang w:val="en-GB"/>
            </w:rPr>
            <w:t>Requirements Eng</w:t>
          </w:r>
          <w:r w:rsidRPr="00472881">
            <w:rPr>
              <w:lang w:val="en-GB"/>
            </w:rPr>
            <w:t>, vol. 21, no. 3, pp. 333–355, 2016, doi: 10.1007/s00766-016-0249-3.</w:t>
          </w:r>
        </w:p>
        <w:p w14:paraId="5E347A8C" w14:textId="77777777" w:rsidR="00472881" w:rsidRPr="00472881" w:rsidRDefault="00472881" w:rsidP="00472881">
          <w:pPr>
            <w:pStyle w:val="CitaviBibliographyEntry"/>
            <w:rPr>
              <w:lang w:val="en-GB"/>
            </w:rPr>
          </w:pPr>
          <w:r w:rsidRPr="00472881">
            <w:rPr>
              <w:lang w:val="en-GB"/>
            </w:rPr>
            <w:t>[18]</w:t>
          </w:r>
          <w:r w:rsidRPr="00472881">
            <w:rPr>
              <w:lang w:val="en-GB"/>
            </w:rPr>
            <w:tab/>
          </w:r>
          <w:bookmarkStart w:id="138" w:name="_CTVL0016659734e5cb741c49e13339b9358a330"/>
          <w:r w:rsidRPr="00472881">
            <w:rPr>
              <w:lang w:val="en-GB"/>
            </w:rPr>
            <w:t>K. Peffers, T. Tuunanen, M. A. Rothenberger, and S. Chatterjee, "A Design Science Research Methodology for Information Systems Research,"</w:t>
          </w:r>
          <w:bookmarkEnd w:id="138"/>
          <w:r w:rsidRPr="00472881">
            <w:rPr>
              <w:lang w:val="en-GB"/>
            </w:rPr>
            <w:t xml:space="preserve"> </w:t>
          </w:r>
          <w:r w:rsidRPr="00472881">
            <w:rPr>
              <w:i/>
              <w:lang w:val="en-GB"/>
            </w:rPr>
            <w:t>Journal of Management Information Systems</w:t>
          </w:r>
          <w:r w:rsidRPr="00472881">
            <w:rPr>
              <w:lang w:val="en-GB"/>
            </w:rPr>
            <w:t>, vol. 24, no. 3, pp. 45–77, 2007, doi: 10.2753/MIS0742-1222240302.</w:t>
          </w:r>
        </w:p>
        <w:p w14:paraId="4223F18F" w14:textId="77777777" w:rsidR="00472881" w:rsidRPr="00472881" w:rsidRDefault="00472881" w:rsidP="00472881">
          <w:pPr>
            <w:pStyle w:val="CitaviBibliographyEntry"/>
            <w:rPr>
              <w:lang w:val="en-GB"/>
            </w:rPr>
          </w:pPr>
          <w:r w:rsidRPr="00472881">
            <w:rPr>
              <w:lang w:val="en-GB"/>
            </w:rPr>
            <w:t>[19]</w:t>
          </w:r>
          <w:r w:rsidRPr="00472881">
            <w:rPr>
              <w:lang w:val="en-GB"/>
            </w:rPr>
            <w:tab/>
          </w:r>
          <w:bookmarkStart w:id="139" w:name="_CTVL0015f50bb0b9b654908af18e50f7a50f2eb"/>
          <w:r w:rsidRPr="00472881">
            <w:rPr>
              <w:i/>
              <w:lang w:val="en-GB"/>
            </w:rPr>
            <w:t>GitLab Docs.</w:t>
          </w:r>
          <w:bookmarkEnd w:id="139"/>
          <w:r w:rsidRPr="00472881">
            <w:rPr>
              <w:i/>
              <w:lang w:val="en-GB"/>
            </w:rPr>
            <w:t xml:space="preserve"> </w:t>
          </w:r>
          <w:r w:rsidRPr="00472881">
            <w:rPr>
              <w:lang w:val="en-GB"/>
            </w:rPr>
            <w:t>[Online]. Available: https://​docs.gitlab.com​/​ (accessed: Sep. 8 2025).</w:t>
          </w:r>
        </w:p>
        <w:p w14:paraId="3B2EA930" w14:textId="77777777" w:rsidR="00472881" w:rsidRPr="00472881" w:rsidRDefault="00472881" w:rsidP="00472881">
          <w:pPr>
            <w:pStyle w:val="CitaviBibliographyEntry"/>
            <w:rPr>
              <w:lang w:val="en-GB"/>
            </w:rPr>
          </w:pPr>
          <w:r w:rsidRPr="00472881">
            <w:rPr>
              <w:lang w:val="en-GB"/>
            </w:rPr>
            <w:t>[20]</w:t>
          </w:r>
          <w:r w:rsidRPr="00472881">
            <w:rPr>
              <w:lang w:val="en-GB"/>
            </w:rPr>
            <w:tab/>
          </w:r>
          <w:bookmarkStart w:id="140" w:name="_CTVL00147d202384d314594999e2353e5d7de15"/>
          <w:r w:rsidRPr="00472881">
            <w:rPr>
              <w:lang w:val="en-GB"/>
            </w:rPr>
            <w:t>I.-C. Donca, O. P. Stan, M. Misaros, D. Gota, and L. Miclea, "Method for Continuous Integration and Deployment Using a Pipeline Generator for Agile Software Projects,"</w:t>
          </w:r>
          <w:bookmarkEnd w:id="140"/>
          <w:r w:rsidRPr="00472881">
            <w:rPr>
              <w:lang w:val="en-GB"/>
            </w:rPr>
            <w:t xml:space="preserve"> </w:t>
          </w:r>
          <w:r w:rsidRPr="00472881">
            <w:rPr>
              <w:i/>
              <w:lang w:val="en-GB"/>
            </w:rPr>
            <w:t>Sensors (Basel, Switzerland)</w:t>
          </w:r>
          <w:r w:rsidRPr="00472881">
            <w:rPr>
              <w:lang w:val="en-GB"/>
            </w:rPr>
            <w:t>, vol. 22, no. 12, 2022, doi: 10.3390/s22124637.</w:t>
          </w:r>
        </w:p>
        <w:p w14:paraId="3195F598" w14:textId="77777777" w:rsidR="00472881" w:rsidRPr="00472881" w:rsidRDefault="00472881" w:rsidP="00472881">
          <w:pPr>
            <w:pStyle w:val="CitaviBibliographyEntry"/>
            <w:rPr>
              <w:lang w:val="en-GB"/>
            </w:rPr>
          </w:pPr>
          <w:r w:rsidRPr="00472881">
            <w:rPr>
              <w:lang w:val="en-GB"/>
            </w:rPr>
            <w:t>[21]</w:t>
          </w:r>
          <w:r w:rsidRPr="00472881">
            <w:rPr>
              <w:lang w:val="en-GB"/>
            </w:rPr>
            <w:tab/>
          </w:r>
          <w:bookmarkStart w:id="141" w:name="_CTVL001059fcaebba8a48f1beeb15bf3442384e"/>
          <w:r w:rsidRPr="00472881">
            <w:rPr>
              <w:lang w:val="en-GB"/>
            </w:rPr>
            <w:t>M. R. Wróbel, J. Szymukowicz, and P. Weichbroth, "Using Continuous Integration Techniques in Open Source Projects—An Exploratory Study,"</w:t>
          </w:r>
          <w:bookmarkEnd w:id="141"/>
          <w:r w:rsidRPr="00472881">
            <w:rPr>
              <w:lang w:val="en-GB"/>
            </w:rPr>
            <w:t xml:space="preserve"> </w:t>
          </w:r>
          <w:r w:rsidRPr="00472881">
            <w:rPr>
              <w:i/>
              <w:lang w:val="en-GB"/>
            </w:rPr>
            <w:t>IEEE Access</w:t>
          </w:r>
          <w:r w:rsidRPr="00472881">
            <w:rPr>
              <w:lang w:val="en-GB"/>
            </w:rPr>
            <w:t>, vol. 11, pp. 113848–113863, 2023, doi: 10.1109/ACCESS.2023.3324536.</w:t>
          </w:r>
        </w:p>
        <w:p w14:paraId="2E32FD5D" w14:textId="77777777" w:rsidR="00472881" w:rsidRPr="00472881" w:rsidRDefault="00472881" w:rsidP="00472881">
          <w:pPr>
            <w:pStyle w:val="CitaviBibliographyEntry"/>
            <w:rPr>
              <w:lang w:val="en-GB"/>
            </w:rPr>
          </w:pPr>
          <w:r w:rsidRPr="00472881">
            <w:rPr>
              <w:lang w:val="en-GB"/>
            </w:rPr>
            <w:t>[22]</w:t>
          </w:r>
          <w:r w:rsidRPr="00472881">
            <w:rPr>
              <w:lang w:val="en-GB"/>
            </w:rPr>
            <w:tab/>
          </w:r>
          <w:bookmarkStart w:id="142" w:name="_CTVL001333d5082220e401685b184302aaa2d34"/>
          <w:r w:rsidRPr="00472881">
            <w:rPr>
              <w:i/>
              <w:lang w:val="en-GB"/>
            </w:rPr>
            <w:t>Merge requests | GitLab Docs.</w:t>
          </w:r>
          <w:bookmarkEnd w:id="142"/>
          <w:r w:rsidRPr="00472881">
            <w:rPr>
              <w:i/>
              <w:lang w:val="en-GB"/>
            </w:rPr>
            <w:t xml:space="preserve"> </w:t>
          </w:r>
          <w:r w:rsidRPr="00472881">
            <w:rPr>
              <w:lang w:val="en-GB"/>
            </w:rPr>
            <w:t>[Online]. Available: https://​docs.gitlab.com​/​user/​project/​merge_​requests/​ (accessed: Sep. 8 2025).</w:t>
          </w:r>
        </w:p>
        <w:p w14:paraId="50884621" w14:textId="77777777" w:rsidR="00472881" w:rsidRPr="00472881" w:rsidRDefault="00472881" w:rsidP="00472881">
          <w:pPr>
            <w:pStyle w:val="CitaviBibliographyEntry"/>
            <w:rPr>
              <w:lang w:val="en-GB"/>
            </w:rPr>
          </w:pPr>
          <w:r w:rsidRPr="00472881">
            <w:rPr>
              <w:lang w:val="en-GB"/>
            </w:rPr>
            <w:t>[23]</w:t>
          </w:r>
          <w:r w:rsidRPr="00472881">
            <w:rPr>
              <w:lang w:val="en-GB"/>
            </w:rPr>
            <w:tab/>
          </w:r>
          <w:bookmarkStart w:id="143" w:name="_CTVL0018fdc0c712c234b93b4faae92299f039f"/>
          <w:r w:rsidRPr="00472881">
            <w:rPr>
              <w:lang w:val="en-GB"/>
            </w:rPr>
            <w:t>C. Bird and T. Menzies, Eds.,</w:t>
          </w:r>
          <w:bookmarkEnd w:id="143"/>
          <w:r w:rsidRPr="00472881">
            <w:rPr>
              <w:lang w:val="en-GB"/>
            </w:rPr>
            <w:t xml:space="preserve"> </w:t>
          </w:r>
          <w:r w:rsidRPr="00472881">
            <w:rPr>
              <w:i/>
              <w:lang w:val="en-GB"/>
            </w:rPr>
            <w:t>The art and science of analyzing software data</w:t>
          </w:r>
          <w:r w:rsidRPr="00472881">
            <w:rPr>
              <w:lang w:val="en-GB"/>
            </w:rPr>
            <w:t>. Amsterdam: Elsevier, 2015. [Online]. Available: http://​www.sciencedirect.com​/​science/​book/​9780124115194</w:t>
          </w:r>
        </w:p>
        <w:p w14:paraId="2F7FABB0" w14:textId="77777777" w:rsidR="00472881" w:rsidRPr="00472881" w:rsidRDefault="00472881" w:rsidP="00472881">
          <w:pPr>
            <w:pStyle w:val="CitaviBibliographyEntry"/>
            <w:rPr>
              <w:lang w:val="en-GB"/>
            </w:rPr>
          </w:pPr>
          <w:r w:rsidRPr="00472881">
            <w:rPr>
              <w:lang w:val="en-GB"/>
            </w:rPr>
            <w:t>[24]</w:t>
          </w:r>
          <w:r w:rsidRPr="00472881">
            <w:rPr>
              <w:lang w:val="en-GB"/>
            </w:rPr>
            <w:tab/>
          </w:r>
          <w:bookmarkStart w:id="144" w:name="_CTVL0012dd0a396fd27407f8c7b4c2b8a61943f"/>
          <w:r w:rsidRPr="00472881">
            <w:rPr>
              <w:lang w:val="en-GB"/>
            </w:rPr>
            <w:t>M. V. Mantyla and C. Lassenius, "What Types of Defects Are Really Discovered in Code Reviews?,"</w:t>
          </w:r>
          <w:bookmarkEnd w:id="144"/>
          <w:r w:rsidRPr="00472881">
            <w:rPr>
              <w:lang w:val="en-GB"/>
            </w:rPr>
            <w:t xml:space="preserve"> </w:t>
          </w:r>
          <w:r w:rsidRPr="00472881">
            <w:rPr>
              <w:i/>
              <w:lang w:val="en-GB"/>
            </w:rPr>
            <w:t>IIEEE Trans. Software Eng.</w:t>
          </w:r>
          <w:r w:rsidRPr="00472881">
            <w:rPr>
              <w:lang w:val="en-GB"/>
            </w:rPr>
            <w:t>, vol. 35, no. 3, pp. 430–448, 2009, doi: 10.1109/TSE.2008.71.</w:t>
          </w:r>
        </w:p>
        <w:p w14:paraId="5896A94C" w14:textId="77777777" w:rsidR="00472881" w:rsidRPr="00472881" w:rsidRDefault="00472881" w:rsidP="00472881">
          <w:pPr>
            <w:pStyle w:val="CitaviBibliographyEntry"/>
            <w:rPr>
              <w:lang w:val="en-GB"/>
            </w:rPr>
          </w:pPr>
          <w:r w:rsidRPr="00472881">
            <w:rPr>
              <w:lang w:val="en-GB"/>
            </w:rPr>
            <w:t>[25]</w:t>
          </w:r>
          <w:r w:rsidRPr="00472881">
            <w:rPr>
              <w:lang w:val="en-GB"/>
            </w:rPr>
            <w:tab/>
          </w:r>
          <w:bookmarkStart w:id="145" w:name="_CTVL0015bdda8ccfa56454e83a8a071e50e1f48"/>
          <w:r w:rsidRPr="00472881">
            <w:rPr>
              <w:lang w:val="en-GB"/>
            </w:rPr>
            <w:t>Yangyang Zhao, "The Impact of Continuous Integration on Other Software Development Practices: A Large-Scale Empirical Study,"</w:t>
          </w:r>
        </w:p>
        <w:bookmarkEnd w:id="145"/>
        <w:p w14:paraId="2D981BCB" w14:textId="77777777" w:rsidR="00472881" w:rsidRPr="00472881" w:rsidRDefault="00472881" w:rsidP="00472881">
          <w:pPr>
            <w:pStyle w:val="CitaviBibliographyEntry"/>
            <w:rPr>
              <w:lang w:val="en-GB"/>
            </w:rPr>
          </w:pPr>
          <w:r w:rsidRPr="00472881">
            <w:rPr>
              <w:lang w:val="en-GB"/>
            </w:rPr>
            <w:lastRenderedPageBreak/>
            <w:t>[26]</w:t>
          </w:r>
          <w:r w:rsidRPr="00472881">
            <w:rPr>
              <w:lang w:val="en-GB"/>
            </w:rPr>
            <w:tab/>
          </w:r>
          <w:bookmarkStart w:id="146" w:name="_CTVL00140d7a0e188d24b1a95b9cad5002434c5"/>
          <w:r w:rsidRPr="00472881">
            <w:rPr>
              <w:lang w:val="en-GB"/>
            </w:rPr>
            <w:t>P. Rodrígue</w:t>
          </w:r>
          <w:bookmarkEnd w:id="146"/>
          <w:r w:rsidRPr="00472881">
            <w:rPr>
              <w:lang w:val="en-GB"/>
            </w:rPr>
            <w:t>z</w:t>
          </w:r>
          <w:r w:rsidRPr="00472881">
            <w:rPr>
              <w:i/>
              <w:lang w:val="en-GB"/>
            </w:rPr>
            <w:t xml:space="preserve"> et al., </w:t>
          </w:r>
          <w:r w:rsidRPr="00472881">
            <w:rPr>
              <w:lang w:val="en-GB"/>
            </w:rPr>
            <w:t xml:space="preserve">"Continuous deployment of software intensive products and services: A systematic mapping study," </w:t>
          </w:r>
          <w:r w:rsidRPr="00472881">
            <w:rPr>
              <w:i/>
              <w:lang w:val="en-GB"/>
            </w:rPr>
            <w:t>Journal of Systems and Software</w:t>
          </w:r>
          <w:r w:rsidRPr="00472881">
            <w:rPr>
              <w:lang w:val="en-GB"/>
            </w:rPr>
            <w:t>, vol. 123, pp. 263–291, 2017, doi: 10.1016/j.jss.2015.12.015.</w:t>
          </w:r>
        </w:p>
        <w:p w14:paraId="1323E103" w14:textId="77777777" w:rsidR="00472881" w:rsidRPr="00472881" w:rsidRDefault="00472881" w:rsidP="00472881">
          <w:pPr>
            <w:pStyle w:val="CitaviBibliographyEntry"/>
            <w:rPr>
              <w:lang w:val="en-GB"/>
            </w:rPr>
          </w:pPr>
          <w:r w:rsidRPr="00472881">
            <w:rPr>
              <w:lang w:val="en-GB"/>
            </w:rPr>
            <w:t>[27]</w:t>
          </w:r>
          <w:r w:rsidRPr="00472881">
            <w:rPr>
              <w:lang w:val="en-GB"/>
            </w:rPr>
            <w:tab/>
          </w:r>
          <w:bookmarkStart w:id="147" w:name="_CTVL00135fd0abaabd1444f9fa2084ccb83f7c0"/>
          <w:r w:rsidRPr="00472881">
            <w:rPr>
              <w:lang w:val="en-GB"/>
            </w:rPr>
            <w:t>IEEE, "A Closer Look on the Difficulties to Determine the Quality of Software Requirements,"</w:t>
          </w:r>
        </w:p>
        <w:bookmarkEnd w:id="147"/>
        <w:p w14:paraId="65F5E418" w14:textId="77777777" w:rsidR="00472881" w:rsidRPr="00472881" w:rsidRDefault="00472881" w:rsidP="00472881">
          <w:pPr>
            <w:pStyle w:val="CitaviBibliographyEntry"/>
            <w:rPr>
              <w:lang w:val="en-GB"/>
            </w:rPr>
          </w:pPr>
          <w:r w:rsidRPr="00472881">
            <w:rPr>
              <w:lang w:val="en-GB"/>
            </w:rPr>
            <w:t>[28]</w:t>
          </w:r>
          <w:r w:rsidRPr="00472881">
            <w:rPr>
              <w:lang w:val="en-GB"/>
            </w:rPr>
            <w:tab/>
          </w:r>
          <w:bookmarkStart w:id="148" w:name="_CTVL001445bb74b08fb452cb03adc16d7873c9e"/>
          <w:r w:rsidRPr="00472881">
            <w:rPr>
              <w:lang w:val="en-GB"/>
            </w:rPr>
            <w:t>Artem Boyarchuk, "Approach to the Analysis of Software Requirements Specification on Its Structure Correctness,"</w:t>
          </w:r>
        </w:p>
        <w:bookmarkEnd w:id="148"/>
        <w:p w14:paraId="6289AF82" w14:textId="77777777" w:rsidR="00472881" w:rsidRPr="00472881" w:rsidRDefault="00472881" w:rsidP="00472881">
          <w:pPr>
            <w:pStyle w:val="CitaviBibliographyEntry"/>
            <w:rPr>
              <w:lang w:val="en-GB"/>
            </w:rPr>
          </w:pPr>
          <w:r w:rsidRPr="00472881">
            <w:rPr>
              <w:lang w:val="en-GB"/>
            </w:rPr>
            <w:t>[29]</w:t>
          </w:r>
          <w:r w:rsidRPr="00472881">
            <w:rPr>
              <w:lang w:val="en-GB"/>
            </w:rPr>
            <w:tab/>
          </w:r>
          <w:bookmarkStart w:id="149" w:name="_CTVL001fcce8bedcc8c4e288cfadc7271e73ff1"/>
          <w:r w:rsidRPr="00472881">
            <w:rPr>
              <w:lang w:val="en-GB"/>
            </w:rPr>
            <w:t>I. Atou</w:t>
          </w:r>
          <w:bookmarkEnd w:id="149"/>
          <w:r w:rsidRPr="00472881">
            <w:rPr>
              <w:lang w:val="en-GB"/>
            </w:rPr>
            <w:t>m</w:t>
          </w:r>
          <w:r w:rsidRPr="00472881">
            <w:rPr>
              <w:i/>
              <w:lang w:val="en-GB"/>
            </w:rPr>
            <w:t xml:space="preserve"> et al., </w:t>
          </w:r>
          <w:r w:rsidRPr="00472881">
            <w:rPr>
              <w:lang w:val="en-GB"/>
            </w:rPr>
            <w:t xml:space="preserve">"Challenges of Software Requirements Quality Assurance and Validation: A Systematic Literature Review," </w:t>
          </w:r>
          <w:r w:rsidRPr="00472881">
            <w:rPr>
              <w:i/>
              <w:lang w:val="en-GB"/>
            </w:rPr>
            <w:t>IEEE Access</w:t>
          </w:r>
          <w:r w:rsidRPr="00472881">
            <w:rPr>
              <w:lang w:val="en-GB"/>
            </w:rPr>
            <w:t>, vol. 9, pp. 137613–137634, 2021, doi: 10.1109/ACCESS.2021.3117989.</w:t>
          </w:r>
        </w:p>
        <w:p w14:paraId="2C696207" w14:textId="77777777" w:rsidR="00472881" w:rsidRPr="00472881" w:rsidRDefault="00472881" w:rsidP="00472881">
          <w:pPr>
            <w:pStyle w:val="CitaviBibliographyEntry"/>
            <w:rPr>
              <w:lang w:val="en-GB"/>
            </w:rPr>
          </w:pPr>
          <w:r w:rsidRPr="00472881">
            <w:rPr>
              <w:lang w:val="en-GB"/>
            </w:rPr>
            <w:t>[30]</w:t>
          </w:r>
          <w:r w:rsidRPr="00472881">
            <w:rPr>
              <w:lang w:val="en-GB"/>
            </w:rPr>
            <w:tab/>
          </w:r>
          <w:bookmarkStart w:id="150" w:name="_CTVL001811593783794477bbd75c4806ba6b893"/>
          <w:r w:rsidRPr="00472881">
            <w:rPr>
              <w:lang w:val="en-GB"/>
            </w:rPr>
            <w:t>L. Montgomery, D. Fucci, A. Bouraffa, L. Scholz, and W. Maalej, "Empirical research on requirements quality: a systematic mapping study,"</w:t>
          </w:r>
          <w:bookmarkEnd w:id="150"/>
          <w:r w:rsidRPr="00472881">
            <w:rPr>
              <w:lang w:val="en-GB"/>
            </w:rPr>
            <w:t xml:space="preserve"> </w:t>
          </w:r>
          <w:r w:rsidRPr="00472881">
            <w:rPr>
              <w:i/>
              <w:lang w:val="en-GB"/>
            </w:rPr>
            <w:t>Requirements Eng</w:t>
          </w:r>
          <w:r w:rsidRPr="00472881">
            <w:rPr>
              <w:lang w:val="en-GB"/>
            </w:rPr>
            <w:t>, vol. 27, no. 2, pp. 183–209, 2022, doi: 10.1007/s00766-021-00367-z.</w:t>
          </w:r>
        </w:p>
        <w:p w14:paraId="55D79103" w14:textId="77777777" w:rsidR="00472881" w:rsidRPr="00472881" w:rsidRDefault="00472881" w:rsidP="00472881">
          <w:pPr>
            <w:pStyle w:val="CitaviBibliographyEntry"/>
            <w:rPr>
              <w:lang w:val="en-GB"/>
            </w:rPr>
          </w:pPr>
          <w:r w:rsidRPr="00472881">
            <w:rPr>
              <w:lang w:val="en-GB"/>
            </w:rPr>
            <w:t>[31]</w:t>
          </w:r>
          <w:r w:rsidRPr="00472881">
            <w:rPr>
              <w:lang w:val="en-GB"/>
            </w:rPr>
            <w:tab/>
          </w:r>
          <w:bookmarkStart w:id="151" w:name="_CTVL0010992ec1dbd584c309df8ad156bf1d8fc"/>
          <w:r w:rsidRPr="00472881">
            <w:rPr>
              <w:lang w:val="en-GB"/>
            </w:rPr>
            <w:t>E. Buchmann and S. Hauser, "Text Mining for Standardized Quality Criteria of Natural-Language IT-Requirements," in</w:t>
          </w:r>
          <w:bookmarkEnd w:id="151"/>
          <w:r w:rsidRPr="00472881">
            <w:rPr>
              <w:lang w:val="en-GB"/>
            </w:rPr>
            <w:t xml:space="preserve"> </w:t>
          </w:r>
          <w:r w:rsidRPr="00472881">
            <w:rPr>
              <w:i/>
              <w:lang w:val="en-GB"/>
            </w:rPr>
            <w:t>2021 IEEE 29th International Requirements Engineering Conference (RE)</w:t>
          </w:r>
          <w:r w:rsidRPr="00472881">
            <w:rPr>
              <w:lang w:val="en-GB"/>
            </w:rPr>
            <w:t>, Notre Dame, IN, USA, Sep. 2021 - Sep. 2021, pp. 390–395.</w:t>
          </w:r>
        </w:p>
        <w:p w14:paraId="1023FDDC" w14:textId="77777777" w:rsidR="00472881" w:rsidRPr="00472881" w:rsidRDefault="00472881" w:rsidP="00472881">
          <w:pPr>
            <w:pStyle w:val="CitaviBibliographyEntry"/>
            <w:rPr>
              <w:lang w:val="en-GB"/>
            </w:rPr>
          </w:pPr>
          <w:r w:rsidRPr="00472881">
            <w:rPr>
              <w:lang w:val="en-GB"/>
            </w:rPr>
            <w:t>[32]</w:t>
          </w:r>
          <w:r w:rsidRPr="00472881">
            <w:rPr>
              <w:lang w:val="en-GB"/>
            </w:rPr>
            <w:tab/>
          </w:r>
          <w:bookmarkStart w:id="152" w:name="_CTVL001f65f696e5d9c48708cf6d894340cceba"/>
          <w:r w:rsidRPr="00472881">
            <w:rPr>
              <w:lang w:val="en-GB"/>
            </w:rPr>
            <w:t>C. Kumar Sahu, V. Rai, and V. Roshan, "Well-Formed Quality of System Requirements for Verifying to ISO 29148-2018: A Natural Language Processing (NLP) Based Framework and Quantitative Metric," in</w:t>
          </w:r>
          <w:bookmarkEnd w:id="152"/>
          <w:r w:rsidRPr="00472881">
            <w:rPr>
              <w:lang w:val="en-GB"/>
            </w:rPr>
            <w:t xml:space="preserve"> </w:t>
          </w:r>
          <w:r w:rsidRPr="00472881">
            <w:rPr>
              <w:i/>
              <w:lang w:val="en-GB"/>
            </w:rPr>
            <w:t>Volume 2B: 44th Computers and Information in Engineering Conference (CIE)</w:t>
          </w:r>
          <w:r w:rsidRPr="00472881">
            <w:rPr>
              <w:lang w:val="en-GB"/>
            </w:rPr>
            <w:t>, Washington, DC, USA, 08252024.</w:t>
          </w:r>
        </w:p>
        <w:p w14:paraId="544C5484" w14:textId="77777777" w:rsidR="00472881" w:rsidRPr="00472881" w:rsidRDefault="00472881" w:rsidP="00472881">
          <w:pPr>
            <w:pStyle w:val="CitaviBibliographyEntry"/>
            <w:rPr>
              <w:lang w:val="en-GB"/>
            </w:rPr>
          </w:pPr>
          <w:r w:rsidRPr="00472881">
            <w:rPr>
              <w:lang w:val="en-GB"/>
            </w:rPr>
            <w:t>[33]</w:t>
          </w:r>
          <w:r w:rsidRPr="00472881">
            <w:rPr>
              <w:lang w:val="en-GB"/>
            </w:rPr>
            <w:tab/>
          </w:r>
          <w:bookmarkStart w:id="153" w:name="_CTVL00129b0dfc0679c43f3875fbe017dadea5c"/>
          <w:r w:rsidRPr="00472881">
            <w:rPr>
              <w:lang w:val="en-GB"/>
            </w:rPr>
            <w:t>S. Ya</w:t>
          </w:r>
          <w:bookmarkEnd w:id="153"/>
          <w:r w:rsidRPr="00472881">
            <w:rPr>
              <w:lang w:val="en-GB"/>
            </w:rPr>
            <w:t>o</w:t>
          </w:r>
          <w:r w:rsidRPr="00472881">
            <w:rPr>
              <w:i/>
              <w:lang w:val="en-GB"/>
            </w:rPr>
            <w:t xml:space="preserve"> et al., </w:t>
          </w:r>
          <w:r w:rsidRPr="00472881">
            <w:rPr>
              <w:lang w:val="en-GB"/>
            </w:rPr>
            <w:t>"Tree of Thoughts: Deliberate Problem Solving with Large Language Models," May. 2023. [Online]. Available: http://​arxiv.org​/​pdf/​2305.10601</w:t>
          </w:r>
        </w:p>
        <w:p w14:paraId="780B8236" w14:textId="77777777" w:rsidR="00472881" w:rsidRPr="00472881" w:rsidRDefault="00472881" w:rsidP="00472881">
          <w:pPr>
            <w:pStyle w:val="CitaviBibliographyEntry"/>
            <w:rPr>
              <w:lang w:val="en-GB"/>
            </w:rPr>
          </w:pPr>
          <w:r w:rsidRPr="00472881">
            <w:rPr>
              <w:lang w:val="en-GB"/>
            </w:rPr>
            <w:t>[34]</w:t>
          </w:r>
          <w:r w:rsidRPr="00472881">
            <w:rPr>
              <w:lang w:val="en-GB"/>
            </w:rPr>
            <w:tab/>
          </w:r>
          <w:bookmarkStart w:id="154" w:name="_CTVL001d45d3bbc12ec40c2a79034c28701c22f"/>
          <w:r w:rsidRPr="00472881">
            <w:rPr>
              <w:lang w:val="en-GB"/>
            </w:rPr>
            <w:t>J. D. Zamfirescu-Pereira, R. Y. Wong, B. Hartmann, and Q. Yang, "Why Johnny Can’t Prompt: How Non-AI Experts Try (and Fail) to Design LLM Prompts," in</w:t>
          </w:r>
          <w:bookmarkEnd w:id="154"/>
          <w:r w:rsidRPr="00472881">
            <w:rPr>
              <w:lang w:val="en-GB"/>
            </w:rPr>
            <w:t xml:space="preserve"> </w:t>
          </w:r>
          <w:r w:rsidRPr="00472881">
            <w:rPr>
              <w:i/>
              <w:lang w:val="en-GB"/>
            </w:rPr>
            <w:t>Proceedings of the 2023 CHI Conference on Human Factors in Computing Systems</w:t>
          </w:r>
          <w:r w:rsidRPr="00472881">
            <w:rPr>
              <w:lang w:val="en-GB"/>
            </w:rPr>
            <w:t>, Hamburg Germany, 2023, pp. 1–21.</w:t>
          </w:r>
        </w:p>
        <w:p w14:paraId="18C5E178" w14:textId="77777777" w:rsidR="00472881" w:rsidRPr="00472881" w:rsidRDefault="00472881" w:rsidP="00472881">
          <w:pPr>
            <w:pStyle w:val="CitaviBibliographyEntry"/>
            <w:rPr>
              <w:lang w:val="en-GB"/>
            </w:rPr>
          </w:pPr>
          <w:r w:rsidRPr="00472881">
            <w:rPr>
              <w:lang w:val="en-GB"/>
            </w:rPr>
            <w:t>[35]</w:t>
          </w:r>
          <w:r w:rsidRPr="00472881">
            <w:rPr>
              <w:lang w:val="en-GB"/>
            </w:rPr>
            <w:tab/>
          </w:r>
          <w:bookmarkStart w:id="155" w:name="_CTVL001274d7a432def4f369b454b288544d65a"/>
          <w:r w:rsidRPr="00472881">
            <w:rPr>
              <w:i/>
              <w:lang w:val="en-GB"/>
            </w:rPr>
            <w:t>Function calling - OpenAI API.</w:t>
          </w:r>
          <w:bookmarkEnd w:id="155"/>
          <w:r w:rsidRPr="00472881">
            <w:rPr>
              <w:i/>
              <w:lang w:val="en-GB"/>
            </w:rPr>
            <w:t xml:space="preserve"> </w:t>
          </w:r>
          <w:r w:rsidRPr="00472881">
            <w:rPr>
              <w:lang w:val="en-GB"/>
            </w:rPr>
            <w:t>[Online]. Available: https://​platform.openai.com​/​docs/​guides/​function-​calling (accessed: Sep. 8 2025).</w:t>
          </w:r>
        </w:p>
        <w:p w14:paraId="149902D0" w14:textId="77777777" w:rsidR="00472881" w:rsidRPr="00472881" w:rsidRDefault="00472881" w:rsidP="00472881">
          <w:pPr>
            <w:pStyle w:val="CitaviBibliographyEntry"/>
            <w:rPr>
              <w:lang w:val="en-GB"/>
            </w:rPr>
          </w:pPr>
          <w:r w:rsidRPr="00472881">
            <w:rPr>
              <w:lang w:val="en-GB"/>
            </w:rPr>
            <w:t>[36]</w:t>
          </w:r>
          <w:r w:rsidRPr="00472881">
            <w:rPr>
              <w:lang w:val="en-GB"/>
            </w:rPr>
            <w:tab/>
          </w:r>
          <w:bookmarkStart w:id="156" w:name="_CTVL001389d767b517e47fda48a04ee20089080"/>
          <w:r w:rsidRPr="00472881">
            <w:rPr>
              <w:lang w:val="en-GB"/>
            </w:rPr>
            <w:t>M. A. Ferrag, N. Tihanyi, D. Hamouda, L. Maglaras, and M. Debbah, "From Prompt Injections to Protocol Exploits: Threats in LLM-Powered AI Agents Workflows," Jun. 2025. [Online]. Available: http://​arxiv.org​/​pdf/​2506.23260</w:t>
          </w:r>
        </w:p>
        <w:bookmarkEnd w:id="156"/>
        <w:p w14:paraId="4E858074" w14:textId="77777777" w:rsidR="00472881" w:rsidRPr="00472881" w:rsidRDefault="00472881" w:rsidP="00472881">
          <w:pPr>
            <w:pStyle w:val="CitaviBibliographyEntry"/>
            <w:rPr>
              <w:lang w:val="en-GB"/>
            </w:rPr>
          </w:pPr>
          <w:r w:rsidRPr="00472881">
            <w:rPr>
              <w:lang w:val="en-GB"/>
            </w:rPr>
            <w:t>[37]</w:t>
          </w:r>
          <w:r w:rsidRPr="00472881">
            <w:rPr>
              <w:lang w:val="en-GB"/>
            </w:rPr>
            <w:tab/>
          </w:r>
          <w:bookmarkStart w:id="157" w:name="_CTVL001e855ab45f08f46608ced6dc58308c5cc"/>
          <w:r w:rsidRPr="00472881">
            <w:rPr>
              <w:lang w:val="en-GB"/>
            </w:rPr>
            <w:t>M. J. Wooldridge,</w:t>
          </w:r>
          <w:bookmarkEnd w:id="157"/>
          <w:r w:rsidRPr="00472881">
            <w:rPr>
              <w:lang w:val="en-GB"/>
            </w:rPr>
            <w:t xml:space="preserve"> </w:t>
          </w:r>
          <w:r w:rsidRPr="00472881">
            <w:rPr>
              <w:i/>
              <w:lang w:val="en-GB"/>
            </w:rPr>
            <w:t>An introduction to multiagent systems</w:t>
          </w:r>
          <w:r w:rsidRPr="00472881">
            <w:rPr>
              <w:lang w:val="en-GB"/>
            </w:rPr>
            <w:t>. Chichester, West Sussex: Wiley, 2009.</w:t>
          </w:r>
        </w:p>
        <w:p w14:paraId="4C54F438" w14:textId="77777777" w:rsidR="00472881" w:rsidRPr="00472881" w:rsidRDefault="00472881" w:rsidP="00472881">
          <w:pPr>
            <w:pStyle w:val="CitaviBibliographyEntry"/>
            <w:rPr>
              <w:lang w:val="en-GB"/>
            </w:rPr>
          </w:pPr>
          <w:r w:rsidRPr="00472881">
            <w:rPr>
              <w:lang w:val="en-GB"/>
            </w:rPr>
            <w:lastRenderedPageBreak/>
            <w:t>[38]</w:t>
          </w:r>
          <w:r w:rsidRPr="00472881">
            <w:rPr>
              <w:lang w:val="en-GB"/>
            </w:rPr>
            <w:tab/>
          </w:r>
          <w:bookmarkStart w:id="158" w:name="_CTVL0019eb30964576241129ed4350d54e121f0"/>
          <w:r w:rsidRPr="00472881">
            <w:rPr>
              <w:lang w:val="en-GB"/>
            </w:rPr>
            <w:t>N. R. Jennings, K. Sycara, and M. Wooldridge, "A Roadmap of Agent Research and Development,"</w:t>
          </w:r>
          <w:bookmarkEnd w:id="158"/>
          <w:r w:rsidRPr="00472881">
            <w:rPr>
              <w:lang w:val="en-GB"/>
            </w:rPr>
            <w:t xml:space="preserve"> </w:t>
          </w:r>
          <w:r w:rsidRPr="00472881">
            <w:rPr>
              <w:i/>
              <w:lang w:val="en-GB"/>
            </w:rPr>
            <w:t>Autonomous Agents and Multi-Agent Systems</w:t>
          </w:r>
          <w:r w:rsidRPr="00472881">
            <w:rPr>
              <w:lang w:val="en-GB"/>
            </w:rPr>
            <w:t>, vol. 1, no. 1, pp. 7–38, 1998, doi: 10.1023/A:1010090405266.</w:t>
          </w:r>
        </w:p>
        <w:p w14:paraId="4A17D155" w14:textId="77777777" w:rsidR="00472881" w:rsidRPr="00472881" w:rsidRDefault="00472881" w:rsidP="00472881">
          <w:pPr>
            <w:pStyle w:val="CitaviBibliographyEntry"/>
            <w:rPr>
              <w:lang w:val="en-GB"/>
            </w:rPr>
          </w:pPr>
          <w:r w:rsidRPr="00472881">
            <w:rPr>
              <w:lang w:val="en-GB"/>
            </w:rPr>
            <w:t>[39]</w:t>
          </w:r>
          <w:r w:rsidRPr="00472881">
            <w:rPr>
              <w:lang w:val="en-GB"/>
            </w:rPr>
            <w:tab/>
          </w:r>
          <w:bookmarkStart w:id="159" w:name="_CTVL001a1d256f1a0b74c469afbd586f8fa897f"/>
          <w:r w:rsidRPr="00472881">
            <w:rPr>
              <w:lang w:val="en-GB"/>
            </w:rPr>
            <w:t>S. Russell, P. Norvig, and A. Intelligence, "A modern approach,"</w:t>
          </w:r>
          <w:bookmarkEnd w:id="159"/>
          <w:r w:rsidRPr="00472881">
            <w:rPr>
              <w:lang w:val="en-GB"/>
            </w:rPr>
            <w:t xml:space="preserve"> </w:t>
          </w:r>
          <w:r w:rsidRPr="00472881">
            <w:rPr>
              <w:i/>
              <w:lang w:val="en-GB"/>
            </w:rPr>
            <w:t>Artificial Intelligence. Prentice-Hall, Egnlewood Cliffs</w:t>
          </w:r>
          <w:r w:rsidRPr="00472881">
            <w:rPr>
              <w:lang w:val="en-GB"/>
            </w:rPr>
            <w:t>, vol. 25, no. 27, pp. 79–80, 1995.</w:t>
          </w:r>
        </w:p>
        <w:p w14:paraId="3CBA15E5" w14:textId="77777777" w:rsidR="00472881" w:rsidRPr="00472881" w:rsidRDefault="00472881" w:rsidP="00472881">
          <w:pPr>
            <w:pStyle w:val="CitaviBibliographyEntry"/>
            <w:rPr>
              <w:lang w:val="en-GB"/>
            </w:rPr>
          </w:pPr>
          <w:r w:rsidRPr="00472881">
            <w:rPr>
              <w:lang w:val="en-GB"/>
            </w:rPr>
            <w:t>[40]</w:t>
          </w:r>
          <w:r w:rsidRPr="00472881">
            <w:rPr>
              <w:lang w:val="en-GB"/>
            </w:rPr>
            <w:tab/>
          </w:r>
          <w:bookmarkStart w:id="160" w:name="_CTVL00179725e66bbe24a38ac310e194c92fd2c"/>
          <w:r w:rsidRPr="00472881">
            <w:rPr>
              <w:lang w:val="en-GB"/>
            </w:rPr>
            <w:t>W. Jager, R. Verbrugge, A. Flache, G. de Roo, L. Hoogduin, and C. Hemelrijk,</w:t>
          </w:r>
          <w:bookmarkEnd w:id="160"/>
          <w:r w:rsidRPr="00472881">
            <w:rPr>
              <w:lang w:val="en-GB"/>
            </w:rPr>
            <w:t xml:space="preserve"> </w:t>
          </w:r>
          <w:r w:rsidRPr="00472881">
            <w:rPr>
              <w:i/>
              <w:lang w:val="en-GB"/>
            </w:rPr>
            <w:t>Advances in Social Simulation 2015</w:t>
          </w:r>
          <w:r w:rsidRPr="00472881">
            <w:rPr>
              <w:lang w:val="en-GB"/>
            </w:rPr>
            <w:t>. Cham: Springer International Publishing, 2017.</w:t>
          </w:r>
        </w:p>
        <w:p w14:paraId="527CDC9F" w14:textId="77777777" w:rsidR="00472881" w:rsidRPr="00472881" w:rsidRDefault="00472881" w:rsidP="00472881">
          <w:pPr>
            <w:pStyle w:val="CitaviBibliographyEntry"/>
            <w:rPr>
              <w:lang w:val="en-GB"/>
            </w:rPr>
          </w:pPr>
          <w:r w:rsidRPr="00472881">
            <w:rPr>
              <w:lang w:val="en-GB"/>
            </w:rPr>
            <w:t>[41]</w:t>
          </w:r>
          <w:r w:rsidRPr="00472881">
            <w:rPr>
              <w:lang w:val="en-GB"/>
            </w:rPr>
            <w:tab/>
          </w:r>
          <w:bookmarkStart w:id="161" w:name="_CTVL0018a720297803546869ea57888003d1938"/>
          <w:r w:rsidRPr="00472881">
            <w:rPr>
              <w:lang w:val="en-GB"/>
            </w:rPr>
            <w:t>"THE LOGICAL MODELLING OF COMPUTATIONALMULTI-AGENT SYSTEMS,"</w:t>
          </w:r>
        </w:p>
        <w:bookmarkEnd w:id="161"/>
        <w:p w14:paraId="55A8EF56" w14:textId="77777777" w:rsidR="00472881" w:rsidRPr="00472881" w:rsidRDefault="00472881" w:rsidP="00472881">
          <w:pPr>
            <w:pStyle w:val="CitaviBibliographyEntry"/>
            <w:rPr>
              <w:lang w:val="en-GB"/>
            </w:rPr>
          </w:pPr>
          <w:r w:rsidRPr="00472881">
            <w:rPr>
              <w:lang w:val="en-GB"/>
            </w:rPr>
            <w:t>[42]</w:t>
          </w:r>
          <w:r w:rsidRPr="00472881">
            <w:rPr>
              <w:lang w:val="en-GB"/>
            </w:rPr>
            <w:tab/>
          </w:r>
          <w:bookmarkStart w:id="162" w:name="_CTVL0010a34b95d996c4d6395a77b17baf1b78f"/>
          <w:r w:rsidRPr="00472881">
            <w:rPr>
              <w:lang w:val="en-GB"/>
            </w:rPr>
            <w:t>R. Calegari, G. Ciatto, V. Mascardi, and A. Omicini, "Logic-based technologies for multi-agent systems: a systematic literature review,"</w:t>
          </w:r>
          <w:bookmarkEnd w:id="162"/>
          <w:r w:rsidRPr="00472881">
            <w:rPr>
              <w:lang w:val="en-GB"/>
            </w:rPr>
            <w:t xml:space="preserve"> </w:t>
          </w:r>
          <w:r w:rsidRPr="00472881">
            <w:rPr>
              <w:i/>
              <w:lang w:val="en-GB"/>
            </w:rPr>
            <w:t>Autonomous Agents and Multi-Agent Systems</w:t>
          </w:r>
          <w:r w:rsidRPr="00472881">
            <w:rPr>
              <w:lang w:val="en-GB"/>
            </w:rPr>
            <w:t>, vol. 35, no. 1, 2021, doi: 10.1007/s10458-020-09478-3.</w:t>
          </w:r>
        </w:p>
        <w:p w14:paraId="3ABE7CD6" w14:textId="77777777" w:rsidR="00472881" w:rsidRPr="00472881" w:rsidRDefault="00472881" w:rsidP="00472881">
          <w:pPr>
            <w:pStyle w:val="CitaviBibliographyEntry"/>
            <w:rPr>
              <w:lang w:val="en-GB"/>
            </w:rPr>
          </w:pPr>
          <w:r w:rsidRPr="00472881">
            <w:rPr>
              <w:lang w:val="en-GB"/>
            </w:rPr>
            <w:t>[43]</w:t>
          </w:r>
          <w:r w:rsidRPr="00472881">
            <w:rPr>
              <w:lang w:val="en-GB"/>
            </w:rPr>
            <w:tab/>
          </w:r>
          <w:bookmarkStart w:id="163" w:name="_CTVL0011b41a10f78de4f7189b6a0a650cad7cb"/>
          <w:r w:rsidRPr="00472881">
            <w:rPr>
              <w:lang w:val="en-GB"/>
            </w:rPr>
            <w:t>T. Gu</w:t>
          </w:r>
          <w:bookmarkEnd w:id="163"/>
          <w:r w:rsidRPr="00472881">
            <w:rPr>
              <w:lang w:val="en-GB"/>
            </w:rPr>
            <w:t>o</w:t>
          </w:r>
          <w:r w:rsidRPr="00472881">
            <w:rPr>
              <w:i/>
              <w:lang w:val="en-GB"/>
            </w:rPr>
            <w:t xml:space="preserve"> et al., </w:t>
          </w:r>
          <w:r w:rsidRPr="00472881">
            <w:rPr>
              <w:lang w:val="en-GB"/>
            </w:rPr>
            <w:t>"Large Language Model based Multi-Agents: A Survey of Progress and Challenges," Jan. 2024. [Online]. Available: http://​arxiv.org​/​pdf/​2402.01680</w:t>
          </w:r>
        </w:p>
        <w:p w14:paraId="2E612D2B" w14:textId="77777777" w:rsidR="00472881" w:rsidRPr="00472881" w:rsidRDefault="00472881" w:rsidP="00472881">
          <w:pPr>
            <w:pStyle w:val="CitaviBibliographyEntry"/>
            <w:rPr>
              <w:lang w:val="en-GB"/>
            </w:rPr>
          </w:pPr>
          <w:r w:rsidRPr="00472881">
            <w:rPr>
              <w:lang w:val="en-GB"/>
            </w:rPr>
            <w:t>[44]</w:t>
          </w:r>
          <w:r w:rsidRPr="00472881">
            <w:rPr>
              <w:lang w:val="en-GB"/>
            </w:rPr>
            <w:tab/>
          </w:r>
          <w:bookmarkStart w:id="164" w:name="_CTVL00174bd1f5b219244d7a3c4ab10b118e196"/>
          <w:r w:rsidRPr="00472881">
            <w:rPr>
              <w:lang w:val="en-GB"/>
            </w:rPr>
            <w:t>A. Plaat, M. van Duijn, N. van Stein, M. Preuss, P. van der Putten, and K. J. Batenburg, "Agentic Large Language Models, a survey," 2025.</w:t>
          </w:r>
        </w:p>
        <w:bookmarkEnd w:id="164"/>
        <w:p w14:paraId="49F0F197" w14:textId="77777777" w:rsidR="00472881" w:rsidRPr="00472881" w:rsidRDefault="00472881" w:rsidP="00472881">
          <w:pPr>
            <w:pStyle w:val="CitaviBibliographyEntry"/>
            <w:rPr>
              <w:lang w:val="en-GB"/>
            </w:rPr>
          </w:pPr>
          <w:r w:rsidRPr="00472881">
            <w:rPr>
              <w:lang w:val="en-GB"/>
            </w:rPr>
            <w:t>[45]</w:t>
          </w:r>
          <w:r w:rsidRPr="00472881">
            <w:rPr>
              <w:lang w:val="en-GB"/>
            </w:rPr>
            <w:tab/>
          </w:r>
          <w:bookmarkStart w:id="165" w:name="_CTVL001a55a641cc51b4c59bddb00940c7da956"/>
          <w:r w:rsidRPr="00472881">
            <w:rPr>
              <w:lang w:val="en-GB"/>
            </w:rPr>
            <w:t>V. Botti, "Agentic AI and Multiagentic: Are We Reinventing the Wheel?," 2025.</w:t>
          </w:r>
        </w:p>
        <w:bookmarkEnd w:id="165"/>
        <w:p w14:paraId="4CDB3A1F" w14:textId="0DF90576" w:rsidR="00DB2CB0" w:rsidRPr="00472881" w:rsidRDefault="00472881" w:rsidP="00472881">
          <w:pPr>
            <w:pStyle w:val="CitaviBibliographyEntry"/>
            <w:rPr>
              <w:lang w:val="en-GB"/>
            </w:rPr>
          </w:pPr>
          <w:r w:rsidRPr="00472881">
            <w:rPr>
              <w:lang w:val="en-GB"/>
            </w:rPr>
            <w:t>[46]</w:t>
          </w:r>
          <w:r w:rsidRPr="00472881">
            <w:rPr>
              <w:lang w:val="en-GB"/>
            </w:rPr>
            <w:tab/>
          </w:r>
          <w:bookmarkStart w:id="166" w:name="_CTVL0015e9cb0c2317745abb5691dffdc49f2d9"/>
          <w:r w:rsidRPr="00472881">
            <w:rPr>
              <w:lang w:val="en-GB"/>
            </w:rPr>
            <w:t>D. J. Moore, "A Taxonomy of Hierarchical Multi-Agent Systems: Design Patterns, Coordination Mechanisms, and Industrial Applications," 2025</w:t>
          </w:r>
          <w:bookmarkEnd w:id="166"/>
          <w:r w:rsidRPr="00472881">
            <w:rPr>
              <w:lang w:val="en-GB"/>
            </w:rPr>
            <w:t>.</w:t>
          </w:r>
          <w:r w:rsidR="00DB2CB0" w:rsidRPr="0000465F">
            <w:fldChar w:fldCharType="end"/>
          </w:r>
        </w:p>
      </w:sdtContent>
    </w:sdt>
    <w:p w14:paraId="14C73E99" w14:textId="77777777" w:rsidR="00DB2CB0" w:rsidRPr="00012620" w:rsidRDefault="00DB2CB0" w:rsidP="00DB2CB0">
      <w:pPr>
        <w:rPr>
          <w:lang w:val="en-GB"/>
        </w:rPr>
      </w:pPr>
    </w:p>
    <w:sectPr w:rsidR="00DB2CB0" w:rsidRPr="00012620" w:rsidSect="00C565B8">
      <w:headerReference w:type="default" r:id="rId29"/>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9" w:author="Ivan Esau" w:date="2025-10-05T22:21:00Z" w:initials="IE">
    <w:p w14:paraId="5A3E9C06" w14:textId="77777777" w:rsidR="006807C9" w:rsidRDefault="006807C9" w:rsidP="006807C9">
      <w:pPr>
        <w:pStyle w:val="CommentText"/>
        <w:jc w:val="left"/>
      </w:pPr>
      <w:r>
        <w:rPr>
          <w:rStyle w:val="CommentReference"/>
        </w:rPr>
        <w:annotationRef/>
      </w:r>
      <w:r>
        <w:t>Quelle</w:t>
      </w:r>
    </w:p>
  </w:comment>
  <w:comment w:id="59" w:author="Ivan Esau" w:date="2025-10-04T21:31:00Z" w:initials="IE">
    <w:p w14:paraId="3739F2B9" w14:textId="26AFCF8E" w:rsidR="00BC35A8" w:rsidRPr="0000465F" w:rsidRDefault="00BC35A8" w:rsidP="00BC35A8">
      <w:pPr>
        <w:pStyle w:val="CommentText"/>
        <w:jc w:val="left"/>
      </w:pPr>
      <w:r w:rsidRPr="0000465F">
        <w:rPr>
          <w:rStyle w:val="CommentReference"/>
        </w:rPr>
        <w:annotationRef/>
      </w:r>
      <w:r w:rsidRPr="0000465F">
        <w:t>Bessere möglichkeit zur darstellung? Weniger text? Tabellarisch?</w:t>
      </w:r>
    </w:p>
  </w:comment>
  <w:comment w:id="76" w:author="Ivan Esau" w:date="2025-10-04T21:32:00Z" w:initials="IE">
    <w:p w14:paraId="7936C082" w14:textId="77777777" w:rsidR="00BC35A8" w:rsidRDefault="00BC35A8" w:rsidP="00BC35A8">
      <w:pPr>
        <w:pStyle w:val="CommentText"/>
        <w:jc w:val="left"/>
      </w:pPr>
      <w:r w:rsidRPr="0000465F">
        <w:rPr>
          <w:rStyle w:val="CommentReference"/>
        </w:rPr>
        <w:annotationRef/>
      </w:r>
      <w:r w:rsidRPr="0000465F">
        <w:t>Ausschnitt aus einem echten Prompt zeigen?</w:t>
      </w:r>
    </w:p>
  </w:comment>
  <w:comment w:id="94" w:author="Ivan Esau" w:date="2025-10-04T23:50:00Z" w:initials="IE">
    <w:p w14:paraId="48A08A4D" w14:textId="77777777" w:rsidR="002A7CCE" w:rsidRDefault="002A7CCE" w:rsidP="002A7CCE">
      <w:pPr>
        <w:pStyle w:val="CommentText"/>
        <w:jc w:val="left"/>
      </w:pPr>
      <w:r>
        <w:rPr>
          <w:rStyle w:val="CommentReference"/>
        </w:rPr>
        <w:annotationRef/>
      </w:r>
      <w:r>
        <w:t>Prompts in den Anha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A3E9C06" w15:done="0"/>
  <w15:commentEx w15:paraId="3739F2B9" w15:done="0"/>
  <w15:commentEx w15:paraId="7936C082" w15:done="0"/>
  <w15:commentEx w15:paraId="48A08A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37C6DBB" w16cex:dateUtc="2025-10-05T20:21:00Z"/>
  <w16cex:commentExtensible w16cex:durableId="7334AD53" w16cex:dateUtc="2025-10-04T19:31:00Z"/>
  <w16cex:commentExtensible w16cex:durableId="3356991C" w16cex:dateUtc="2025-10-04T19:32:00Z"/>
  <w16cex:commentExtensible w16cex:durableId="7B2877C4" w16cex:dateUtc="2025-10-04T2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A3E9C06" w16cid:durableId="637C6DBB"/>
  <w16cid:commentId w16cid:paraId="3739F2B9" w16cid:durableId="7334AD53"/>
  <w16cid:commentId w16cid:paraId="7936C082" w16cid:durableId="3356991C"/>
  <w16cid:commentId w16cid:paraId="48A08A4D" w16cid:durableId="7B2877C4"/>
</w16cid:commentsIds>
</file>

<file path=word/customizations.xml><?xml version="1.0" encoding="utf-8"?>
<wne:tcg xmlns:r="http://schemas.openxmlformats.org/officeDocument/2006/relationships" xmlns:wne="http://schemas.microsoft.com/office/word/2006/wordml">
  <wne:keymaps>
    <wne:keymap wne:kcmPrimary="0346">
      <wne:acd wne:acdName="acd29"/>
    </wne:keymap>
    <wne:keymap wne:kcmPrimary="0348">
      <wne:acd wne:acdName="acd26"/>
    </wne:keymap>
    <wne:keymap wne:kcmPrimary="034B">
      <wne:acd wne:acdName="acd28"/>
    </wne:keymap>
    <wne:keymap wne:kcmPrimary="0351">
      <wne:acd wne:acdName="acd31"/>
    </wne:keymap>
    <wne:keymap wne:kcmPrimary="0354">
      <wne:acd wne:acdName="acd30"/>
    </wne:keymap>
    <wne:keymap wne:kcmPrimary="0430">
      <wne:acd wne:acdName="acd18"/>
    </wne:keymap>
    <wne:keymap wne:kcmPrimary="0431">
      <wne:acd wne:acdName="acd6"/>
    </wne:keymap>
    <wne:keymap wne:kcmPrimary="0432">
      <wne:acd wne:acdName="acd13"/>
    </wne:keymap>
    <wne:keymap wne:kcmPrimary="0433">
      <wne:acd wne:acdName="acd14"/>
    </wne:keymap>
    <wne:keymap wne:kcmPrimary="0434">
      <wne:acd wne:acdName="acd15"/>
    </wne:keymap>
    <wne:keymap wne:kcmPrimary="0435">
      <wne:acd wne:acdName="acd32"/>
    </wne:keymap>
    <wne:keymap wne:kcmPrimary="0436">
      <wne:acd wne:acdName="acd23"/>
    </wne:keymap>
    <wne:keymap wne:kcmPrimary="0437">
      <wne:acd wne:acdName="acd22"/>
    </wne:keymap>
    <wne:keymap wne:kcmPrimary="0438">
      <wne:acd wne:acdName="acd19"/>
    </wne:keymap>
    <wne:keymap wne:kcmPrimary="0439">
      <wne:acd wne:acdName="acd21"/>
    </wne:keymap>
    <wne:keymap wne:kcmPrimary="0447">
      <wne:acd wne:acdName="acd17"/>
    </wne:keymap>
    <wne:keymap wne:kcmPrimary="04DC">
      <wne:acd wne:acdName="acd24"/>
    </wne:keymap>
    <wne:keymap wne:kcmPrimary="0646">
      <wne:macro wne:macroName="TEMPLATEPROJECT.NEWMACROS.ADDFOOTNOTE"/>
    </wne:keymap>
    <wne:keymap wne:kcmPrimary="0649">
      <wne:macro wne:macroName="TEMPLATEPROJECT.NEWMACROS.ADDIMAGELABEL"/>
    </wne:keymap>
    <wne:keymap wne:kcmPrimary="0654">
      <wne:macro wne:macroName="TEMPLATEPROJECT.NEWMACROS.ADDTABLELABEL"/>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Entry wne:acdName="acd24"/>
      <wne:acdEntry wne:acdName="acd25"/>
      <wne:acdEntry wne:acdName="acd26"/>
      <wne:acdEntry wne:acdName="acd27"/>
      <wne:acdEntry wne:acdName="acd28"/>
      <wne:acdEntry wne:acdName="acd29"/>
      <wne:acdEntry wne:acdName="acd30"/>
      <wne:acdEntry wne:acdName="acd31"/>
      <wne:acdEntry wne:acdName="acd32"/>
    </wne:acdManifest>
  </wne:toolbars>
  <wne:acds>
    <wne:acd wne:argValue="AgBTAHUAYgBoAGUAYQBkAGkAbgBnACAAMQA=" wne:acdName="acd0" wne:fciIndexBasedOn="0065"/>
    <wne:acd wne:argValue="AgBTAHUAYgBoAGUAYQBkAGkAbgBnACAAMQA=" wne:acdName="acd1" wne:fciIndexBasedOn="0065"/>
    <wne:acd wne:argValue="AgBTAHUAYgBoAGUAYQBkAGkAbgBnACAAMQA=" wne:acdName="acd2" wne:fciIndexBasedOn="0065"/>
    <wne:acd wne:argValue="AgBTAHUAYgBoAGUAYQBkAGkAbgBnACAAMQA=" wne:acdName="acd3" wne:fciIndexBasedOn="0065"/>
    <wne:acd wne:argValue="AgBTAHUAYgBoAGUAYQBkAGkAbgBnACAAMQA=" wne:acdName="acd4" wne:fciIndexBasedOn="0065"/>
    <wne:acd wne:argValue="AgBTAHUAYgBoAGUAYQBkAGkAbgBnACAAMQA=" wne:acdName="acd5" wne:fciIndexBasedOn="0065"/>
    <wne:acd wne:argValue="AQAAAAEA" wne:acdName="acd6" wne:fciIndexBasedOn="0065"/>
    <wne:acd wne:argValue="AgBTAHUAYgBoAGUAYQBkAGkAbgBnACAAMQA=" wne:acdName="acd7" wne:fciIndexBasedOn="0065"/>
    <wne:acd wne:argValue="AgBTAHUAYgBoAGUAYQBkAGkAbgBnACAAMQA=" wne:acdName="acd8" wne:fciIndexBasedOn="0065"/>
    <wne:acd wne:argValue="AgBTAHUAYgBoAGUAYQBkAGkAbgBnACAAMQA=" wne:acdName="acd9" wne:fciIndexBasedOn="0065"/>
    <wne:acd wne:argValue="AgBTAHUAYgBoAGUAYQBkAGkAbgBnACAAMQA=" wne:acdName="acd10" wne:fciIndexBasedOn="0065"/>
    <wne:acd wne:argValue="AgBTAHUAYgBoAGUAYQBkAGkAbgBnACAAMQA=" wne:acdName="acd11" wne:fciIndexBasedOn="0065"/>
    <wne:acd wne:argValue="AgBTAHUAYgBoAGUAYQBkAGkAbgBnACAAMQA=" wne:acdName="acd12" wne:fciIndexBasedOn="0065"/>
    <wne:acd wne:argValue="AQAAAAIA" wne:acdName="acd13" wne:fciIndexBasedOn="0065"/>
    <wne:acd wne:argValue="AQAAAAMA" wne:acdName="acd14" wne:fciIndexBasedOn="0065"/>
    <wne:acd wne:argValue="AQAAAAQA" wne:acdName="acd15" wne:fciIndexBasedOn="0065"/>
    <wne:acd wne:argValue="AgBTAHUAYgBoAGUAYQBkAGkAbgBnACAAMQA=" wne:acdName="acd16" wne:fciIndexBasedOn="0065"/>
    <wne:acd wne:argValue="AgBJAG0AYQBnAGUA" wne:acdName="acd17" wne:fciIndexBasedOn="0065"/>
    <wne:acd wne:argValue="AgBCAGEAcwBpAGMAIABUAGUAeAB0AA==" wne:acdName="acd18" wne:fciIndexBasedOn="0065"/>
    <wne:acd wne:argValue="AgBCAGEAcwBpAGMAIABUAGUAeAB0ACAAKABMAGkAcwB0ACkA" wne:acdName="acd19" wne:fciIndexBasedOn="0065"/>
    <wne:acd wne:argValue="AgBTAHUAYgBoAGUAYQBkAGkAbgBnACAAMQA=" wne:acdName="acd20" wne:fciIndexBasedOn="0065"/>
    <wne:acd wne:argValue="AgBCAGEAcwBpAGMAIABUAGUAeAB0ACAAKABJAG4AZABlAG4AdABhAHQAaQBvAG4AKQA=" wne:acdName="acd21" wne:fciIndexBasedOn="0065"/>
    <wne:acd wne:argValue="AgBCAGEAcwBpAGMAIABUAGUAeAB0ACAAKABOAHUAbQBiAGUAcgBlAGQAIABMAGkAcwB0ACkA" wne:acdName="acd22" wne:fciIndexBasedOn="0065"/>
    <wne:acd wne:argValue="AgBCAGEAcwBpAGMAIABUAGUAeAB0ACAAKABUAGEAYgBsAGUAKQA=" wne:acdName="acd23" wne:fciIndexBasedOn="0065"/>
    <wne:acd wne:argValue="AgBCAGEAcwBpAGMAIABUAGUAeAB0ACAAKABIAGUAYQBkAGkAbgBnADEAIABsAG8AbwBrAC0AYQBs&#10;AGkAawBlACkA" wne:acdName="acd24" wne:fciIndexBasedOn="0065"/>
    <wne:acd wne:argValue="AgBTAHUAYgBoAGUAYQBkAGkAbgBnACAAMQA=" wne:acdName="acd25" wne:fciIndexBasedOn="0065"/>
    <wne:acd wne:argValue="AgBCAGEAcwBpAGMAIABDAGgAYQByAC4AIAAoAFMAdQBwAGUAcgBzAGMAcgBpAHAAdAApAA==" wne:acdName="acd26" wne:fciIndexBasedOn="0065"/>
    <wne:acd wne:argValue="AgBTAHUAYgBoAGUAYQBkAGkAbgBnACAAMQA=" wne:acdName="acd27" wne:fciIndexBasedOn="0065"/>
    <wne:acd wne:argValue="AgBCAGEAcwBpAGMAIABDAGgAYQByAC4AIAAoAEkAdABhAGwAaQBjACkA" wne:acdName="acd28" wne:fciIndexBasedOn="0065"/>
    <wne:acd wne:argValue="AgBCAGEAcwBpAGMAIABDAGgAYQByAC4AIAAoAEIAbwBsAGQAKQA=" wne:acdName="acd29" wne:fciIndexBasedOn="0065"/>
    <wne:acd wne:argValue="AgBCAGEAcwBpAGMAIABDAGgAYQByAC4AIAAoAFMAdQBiAHMAYwByAGkAcAB0ACkA" wne:acdName="acd30" wne:fciIndexBasedOn="0065"/>
    <wne:acd wne:argValue="AgBCAGEAcwBpAGMAIABDAGgAYQByAC4AIAAoAFMAbQBhAGwAbAAgAEMAYQBwAGkAdABhAGwAcwAp&#10;AA==" wne:acdName="acd31" wne:fciIndexBasedOn="0065"/>
    <wne:acd wne:argValue="AgBTAHUAYgBoAGUAYQBkAGkAbgBnACAAMQA=" wne:acdName="acd32"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FD1FC3" w14:textId="77777777" w:rsidR="00C4375A" w:rsidRPr="0000465F" w:rsidRDefault="00C4375A" w:rsidP="00297DC8">
      <w:r w:rsidRPr="0000465F">
        <w:separator/>
      </w:r>
    </w:p>
    <w:p w14:paraId="7AB83EAC" w14:textId="77777777" w:rsidR="00C4375A" w:rsidRPr="0000465F" w:rsidRDefault="00C4375A"/>
  </w:endnote>
  <w:endnote w:type="continuationSeparator" w:id="0">
    <w:p w14:paraId="5C324C22" w14:textId="77777777" w:rsidR="00C4375A" w:rsidRPr="0000465F" w:rsidRDefault="00C4375A" w:rsidP="00297DC8">
      <w:r w:rsidRPr="0000465F">
        <w:continuationSeparator/>
      </w:r>
    </w:p>
    <w:p w14:paraId="109F89A0" w14:textId="77777777" w:rsidR="00C4375A" w:rsidRPr="0000465F" w:rsidRDefault="00C437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8FB6EF" w14:textId="77777777" w:rsidR="008B5AB6" w:rsidRPr="0000465F" w:rsidRDefault="008B5AB6" w:rsidP="008B5AB6">
    <w:pPr>
      <w:pStyle w:val="Footer"/>
      <w:jc w:val="right"/>
    </w:pPr>
    <w:r w:rsidRPr="0000465F">
      <w:rPr>
        <w:noProof/>
      </w:rPr>
      <w:drawing>
        <wp:inline distT="0" distB="0" distL="0" distR="0" wp14:anchorId="0066DCE5" wp14:editId="0534DFD0">
          <wp:extent cx="2228850" cy="491009"/>
          <wp:effectExtent l="0" t="0" r="0" b="4445"/>
          <wp:docPr id="9" name="Grafik 9" descr="C:\Users\Benjamin Matthies\AppData\Local\Microsoft\Windows\Temporary Internet Files\Content.Word\Claim-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njamin Matthies\AppData\Local\Microsoft\Windows\Temporary Internet Files\Content.Word\Claim-RGB.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28850" cy="491009"/>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319B89" w14:textId="77777777" w:rsidR="00C4375A" w:rsidRPr="0000465F" w:rsidRDefault="00C4375A" w:rsidP="004B43AF">
      <w:pPr>
        <w:spacing w:after="0"/>
      </w:pPr>
      <w:r w:rsidRPr="0000465F">
        <w:separator/>
      </w:r>
    </w:p>
  </w:footnote>
  <w:footnote w:type="continuationSeparator" w:id="0">
    <w:p w14:paraId="4D6849B7" w14:textId="77777777" w:rsidR="00C4375A" w:rsidRPr="0000465F" w:rsidRDefault="00C4375A" w:rsidP="004B43AF">
      <w:pPr>
        <w:spacing w:after="0"/>
      </w:pPr>
      <w:r w:rsidRPr="0000465F">
        <w:continuationSeparator/>
      </w:r>
    </w:p>
  </w:footnote>
  <w:footnote w:type="continuationNotice" w:id="1">
    <w:p w14:paraId="2F88B317" w14:textId="77777777" w:rsidR="00C4375A" w:rsidRPr="0000465F" w:rsidRDefault="00C4375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887816"/>
      <w:docPartObj>
        <w:docPartGallery w:val="Page Numbers (Top of Page)"/>
        <w:docPartUnique/>
      </w:docPartObj>
    </w:sdtPr>
    <w:sdtContent>
      <w:p w14:paraId="02613A7A" w14:textId="77777777" w:rsidR="00887178" w:rsidRPr="0000465F" w:rsidRDefault="004135C2">
        <w:pPr>
          <w:pStyle w:val="Header"/>
          <w:jc w:val="right"/>
        </w:pPr>
        <w:r w:rsidRPr="0000465F">
          <w:fldChar w:fldCharType="begin"/>
        </w:r>
        <w:r w:rsidRPr="0000465F">
          <w:instrText xml:space="preserve"> PAGE   \* MERGEFORMAT </w:instrText>
        </w:r>
        <w:r w:rsidRPr="0000465F">
          <w:fldChar w:fldCharType="separate"/>
        </w:r>
        <w:r w:rsidR="009A7C69" w:rsidRPr="0000465F">
          <w:t>IV</w:t>
        </w:r>
        <w:r w:rsidRPr="0000465F">
          <w:fldChar w:fldCharType="end"/>
        </w:r>
      </w:p>
    </w:sdtContent>
  </w:sdt>
  <w:p w14:paraId="670CFE0F" w14:textId="77777777" w:rsidR="00887178" w:rsidRPr="0000465F" w:rsidRDefault="0088717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B53803" w14:textId="77777777" w:rsidR="00887178" w:rsidRPr="0000465F" w:rsidRDefault="008B5AB6" w:rsidP="003B2A39">
    <w:pPr>
      <w:pStyle w:val="Header"/>
    </w:pPr>
    <w:r w:rsidRPr="0000465F">
      <w:rPr>
        <w:noProof/>
      </w:rPr>
      <w:drawing>
        <wp:inline distT="0" distB="0" distL="0" distR="0" wp14:anchorId="6EF0E2A0" wp14:editId="2A32F828">
          <wp:extent cx="2514600" cy="778329"/>
          <wp:effectExtent l="0" t="0" r="0" b="3175"/>
          <wp:docPr id="7" name="Grafik 7" descr="C:\Users\Benjamin Matthies\AppData\Local\Microsoft\Windows\Temporary Internet Files\Content.Word\Logo-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njamin Matthies\AppData\Local\Microsoft\Windows\Temporary Internet Files\Content.Word\Logo-RGB.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14600" cy="778329"/>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45066"/>
      <w:docPartObj>
        <w:docPartGallery w:val="Page Numbers (Top of Page)"/>
        <w:docPartUnique/>
      </w:docPartObj>
    </w:sdtPr>
    <w:sdtContent>
      <w:p w14:paraId="14C0676C" w14:textId="77777777" w:rsidR="00887178" w:rsidRPr="0000465F" w:rsidRDefault="004135C2">
        <w:pPr>
          <w:pStyle w:val="Header"/>
          <w:jc w:val="right"/>
        </w:pPr>
        <w:r w:rsidRPr="0000465F">
          <w:fldChar w:fldCharType="begin"/>
        </w:r>
        <w:r w:rsidRPr="0000465F">
          <w:instrText xml:space="preserve"> PAGE   \* MERGEFORMAT </w:instrText>
        </w:r>
        <w:r w:rsidRPr="0000465F">
          <w:fldChar w:fldCharType="separate"/>
        </w:r>
        <w:r w:rsidR="00490DB6" w:rsidRPr="0000465F">
          <w:t>8</w:t>
        </w:r>
        <w:r w:rsidRPr="0000465F">
          <w:fldChar w:fldCharType="end"/>
        </w:r>
      </w:p>
    </w:sdtContent>
  </w:sdt>
  <w:p w14:paraId="344C544E" w14:textId="77777777" w:rsidR="00887178" w:rsidRPr="0000465F" w:rsidRDefault="00887178">
    <w:pPr>
      <w:pStyle w:val="Header"/>
    </w:pPr>
  </w:p>
  <w:p w14:paraId="6F4B0568" w14:textId="77777777" w:rsidR="008375BD" w:rsidRPr="0000465F" w:rsidRDefault="008375B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1262817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F342EA2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2570B2B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ADA70B4"/>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690FF4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2CA6F2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9AAD29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B0605D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A8D2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FF6CDB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34F27DD2"/>
    <w:lvl w:ilvl="0">
      <w:start w:val="1"/>
      <w:numFmt w:val="decimal"/>
      <w:pStyle w:val="Heading1"/>
      <w:lvlText w:val="%1"/>
      <w:lvlJc w:val="left"/>
      <w:pPr>
        <w:tabs>
          <w:tab w:val="num" w:pos="851"/>
        </w:tabs>
        <w:ind w:left="851" w:hanging="851"/>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851"/>
        </w:tabs>
        <w:ind w:left="851" w:hanging="851"/>
      </w:pPr>
      <w:rPr>
        <w:rFonts w:hint="default"/>
      </w:rPr>
    </w:lvl>
    <w:lvl w:ilvl="3">
      <w:start w:val="1"/>
      <w:numFmt w:val="decimal"/>
      <w:pStyle w:val="Heading4"/>
      <w:lvlText w:val="%1.%2.%3.%4"/>
      <w:lvlJc w:val="left"/>
      <w:pPr>
        <w:tabs>
          <w:tab w:val="num" w:pos="851"/>
        </w:tabs>
        <w:ind w:left="851" w:hanging="851"/>
      </w:pPr>
      <w:rPr>
        <w:rFonts w:hint="default"/>
      </w:rPr>
    </w:lvl>
    <w:lvl w:ilvl="4">
      <w:start w:val="1"/>
      <w:numFmt w:val="decimal"/>
      <w:pStyle w:val="Heading5"/>
      <w:lvlText w:val="%1.%2.%3.%4.%5"/>
      <w:lvlJc w:val="left"/>
      <w:pPr>
        <w:tabs>
          <w:tab w:val="num" w:pos="1080"/>
        </w:tabs>
        <w:ind w:left="851" w:hanging="851"/>
      </w:pPr>
      <w:rPr>
        <w:rFonts w:hint="default"/>
      </w:rPr>
    </w:lvl>
    <w:lvl w:ilvl="5">
      <w:start w:val="1"/>
      <w:numFmt w:val="decimal"/>
      <w:pStyle w:val="Heading6"/>
      <w:lvlText w:val="%1.%2.%3.%4.%5.%6"/>
      <w:lvlJc w:val="left"/>
      <w:pPr>
        <w:tabs>
          <w:tab w:val="num" w:pos="1440"/>
        </w:tabs>
        <w:ind w:left="851" w:hanging="851"/>
      </w:pPr>
      <w:rPr>
        <w:rFonts w:hint="default"/>
      </w:rPr>
    </w:lvl>
    <w:lvl w:ilvl="6">
      <w:start w:val="1"/>
      <w:numFmt w:val="decimal"/>
      <w:pStyle w:val="Heading7"/>
      <w:lvlText w:val="%1.%2.%3.%4.%5.%6.%7"/>
      <w:lvlJc w:val="left"/>
      <w:pPr>
        <w:tabs>
          <w:tab w:val="num" w:pos="1440"/>
        </w:tabs>
        <w:ind w:left="851" w:hanging="851"/>
      </w:pPr>
      <w:rPr>
        <w:rFonts w:hint="default"/>
      </w:rPr>
    </w:lvl>
    <w:lvl w:ilvl="7">
      <w:start w:val="1"/>
      <w:numFmt w:val="upperLetter"/>
      <w:lvlRestart w:val="0"/>
      <w:pStyle w:val="Heading8"/>
      <w:lvlText w:val="%8"/>
      <w:lvlJc w:val="left"/>
      <w:pPr>
        <w:tabs>
          <w:tab w:val="num" w:pos="851"/>
        </w:tabs>
        <w:ind w:left="851" w:hanging="851"/>
      </w:pPr>
      <w:rPr>
        <w:rFonts w:hint="default"/>
      </w:rPr>
    </w:lvl>
    <w:lvl w:ilvl="8">
      <w:start w:val="1"/>
      <w:numFmt w:val="lowerLetter"/>
      <w:pStyle w:val="Heading9"/>
      <w:lvlText w:val="%8.%9"/>
      <w:lvlJc w:val="left"/>
      <w:pPr>
        <w:tabs>
          <w:tab w:val="num" w:pos="851"/>
        </w:tabs>
        <w:ind w:left="851" w:hanging="851"/>
      </w:pPr>
      <w:rPr>
        <w:rFonts w:hint="default"/>
      </w:rPr>
    </w:lvl>
  </w:abstractNum>
  <w:abstractNum w:abstractNumId="11" w15:restartNumberingAfterBreak="0">
    <w:nsid w:val="032312A0"/>
    <w:multiLevelType w:val="hybridMultilevel"/>
    <w:tmpl w:val="94388EAE"/>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3527D11"/>
    <w:multiLevelType w:val="multilevel"/>
    <w:tmpl w:val="17E640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B18383E"/>
    <w:multiLevelType w:val="multilevel"/>
    <w:tmpl w:val="17E640D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 w15:restartNumberingAfterBreak="0">
    <w:nsid w:val="0B4218AE"/>
    <w:multiLevelType w:val="hybridMultilevel"/>
    <w:tmpl w:val="16868A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FD067D"/>
    <w:multiLevelType w:val="multilevel"/>
    <w:tmpl w:val="1A860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F7771E1"/>
    <w:multiLevelType w:val="multilevel"/>
    <w:tmpl w:val="483A484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2D5370C"/>
    <w:multiLevelType w:val="multilevel"/>
    <w:tmpl w:val="F64C5C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3683300"/>
    <w:multiLevelType w:val="hybridMultilevel"/>
    <w:tmpl w:val="A328D9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15DD7B47"/>
    <w:multiLevelType w:val="hybridMultilevel"/>
    <w:tmpl w:val="3878E64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1E892D42"/>
    <w:multiLevelType w:val="hybridMultilevel"/>
    <w:tmpl w:val="FEA81D00"/>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15:restartNumberingAfterBreak="0">
    <w:nsid w:val="24980B72"/>
    <w:multiLevelType w:val="multilevel"/>
    <w:tmpl w:val="67768D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64F5D7C"/>
    <w:multiLevelType w:val="hybridMultilevel"/>
    <w:tmpl w:val="6478C07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3" w15:restartNumberingAfterBreak="0">
    <w:nsid w:val="268C0C14"/>
    <w:multiLevelType w:val="multilevel"/>
    <w:tmpl w:val="0DCEF0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7133469"/>
    <w:multiLevelType w:val="multilevel"/>
    <w:tmpl w:val="C3529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73D7626"/>
    <w:multiLevelType w:val="hybridMultilevel"/>
    <w:tmpl w:val="CBDEB1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298E7455"/>
    <w:multiLevelType w:val="multilevel"/>
    <w:tmpl w:val="488EC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A566DA8"/>
    <w:multiLevelType w:val="multilevel"/>
    <w:tmpl w:val="4CDA9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14860DD"/>
    <w:multiLevelType w:val="hybridMultilevel"/>
    <w:tmpl w:val="97344A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32BF1383"/>
    <w:multiLevelType w:val="multilevel"/>
    <w:tmpl w:val="63F8B6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3D07829"/>
    <w:multiLevelType w:val="multilevel"/>
    <w:tmpl w:val="17E640D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1" w15:restartNumberingAfterBreak="0">
    <w:nsid w:val="40054B97"/>
    <w:multiLevelType w:val="hybridMultilevel"/>
    <w:tmpl w:val="5AE0B2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400E1C0A"/>
    <w:multiLevelType w:val="hybridMultilevel"/>
    <w:tmpl w:val="B8A8A2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41A6482C"/>
    <w:multiLevelType w:val="hybridMultilevel"/>
    <w:tmpl w:val="F02C7C7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43E14DBC"/>
    <w:multiLevelType w:val="hybridMultilevel"/>
    <w:tmpl w:val="BC906F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467E1110"/>
    <w:multiLevelType w:val="multilevel"/>
    <w:tmpl w:val="8CBEBA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4A002E2F"/>
    <w:multiLevelType w:val="multilevel"/>
    <w:tmpl w:val="F7AC03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B5363AC"/>
    <w:multiLevelType w:val="multilevel"/>
    <w:tmpl w:val="F146A4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4CB8066E"/>
    <w:multiLevelType w:val="hybridMultilevel"/>
    <w:tmpl w:val="B6FA15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4DB27A7E"/>
    <w:multiLevelType w:val="hybridMultilevel"/>
    <w:tmpl w:val="12F6A9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4F675A3A"/>
    <w:multiLevelType w:val="multilevel"/>
    <w:tmpl w:val="17E640D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2" w15:restartNumberingAfterBreak="0">
    <w:nsid w:val="5082461B"/>
    <w:multiLevelType w:val="hybridMultilevel"/>
    <w:tmpl w:val="929028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52CE7DFA"/>
    <w:multiLevelType w:val="hybridMultilevel"/>
    <w:tmpl w:val="5464ECB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4" w15:restartNumberingAfterBreak="0">
    <w:nsid w:val="561657F8"/>
    <w:multiLevelType w:val="hybridMultilevel"/>
    <w:tmpl w:val="0E58A6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58591CD5"/>
    <w:multiLevelType w:val="multilevel"/>
    <w:tmpl w:val="E6A4AC4A"/>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5A565891"/>
    <w:multiLevelType w:val="hybridMultilevel"/>
    <w:tmpl w:val="158C13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5CDC3664"/>
    <w:multiLevelType w:val="hybridMultilevel"/>
    <w:tmpl w:val="CE5640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15:restartNumberingAfterBreak="0">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9" w15:restartNumberingAfterBreak="0">
    <w:nsid w:val="61617EB1"/>
    <w:multiLevelType w:val="multilevel"/>
    <w:tmpl w:val="3364F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4055F80"/>
    <w:multiLevelType w:val="multilevel"/>
    <w:tmpl w:val="FE6650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5D01629"/>
    <w:multiLevelType w:val="hybridMultilevel"/>
    <w:tmpl w:val="C0D677C8"/>
    <w:lvl w:ilvl="0" w:tplc="04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6D5D4CA0"/>
    <w:multiLevelType w:val="hybridMultilevel"/>
    <w:tmpl w:val="A11C1D8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3" w15:restartNumberingAfterBreak="0">
    <w:nsid w:val="6FA136CD"/>
    <w:multiLevelType w:val="hybridMultilevel"/>
    <w:tmpl w:val="4C2E06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4" w15:restartNumberingAfterBreak="0">
    <w:nsid w:val="7003004E"/>
    <w:multiLevelType w:val="multilevel"/>
    <w:tmpl w:val="C13A80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04857BC"/>
    <w:multiLevelType w:val="multilevel"/>
    <w:tmpl w:val="07360D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71BF763C"/>
    <w:multiLevelType w:val="multilevel"/>
    <w:tmpl w:val="6F64B7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73EB4258"/>
    <w:multiLevelType w:val="multilevel"/>
    <w:tmpl w:val="F5A6A0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71B232E"/>
    <w:multiLevelType w:val="hybridMultilevel"/>
    <w:tmpl w:val="9EDE39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9" w15:restartNumberingAfterBreak="0">
    <w:nsid w:val="79115354"/>
    <w:multiLevelType w:val="hybridMultilevel"/>
    <w:tmpl w:val="1AD018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0" w15:restartNumberingAfterBreak="0">
    <w:nsid w:val="79A57B4A"/>
    <w:multiLevelType w:val="multilevel"/>
    <w:tmpl w:val="16C841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B316CA1"/>
    <w:multiLevelType w:val="multilevel"/>
    <w:tmpl w:val="17E640D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2" w15:restartNumberingAfterBreak="0">
    <w:nsid w:val="7DE91687"/>
    <w:multiLevelType w:val="multilevel"/>
    <w:tmpl w:val="F7AC28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47066831">
    <w:abstractNumId w:val="36"/>
  </w:num>
  <w:num w:numId="2" w16cid:durableId="49961366">
    <w:abstractNumId w:val="10"/>
  </w:num>
  <w:num w:numId="3" w16cid:durableId="598678679">
    <w:abstractNumId w:val="48"/>
  </w:num>
  <w:num w:numId="4" w16cid:durableId="1072896671">
    <w:abstractNumId w:val="0"/>
  </w:num>
  <w:num w:numId="5" w16cid:durableId="1108432871">
    <w:abstractNumId w:val="1"/>
  </w:num>
  <w:num w:numId="6" w16cid:durableId="1075469588">
    <w:abstractNumId w:val="2"/>
  </w:num>
  <w:num w:numId="7" w16cid:durableId="443235306">
    <w:abstractNumId w:val="3"/>
  </w:num>
  <w:num w:numId="8" w16cid:durableId="1539708044">
    <w:abstractNumId w:val="4"/>
  </w:num>
  <w:num w:numId="9" w16cid:durableId="738862171">
    <w:abstractNumId w:val="5"/>
  </w:num>
  <w:num w:numId="10" w16cid:durableId="938296752">
    <w:abstractNumId w:val="6"/>
  </w:num>
  <w:num w:numId="11" w16cid:durableId="2100521488">
    <w:abstractNumId w:val="7"/>
  </w:num>
  <w:num w:numId="12" w16cid:durableId="1789470027">
    <w:abstractNumId w:val="8"/>
  </w:num>
  <w:num w:numId="13" w16cid:durableId="431554927">
    <w:abstractNumId w:val="9"/>
  </w:num>
  <w:num w:numId="14" w16cid:durableId="2016567435">
    <w:abstractNumId w:val="11"/>
  </w:num>
  <w:num w:numId="15" w16cid:durableId="267857710">
    <w:abstractNumId w:val="23"/>
  </w:num>
  <w:num w:numId="16" w16cid:durableId="1819494420">
    <w:abstractNumId w:val="55"/>
  </w:num>
  <w:num w:numId="17" w16cid:durableId="1285887220">
    <w:abstractNumId w:val="62"/>
  </w:num>
  <w:num w:numId="18" w16cid:durableId="699861779">
    <w:abstractNumId w:val="45"/>
  </w:num>
  <w:num w:numId="19" w16cid:durableId="102756504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653682667">
    <w:abstractNumId w:val="21"/>
  </w:num>
  <w:num w:numId="21" w16cid:durableId="1825194450">
    <w:abstractNumId w:val="29"/>
  </w:num>
  <w:num w:numId="22" w16cid:durableId="1418405272">
    <w:abstractNumId w:val="35"/>
  </w:num>
  <w:num w:numId="23" w16cid:durableId="1087311359">
    <w:abstractNumId w:val="57"/>
  </w:num>
  <w:num w:numId="24" w16cid:durableId="970406809">
    <w:abstractNumId w:val="27"/>
  </w:num>
  <w:num w:numId="25" w16cid:durableId="213977522">
    <w:abstractNumId w:val="17"/>
  </w:num>
  <w:num w:numId="26" w16cid:durableId="552348461">
    <w:abstractNumId w:val="60"/>
  </w:num>
  <w:num w:numId="27" w16cid:durableId="2096054051">
    <w:abstractNumId w:val="26"/>
  </w:num>
  <w:num w:numId="28" w16cid:durableId="662318585">
    <w:abstractNumId w:val="54"/>
  </w:num>
  <w:num w:numId="29" w16cid:durableId="1275140440">
    <w:abstractNumId w:val="50"/>
  </w:num>
  <w:num w:numId="30" w16cid:durableId="1107626910">
    <w:abstractNumId w:val="56"/>
  </w:num>
  <w:num w:numId="31" w16cid:durableId="803814098">
    <w:abstractNumId w:val="47"/>
  </w:num>
  <w:num w:numId="32" w16cid:durableId="266275000">
    <w:abstractNumId w:val="28"/>
  </w:num>
  <w:num w:numId="33" w16cid:durableId="783764691">
    <w:abstractNumId w:val="53"/>
  </w:num>
  <w:num w:numId="34" w16cid:durableId="1668942573">
    <w:abstractNumId w:val="51"/>
  </w:num>
  <w:num w:numId="35" w16cid:durableId="534125629">
    <w:abstractNumId w:val="58"/>
  </w:num>
  <w:num w:numId="36" w16cid:durableId="2003771993">
    <w:abstractNumId w:val="38"/>
  </w:num>
  <w:num w:numId="37" w16cid:durableId="28916160">
    <w:abstractNumId w:val="39"/>
  </w:num>
  <w:num w:numId="38" w16cid:durableId="655767719">
    <w:abstractNumId w:val="19"/>
  </w:num>
  <w:num w:numId="39" w16cid:durableId="216867345">
    <w:abstractNumId w:val="25"/>
  </w:num>
  <w:num w:numId="40" w16cid:durableId="99885943">
    <w:abstractNumId w:val="31"/>
  </w:num>
  <w:num w:numId="41" w16cid:durableId="400063107">
    <w:abstractNumId w:val="34"/>
  </w:num>
  <w:num w:numId="42" w16cid:durableId="242643917">
    <w:abstractNumId w:val="43"/>
  </w:num>
  <w:num w:numId="43" w16cid:durableId="1445079183">
    <w:abstractNumId w:val="20"/>
  </w:num>
  <w:num w:numId="44" w16cid:durableId="615218732">
    <w:abstractNumId w:val="22"/>
  </w:num>
  <w:num w:numId="45" w16cid:durableId="1808014060">
    <w:abstractNumId w:val="14"/>
  </w:num>
  <w:num w:numId="46" w16cid:durableId="748816111">
    <w:abstractNumId w:val="32"/>
  </w:num>
  <w:num w:numId="47" w16cid:durableId="221259772">
    <w:abstractNumId w:val="16"/>
  </w:num>
  <w:num w:numId="48" w16cid:durableId="862205228">
    <w:abstractNumId w:val="13"/>
  </w:num>
  <w:num w:numId="49" w16cid:durableId="1417168653">
    <w:abstractNumId w:val="61"/>
  </w:num>
  <w:num w:numId="50" w16cid:durableId="1112624253">
    <w:abstractNumId w:val="12"/>
  </w:num>
  <w:num w:numId="51" w16cid:durableId="1677343178">
    <w:abstractNumId w:val="49"/>
  </w:num>
  <w:num w:numId="52" w16cid:durableId="497383293">
    <w:abstractNumId w:val="42"/>
  </w:num>
  <w:num w:numId="53" w16cid:durableId="1044140075">
    <w:abstractNumId w:val="44"/>
  </w:num>
  <w:num w:numId="54" w16cid:durableId="1779985561">
    <w:abstractNumId w:val="15"/>
  </w:num>
  <w:num w:numId="55" w16cid:durableId="1238440191">
    <w:abstractNumId w:val="18"/>
  </w:num>
  <w:num w:numId="56" w16cid:durableId="249823297">
    <w:abstractNumId w:val="59"/>
  </w:num>
  <w:num w:numId="57" w16cid:durableId="1947616284">
    <w:abstractNumId w:val="37"/>
  </w:num>
  <w:num w:numId="58" w16cid:durableId="982124975">
    <w:abstractNumId w:val="24"/>
  </w:num>
  <w:num w:numId="59" w16cid:durableId="1775980294">
    <w:abstractNumId w:val="46"/>
  </w:num>
  <w:num w:numId="60" w16cid:durableId="1568151728">
    <w:abstractNumId w:val="41"/>
  </w:num>
  <w:num w:numId="61" w16cid:durableId="2040280296">
    <w:abstractNumId w:val="52"/>
  </w:num>
  <w:num w:numId="62" w16cid:durableId="36394234">
    <w:abstractNumId w:val="40"/>
  </w:num>
  <w:num w:numId="63" w16cid:durableId="1529373710">
    <w:abstractNumId w:val="33"/>
  </w:num>
  <w:numIdMacAtCleanup w:val="6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van Esau">
    <w15:presenceInfo w15:providerId="AD" w15:userId="S::Ivan.Esau@fhsuedwf.onmicrosoft.com::c7ada0ad-f427-4ba4-a539-3457873113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7626"/>
    <w:rsid w:val="0000357C"/>
    <w:rsid w:val="00003DF5"/>
    <w:rsid w:val="0000465F"/>
    <w:rsid w:val="00005F7B"/>
    <w:rsid w:val="00012620"/>
    <w:rsid w:val="00015613"/>
    <w:rsid w:val="00017392"/>
    <w:rsid w:val="00020037"/>
    <w:rsid w:val="00022A8C"/>
    <w:rsid w:val="00022B23"/>
    <w:rsid w:val="00023E0F"/>
    <w:rsid w:val="000252E2"/>
    <w:rsid w:val="00030F0D"/>
    <w:rsid w:val="00032B96"/>
    <w:rsid w:val="00034936"/>
    <w:rsid w:val="00035574"/>
    <w:rsid w:val="00035885"/>
    <w:rsid w:val="00040C00"/>
    <w:rsid w:val="00050282"/>
    <w:rsid w:val="00050DCA"/>
    <w:rsid w:val="00053BA9"/>
    <w:rsid w:val="000557CA"/>
    <w:rsid w:val="0005707E"/>
    <w:rsid w:val="000575D8"/>
    <w:rsid w:val="000604CE"/>
    <w:rsid w:val="00067340"/>
    <w:rsid w:val="00067682"/>
    <w:rsid w:val="00067FEC"/>
    <w:rsid w:val="00072204"/>
    <w:rsid w:val="000733B4"/>
    <w:rsid w:val="0008129C"/>
    <w:rsid w:val="00082528"/>
    <w:rsid w:val="00087063"/>
    <w:rsid w:val="00090994"/>
    <w:rsid w:val="000A3D1C"/>
    <w:rsid w:val="000C4573"/>
    <w:rsid w:val="000D1EFA"/>
    <w:rsid w:val="000D5692"/>
    <w:rsid w:val="000E236B"/>
    <w:rsid w:val="000E282B"/>
    <w:rsid w:val="000F4D4F"/>
    <w:rsid w:val="00102F3E"/>
    <w:rsid w:val="00105B98"/>
    <w:rsid w:val="00106239"/>
    <w:rsid w:val="0011397F"/>
    <w:rsid w:val="0012016E"/>
    <w:rsid w:val="00121EF2"/>
    <w:rsid w:val="00123780"/>
    <w:rsid w:val="00123891"/>
    <w:rsid w:val="001307B3"/>
    <w:rsid w:val="0015056D"/>
    <w:rsid w:val="00150627"/>
    <w:rsid w:val="00160A54"/>
    <w:rsid w:val="00161F4B"/>
    <w:rsid w:val="00164571"/>
    <w:rsid w:val="00167DC9"/>
    <w:rsid w:val="001818B0"/>
    <w:rsid w:val="00181A05"/>
    <w:rsid w:val="001849F9"/>
    <w:rsid w:val="001910D2"/>
    <w:rsid w:val="00191A7B"/>
    <w:rsid w:val="001952C2"/>
    <w:rsid w:val="001A4F15"/>
    <w:rsid w:val="001A6C05"/>
    <w:rsid w:val="001A6CF1"/>
    <w:rsid w:val="001B1AAB"/>
    <w:rsid w:val="001C4E5A"/>
    <w:rsid w:val="001D163F"/>
    <w:rsid w:val="001D467D"/>
    <w:rsid w:val="001D55AA"/>
    <w:rsid w:val="001D730C"/>
    <w:rsid w:val="001E0E39"/>
    <w:rsid w:val="001E12AF"/>
    <w:rsid w:val="001E24B8"/>
    <w:rsid w:val="001E7C09"/>
    <w:rsid w:val="001E7EA8"/>
    <w:rsid w:val="00200170"/>
    <w:rsid w:val="00203617"/>
    <w:rsid w:val="00203F36"/>
    <w:rsid w:val="00207497"/>
    <w:rsid w:val="002137E9"/>
    <w:rsid w:val="002212BC"/>
    <w:rsid w:val="00222F69"/>
    <w:rsid w:val="002341BE"/>
    <w:rsid w:val="00241F5A"/>
    <w:rsid w:val="0024200B"/>
    <w:rsid w:val="00246AFC"/>
    <w:rsid w:val="00253530"/>
    <w:rsid w:val="002571BD"/>
    <w:rsid w:val="00273F19"/>
    <w:rsid w:val="00277394"/>
    <w:rsid w:val="002832A1"/>
    <w:rsid w:val="00283ADC"/>
    <w:rsid w:val="00285FD1"/>
    <w:rsid w:val="00292330"/>
    <w:rsid w:val="00294EBC"/>
    <w:rsid w:val="00297DC8"/>
    <w:rsid w:val="002A55F7"/>
    <w:rsid w:val="002A7CCE"/>
    <w:rsid w:val="002B0C3D"/>
    <w:rsid w:val="002B3BB5"/>
    <w:rsid w:val="002C2EDD"/>
    <w:rsid w:val="002C3C97"/>
    <w:rsid w:val="002D4FC0"/>
    <w:rsid w:val="002F0038"/>
    <w:rsid w:val="002F042E"/>
    <w:rsid w:val="002F35D9"/>
    <w:rsid w:val="002F559C"/>
    <w:rsid w:val="002F5A82"/>
    <w:rsid w:val="00304D75"/>
    <w:rsid w:val="00313034"/>
    <w:rsid w:val="00316183"/>
    <w:rsid w:val="00316197"/>
    <w:rsid w:val="003173B0"/>
    <w:rsid w:val="003228E0"/>
    <w:rsid w:val="003239F7"/>
    <w:rsid w:val="00324255"/>
    <w:rsid w:val="00335C96"/>
    <w:rsid w:val="003429F5"/>
    <w:rsid w:val="003444AF"/>
    <w:rsid w:val="00346AC7"/>
    <w:rsid w:val="00353DA1"/>
    <w:rsid w:val="00367FD0"/>
    <w:rsid w:val="00372A95"/>
    <w:rsid w:val="003855F0"/>
    <w:rsid w:val="003920A9"/>
    <w:rsid w:val="00392CC0"/>
    <w:rsid w:val="0039682E"/>
    <w:rsid w:val="003A004E"/>
    <w:rsid w:val="003A78AC"/>
    <w:rsid w:val="003B2553"/>
    <w:rsid w:val="003B2A39"/>
    <w:rsid w:val="003C298B"/>
    <w:rsid w:val="003C380C"/>
    <w:rsid w:val="003C5BC0"/>
    <w:rsid w:val="003C72B0"/>
    <w:rsid w:val="003E5EDF"/>
    <w:rsid w:val="00405337"/>
    <w:rsid w:val="00406970"/>
    <w:rsid w:val="00410B97"/>
    <w:rsid w:val="00410EF6"/>
    <w:rsid w:val="004135C2"/>
    <w:rsid w:val="00416F48"/>
    <w:rsid w:val="00420409"/>
    <w:rsid w:val="00420F91"/>
    <w:rsid w:val="00421725"/>
    <w:rsid w:val="00422501"/>
    <w:rsid w:val="00430F33"/>
    <w:rsid w:val="00431F79"/>
    <w:rsid w:val="00434C1D"/>
    <w:rsid w:val="00441C07"/>
    <w:rsid w:val="00445D29"/>
    <w:rsid w:val="00450995"/>
    <w:rsid w:val="0045297A"/>
    <w:rsid w:val="004625EE"/>
    <w:rsid w:val="0046330A"/>
    <w:rsid w:val="00463B32"/>
    <w:rsid w:val="00463BC7"/>
    <w:rsid w:val="004659F3"/>
    <w:rsid w:val="0047018F"/>
    <w:rsid w:val="00472881"/>
    <w:rsid w:val="00480786"/>
    <w:rsid w:val="004861D4"/>
    <w:rsid w:val="00490CEC"/>
    <w:rsid w:val="00490DB6"/>
    <w:rsid w:val="00492C79"/>
    <w:rsid w:val="00492FAF"/>
    <w:rsid w:val="00493CFF"/>
    <w:rsid w:val="004A06B7"/>
    <w:rsid w:val="004B43AF"/>
    <w:rsid w:val="004B58CA"/>
    <w:rsid w:val="004B660F"/>
    <w:rsid w:val="004B67C3"/>
    <w:rsid w:val="004C1C79"/>
    <w:rsid w:val="004C3623"/>
    <w:rsid w:val="004C52FE"/>
    <w:rsid w:val="004C5484"/>
    <w:rsid w:val="004C7CC2"/>
    <w:rsid w:val="004D0CE3"/>
    <w:rsid w:val="004E225C"/>
    <w:rsid w:val="004E5C3F"/>
    <w:rsid w:val="004F0B93"/>
    <w:rsid w:val="004F4B5F"/>
    <w:rsid w:val="005030C4"/>
    <w:rsid w:val="00505A3B"/>
    <w:rsid w:val="00513009"/>
    <w:rsid w:val="005151D9"/>
    <w:rsid w:val="0052264A"/>
    <w:rsid w:val="005338D9"/>
    <w:rsid w:val="00540626"/>
    <w:rsid w:val="00544E37"/>
    <w:rsid w:val="00545084"/>
    <w:rsid w:val="00550526"/>
    <w:rsid w:val="0056419E"/>
    <w:rsid w:val="005746D6"/>
    <w:rsid w:val="00576D5B"/>
    <w:rsid w:val="005800B7"/>
    <w:rsid w:val="005801B9"/>
    <w:rsid w:val="00580FD3"/>
    <w:rsid w:val="00583F34"/>
    <w:rsid w:val="005860CD"/>
    <w:rsid w:val="00587A04"/>
    <w:rsid w:val="0059473B"/>
    <w:rsid w:val="00596962"/>
    <w:rsid w:val="005B23AB"/>
    <w:rsid w:val="005B2E84"/>
    <w:rsid w:val="005D0215"/>
    <w:rsid w:val="005D3A35"/>
    <w:rsid w:val="005D58B8"/>
    <w:rsid w:val="005D755A"/>
    <w:rsid w:val="005E021E"/>
    <w:rsid w:val="005E13CF"/>
    <w:rsid w:val="005E33A0"/>
    <w:rsid w:val="005E4659"/>
    <w:rsid w:val="005F24F2"/>
    <w:rsid w:val="005F532A"/>
    <w:rsid w:val="0061094B"/>
    <w:rsid w:val="006163C2"/>
    <w:rsid w:val="00617BE9"/>
    <w:rsid w:val="00623E58"/>
    <w:rsid w:val="00633019"/>
    <w:rsid w:val="00641FC3"/>
    <w:rsid w:val="00643C55"/>
    <w:rsid w:val="00646346"/>
    <w:rsid w:val="00655E40"/>
    <w:rsid w:val="006578A9"/>
    <w:rsid w:val="00661C0D"/>
    <w:rsid w:val="00664C96"/>
    <w:rsid w:val="00664F7E"/>
    <w:rsid w:val="00666A1A"/>
    <w:rsid w:val="00667C03"/>
    <w:rsid w:val="00670612"/>
    <w:rsid w:val="00674ED8"/>
    <w:rsid w:val="006807C9"/>
    <w:rsid w:val="00680F97"/>
    <w:rsid w:val="00681203"/>
    <w:rsid w:val="00681741"/>
    <w:rsid w:val="00682E96"/>
    <w:rsid w:val="00695F65"/>
    <w:rsid w:val="00696E5D"/>
    <w:rsid w:val="006A760A"/>
    <w:rsid w:val="006B4839"/>
    <w:rsid w:val="006C102F"/>
    <w:rsid w:val="006C23DA"/>
    <w:rsid w:val="006C2E86"/>
    <w:rsid w:val="006D14E0"/>
    <w:rsid w:val="006D260D"/>
    <w:rsid w:val="006D68FE"/>
    <w:rsid w:val="006D7287"/>
    <w:rsid w:val="006E26A8"/>
    <w:rsid w:val="006F0A28"/>
    <w:rsid w:val="006F3E6A"/>
    <w:rsid w:val="006F5BE4"/>
    <w:rsid w:val="006F61A1"/>
    <w:rsid w:val="00703576"/>
    <w:rsid w:val="0070789C"/>
    <w:rsid w:val="00710755"/>
    <w:rsid w:val="00714052"/>
    <w:rsid w:val="00714B8D"/>
    <w:rsid w:val="00715069"/>
    <w:rsid w:val="0071527D"/>
    <w:rsid w:val="00716361"/>
    <w:rsid w:val="00730BFF"/>
    <w:rsid w:val="00731CDD"/>
    <w:rsid w:val="00753C05"/>
    <w:rsid w:val="0077722C"/>
    <w:rsid w:val="007873DD"/>
    <w:rsid w:val="00794D6C"/>
    <w:rsid w:val="00794E1A"/>
    <w:rsid w:val="00795774"/>
    <w:rsid w:val="007A3B79"/>
    <w:rsid w:val="007A3C30"/>
    <w:rsid w:val="007B4BE6"/>
    <w:rsid w:val="007B646E"/>
    <w:rsid w:val="007C30EF"/>
    <w:rsid w:val="007C5B75"/>
    <w:rsid w:val="007C7C49"/>
    <w:rsid w:val="007D5361"/>
    <w:rsid w:val="007E3756"/>
    <w:rsid w:val="007E5303"/>
    <w:rsid w:val="007F4D3B"/>
    <w:rsid w:val="00807A45"/>
    <w:rsid w:val="00816FC8"/>
    <w:rsid w:val="00821C99"/>
    <w:rsid w:val="008245A9"/>
    <w:rsid w:val="008256F4"/>
    <w:rsid w:val="00826103"/>
    <w:rsid w:val="00833B4C"/>
    <w:rsid w:val="00836161"/>
    <w:rsid w:val="008375BD"/>
    <w:rsid w:val="008453FB"/>
    <w:rsid w:val="00845AE7"/>
    <w:rsid w:val="00846E09"/>
    <w:rsid w:val="00850C96"/>
    <w:rsid w:val="008513C9"/>
    <w:rsid w:val="00855260"/>
    <w:rsid w:val="008717D4"/>
    <w:rsid w:val="00881688"/>
    <w:rsid w:val="0088178E"/>
    <w:rsid w:val="00887178"/>
    <w:rsid w:val="008A0686"/>
    <w:rsid w:val="008A4B4C"/>
    <w:rsid w:val="008A52D7"/>
    <w:rsid w:val="008B42C0"/>
    <w:rsid w:val="008B5AB6"/>
    <w:rsid w:val="008C1C94"/>
    <w:rsid w:val="008C77B5"/>
    <w:rsid w:val="008C78DA"/>
    <w:rsid w:val="008D30CE"/>
    <w:rsid w:val="008D4C13"/>
    <w:rsid w:val="008E05A0"/>
    <w:rsid w:val="008E604A"/>
    <w:rsid w:val="008E7D70"/>
    <w:rsid w:val="008F0715"/>
    <w:rsid w:val="008F4CFD"/>
    <w:rsid w:val="00902B7E"/>
    <w:rsid w:val="00903097"/>
    <w:rsid w:val="00903B9B"/>
    <w:rsid w:val="00910C87"/>
    <w:rsid w:val="00913506"/>
    <w:rsid w:val="0091697B"/>
    <w:rsid w:val="00917CE6"/>
    <w:rsid w:val="00922B20"/>
    <w:rsid w:val="00932956"/>
    <w:rsid w:val="0093372E"/>
    <w:rsid w:val="00934B7A"/>
    <w:rsid w:val="009544D5"/>
    <w:rsid w:val="00963549"/>
    <w:rsid w:val="00964C40"/>
    <w:rsid w:val="00966440"/>
    <w:rsid w:val="0097518D"/>
    <w:rsid w:val="00980124"/>
    <w:rsid w:val="00981035"/>
    <w:rsid w:val="00987834"/>
    <w:rsid w:val="00987F3A"/>
    <w:rsid w:val="009907E6"/>
    <w:rsid w:val="00990CF0"/>
    <w:rsid w:val="00993D9B"/>
    <w:rsid w:val="009A0D1B"/>
    <w:rsid w:val="009A20B5"/>
    <w:rsid w:val="009A2F71"/>
    <w:rsid w:val="009A6994"/>
    <w:rsid w:val="009A7C69"/>
    <w:rsid w:val="009B15B6"/>
    <w:rsid w:val="009B2AA6"/>
    <w:rsid w:val="009B3284"/>
    <w:rsid w:val="009B4E23"/>
    <w:rsid w:val="009C2C9C"/>
    <w:rsid w:val="009C33A0"/>
    <w:rsid w:val="009D2719"/>
    <w:rsid w:val="009D311D"/>
    <w:rsid w:val="009E1B1E"/>
    <w:rsid w:val="009E312F"/>
    <w:rsid w:val="009E7DE8"/>
    <w:rsid w:val="009F1609"/>
    <w:rsid w:val="00A00BF4"/>
    <w:rsid w:val="00A00C6F"/>
    <w:rsid w:val="00A042DF"/>
    <w:rsid w:val="00A04489"/>
    <w:rsid w:val="00A077CE"/>
    <w:rsid w:val="00A11B45"/>
    <w:rsid w:val="00A227A8"/>
    <w:rsid w:val="00A24126"/>
    <w:rsid w:val="00A25F2B"/>
    <w:rsid w:val="00A30044"/>
    <w:rsid w:val="00A3305F"/>
    <w:rsid w:val="00A33DDF"/>
    <w:rsid w:val="00A35025"/>
    <w:rsid w:val="00A35EE5"/>
    <w:rsid w:val="00A440F9"/>
    <w:rsid w:val="00A47067"/>
    <w:rsid w:val="00A5036E"/>
    <w:rsid w:val="00A51727"/>
    <w:rsid w:val="00A531DA"/>
    <w:rsid w:val="00A67DE3"/>
    <w:rsid w:val="00A837BD"/>
    <w:rsid w:val="00A86C8F"/>
    <w:rsid w:val="00A86E21"/>
    <w:rsid w:val="00A879A8"/>
    <w:rsid w:val="00A9033C"/>
    <w:rsid w:val="00A95C41"/>
    <w:rsid w:val="00A966D4"/>
    <w:rsid w:val="00A97F9D"/>
    <w:rsid w:val="00AA54CD"/>
    <w:rsid w:val="00AA5EA0"/>
    <w:rsid w:val="00AA7C16"/>
    <w:rsid w:val="00AB09BC"/>
    <w:rsid w:val="00AB238B"/>
    <w:rsid w:val="00AE649E"/>
    <w:rsid w:val="00AF1158"/>
    <w:rsid w:val="00AF4B64"/>
    <w:rsid w:val="00AF4C64"/>
    <w:rsid w:val="00B01D8F"/>
    <w:rsid w:val="00B04CC2"/>
    <w:rsid w:val="00B06DFB"/>
    <w:rsid w:val="00B07CC5"/>
    <w:rsid w:val="00B14A1B"/>
    <w:rsid w:val="00B17626"/>
    <w:rsid w:val="00B23106"/>
    <w:rsid w:val="00B3075C"/>
    <w:rsid w:val="00B36E60"/>
    <w:rsid w:val="00B405C9"/>
    <w:rsid w:val="00B42766"/>
    <w:rsid w:val="00B46C56"/>
    <w:rsid w:val="00B54402"/>
    <w:rsid w:val="00B5760B"/>
    <w:rsid w:val="00B64B18"/>
    <w:rsid w:val="00B66151"/>
    <w:rsid w:val="00B80707"/>
    <w:rsid w:val="00B80AA8"/>
    <w:rsid w:val="00B9715E"/>
    <w:rsid w:val="00BA73ED"/>
    <w:rsid w:val="00BB0CFB"/>
    <w:rsid w:val="00BB2BC2"/>
    <w:rsid w:val="00BB2E31"/>
    <w:rsid w:val="00BB7E2A"/>
    <w:rsid w:val="00BC2ACD"/>
    <w:rsid w:val="00BC35A8"/>
    <w:rsid w:val="00BC38DF"/>
    <w:rsid w:val="00BC646E"/>
    <w:rsid w:val="00BC7BFE"/>
    <w:rsid w:val="00BD707E"/>
    <w:rsid w:val="00BE335A"/>
    <w:rsid w:val="00BE4A7F"/>
    <w:rsid w:val="00C0032E"/>
    <w:rsid w:val="00C0240E"/>
    <w:rsid w:val="00C0556C"/>
    <w:rsid w:val="00C06BFA"/>
    <w:rsid w:val="00C130A9"/>
    <w:rsid w:val="00C20238"/>
    <w:rsid w:val="00C2381B"/>
    <w:rsid w:val="00C30B4B"/>
    <w:rsid w:val="00C324FA"/>
    <w:rsid w:val="00C331F2"/>
    <w:rsid w:val="00C4375A"/>
    <w:rsid w:val="00C53A6E"/>
    <w:rsid w:val="00C53B85"/>
    <w:rsid w:val="00C56213"/>
    <w:rsid w:val="00C565B8"/>
    <w:rsid w:val="00C5690B"/>
    <w:rsid w:val="00C72E84"/>
    <w:rsid w:val="00C742E0"/>
    <w:rsid w:val="00C77245"/>
    <w:rsid w:val="00C926CE"/>
    <w:rsid w:val="00C94EB6"/>
    <w:rsid w:val="00C96DE2"/>
    <w:rsid w:val="00CB5FFA"/>
    <w:rsid w:val="00CB6ECA"/>
    <w:rsid w:val="00CC361F"/>
    <w:rsid w:val="00CC7AD1"/>
    <w:rsid w:val="00CC7F63"/>
    <w:rsid w:val="00CD4ACB"/>
    <w:rsid w:val="00CE02FF"/>
    <w:rsid w:val="00CE47FD"/>
    <w:rsid w:val="00D11091"/>
    <w:rsid w:val="00D13250"/>
    <w:rsid w:val="00D14DBB"/>
    <w:rsid w:val="00D16287"/>
    <w:rsid w:val="00D30960"/>
    <w:rsid w:val="00D31E32"/>
    <w:rsid w:val="00D37E67"/>
    <w:rsid w:val="00D4192C"/>
    <w:rsid w:val="00D72170"/>
    <w:rsid w:val="00D72C96"/>
    <w:rsid w:val="00D73634"/>
    <w:rsid w:val="00D83012"/>
    <w:rsid w:val="00D840FC"/>
    <w:rsid w:val="00D85134"/>
    <w:rsid w:val="00D90972"/>
    <w:rsid w:val="00DB2CB0"/>
    <w:rsid w:val="00DB5992"/>
    <w:rsid w:val="00DC2126"/>
    <w:rsid w:val="00DD0FA7"/>
    <w:rsid w:val="00DE4393"/>
    <w:rsid w:val="00DF4C56"/>
    <w:rsid w:val="00E10834"/>
    <w:rsid w:val="00E127DD"/>
    <w:rsid w:val="00E206CD"/>
    <w:rsid w:val="00E22BBA"/>
    <w:rsid w:val="00E23CEE"/>
    <w:rsid w:val="00E277CA"/>
    <w:rsid w:val="00E3072D"/>
    <w:rsid w:val="00E3261D"/>
    <w:rsid w:val="00E330A1"/>
    <w:rsid w:val="00E63219"/>
    <w:rsid w:val="00E643C3"/>
    <w:rsid w:val="00E6636B"/>
    <w:rsid w:val="00E73D1C"/>
    <w:rsid w:val="00E751A7"/>
    <w:rsid w:val="00E778FE"/>
    <w:rsid w:val="00E8643D"/>
    <w:rsid w:val="00E8682A"/>
    <w:rsid w:val="00E91305"/>
    <w:rsid w:val="00E94C6D"/>
    <w:rsid w:val="00EA4FC2"/>
    <w:rsid w:val="00EA578C"/>
    <w:rsid w:val="00EA6431"/>
    <w:rsid w:val="00EA6F50"/>
    <w:rsid w:val="00EB7C5C"/>
    <w:rsid w:val="00EC269F"/>
    <w:rsid w:val="00EC45AC"/>
    <w:rsid w:val="00EC6FC8"/>
    <w:rsid w:val="00EE114F"/>
    <w:rsid w:val="00EE7A9A"/>
    <w:rsid w:val="00EF206C"/>
    <w:rsid w:val="00F03168"/>
    <w:rsid w:val="00F06564"/>
    <w:rsid w:val="00F1190C"/>
    <w:rsid w:val="00F14019"/>
    <w:rsid w:val="00F14ED9"/>
    <w:rsid w:val="00F17673"/>
    <w:rsid w:val="00F22397"/>
    <w:rsid w:val="00F23E20"/>
    <w:rsid w:val="00F26F9D"/>
    <w:rsid w:val="00F27A71"/>
    <w:rsid w:val="00F31804"/>
    <w:rsid w:val="00F366CD"/>
    <w:rsid w:val="00F37CBB"/>
    <w:rsid w:val="00F410B7"/>
    <w:rsid w:val="00F424F6"/>
    <w:rsid w:val="00F623A7"/>
    <w:rsid w:val="00F625C3"/>
    <w:rsid w:val="00F75727"/>
    <w:rsid w:val="00F8340D"/>
    <w:rsid w:val="00F86347"/>
    <w:rsid w:val="00F915AC"/>
    <w:rsid w:val="00F96D25"/>
    <w:rsid w:val="00F9702F"/>
    <w:rsid w:val="00FA0765"/>
    <w:rsid w:val="00FA3847"/>
    <w:rsid w:val="00FA6C94"/>
    <w:rsid w:val="00FB069E"/>
    <w:rsid w:val="00FB2EF5"/>
    <w:rsid w:val="00FB5943"/>
    <w:rsid w:val="00FC7E31"/>
    <w:rsid w:val="00FD2D02"/>
    <w:rsid w:val="00FE2591"/>
    <w:rsid w:val="00FE5094"/>
    <w:rsid w:val="00FE60B6"/>
    <w:rsid w:val="00FE648C"/>
    <w:rsid w:val="00FF5B34"/>
    <w:rsid w:val="00FF6EF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25B42E"/>
  <w15:docId w15:val="{60D6137C-BF21-41A4-B900-FF1B4383E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240" w:line="360" w:lineRule="auto"/>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uiPriority w:val="1"/>
    <w:qFormat/>
    <w:rsid w:val="00441C07"/>
    <w:pPr>
      <w:spacing w:after="120"/>
    </w:pPr>
    <w:rPr>
      <w:rFonts w:ascii="Times New Roman" w:eastAsia="Times New Roman" w:hAnsi="Times New Roman" w:cs="Times New Roman"/>
      <w:sz w:val="24"/>
      <w:szCs w:val="20"/>
      <w:lang w:eastAsia="de-DE"/>
    </w:rPr>
  </w:style>
  <w:style w:type="paragraph" w:styleId="Heading1">
    <w:name w:val="heading 1"/>
    <w:next w:val="BasicText"/>
    <w:link w:val="Heading1Char"/>
    <w:qFormat/>
    <w:rsid w:val="00670612"/>
    <w:pPr>
      <w:keepNext/>
      <w:keepLines/>
      <w:pageBreakBefore/>
      <w:numPr>
        <w:numId w:val="2"/>
      </w:numPr>
      <w:spacing w:after="160"/>
      <w:outlineLvl w:val="0"/>
    </w:pPr>
    <w:rPr>
      <w:rFonts w:ascii="Times New Roman" w:eastAsia="Times New Roman" w:hAnsi="Times New Roman" w:cs="Times New Roman"/>
      <w:b/>
      <w:kern w:val="28"/>
      <w:sz w:val="28"/>
      <w:szCs w:val="20"/>
      <w:lang w:eastAsia="de-DE"/>
    </w:rPr>
  </w:style>
  <w:style w:type="paragraph" w:styleId="Heading2">
    <w:name w:val="heading 2"/>
    <w:basedOn w:val="Heading1"/>
    <w:next w:val="BasicText"/>
    <w:link w:val="Heading2Char"/>
    <w:qFormat/>
    <w:rsid w:val="00670612"/>
    <w:pPr>
      <w:pageBreakBefore w:val="0"/>
      <w:numPr>
        <w:ilvl w:val="1"/>
      </w:numPr>
      <w:spacing w:before="320"/>
      <w:outlineLvl w:val="1"/>
    </w:pPr>
    <w:rPr>
      <w:sz w:val="24"/>
    </w:rPr>
  </w:style>
  <w:style w:type="paragraph" w:styleId="Heading3">
    <w:name w:val="heading 3"/>
    <w:basedOn w:val="Heading2"/>
    <w:next w:val="BasicText"/>
    <w:link w:val="Heading3Char"/>
    <w:qFormat/>
    <w:rsid w:val="00670612"/>
    <w:pPr>
      <w:numPr>
        <w:ilvl w:val="2"/>
      </w:numPr>
      <w:outlineLvl w:val="2"/>
    </w:pPr>
  </w:style>
  <w:style w:type="paragraph" w:styleId="Heading4">
    <w:name w:val="heading 4"/>
    <w:basedOn w:val="Heading3"/>
    <w:next w:val="BasicText"/>
    <w:link w:val="Heading4Char"/>
    <w:qFormat/>
    <w:rsid w:val="00670612"/>
    <w:pPr>
      <w:numPr>
        <w:ilvl w:val="3"/>
      </w:numPr>
      <w:outlineLvl w:val="3"/>
    </w:pPr>
    <w:rPr>
      <w:szCs w:val="24"/>
    </w:rPr>
  </w:style>
  <w:style w:type="paragraph" w:styleId="Heading5">
    <w:name w:val="heading 5"/>
    <w:basedOn w:val="Heading4"/>
    <w:next w:val="BasicText"/>
    <w:link w:val="Heading5Char"/>
    <w:qFormat/>
    <w:rsid w:val="00670612"/>
    <w:pPr>
      <w:numPr>
        <w:ilvl w:val="4"/>
      </w:numPr>
      <w:spacing w:before="160"/>
      <w:outlineLvl w:val="4"/>
    </w:pPr>
    <w:rPr>
      <w:b w:val="0"/>
    </w:rPr>
  </w:style>
  <w:style w:type="paragraph" w:styleId="Heading6">
    <w:name w:val="heading 6"/>
    <w:basedOn w:val="Normal"/>
    <w:next w:val="Normal"/>
    <w:link w:val="Heading6Char"/>
    <w:qFormat/>
    <w:rsid w:val="00670612"/>
    <w:pPr>
      <w:numPr>
        <w:ilvl w:val="5"/>
        <w:numId w:val="2"/>
      </w:numPr>
      <w:spacing w:before="240" w:after="60"/>
      <w:outlineLvl w:val="5"/>
    </w:pPr>
    <w:rPr>
      <w:i/>
      <w:sz w:val="22"/>
    </w:rPr>
  </w:style>
  <w:style w:type="paragraph" w:styleId="Heading7">
    <w:name w:val="heading 7"/>
    <w:basedOn w:val="Normal"/>
    <w:next w:val="Normal"/>
    <w:link w:val="Heading7Char"/>
    <w:qFormat/>
    <w:rsid w:val="00670612"/>
    <w:pPr>
      <w:numPr>
        <w:ilvl w:val="6"/>
        <w:numId w:val="2"/>
      </w:numPr>
      <w:spacing w:before="240" w:after="60"/>
      <w:outlineLvl w:val="6"/>
    </w:pPr>
    <w:rPr>
      <w:rFonts w:ascii="Arial" w:hAnsi="Arial"/>
    </w:rPr>
  </w:style>
  <w:style w:type="paragraph" w:styleId="Heading8">
    <w:name w:val="heading 8"/>
    <w:basedOn w:val="Heading2"/>
    <w:next w:val="BasicText"/>
    <w:link w:val="Heading8Char"/>
    <w:qFormat/>
    <w:rsid w:val="00670612"/>
    <w:pPr>
      <w:numPr>
        <w:ilvl w:val="7"/>
      </w:numPr>
      <w:outlineLvl w:val="7"/>
    </w:pPr>
  </w:style>
  <w:style w:type="paragraph" w:styleId="Heading9">
    <w:name w:val="heading 9"/>
    <w:basedOn w:val="Heading3"/>
    <w:next w:val="BasicText"/>
    <w:link w:val="Heading9Char"/>
    <w:qFormat/>
    <w:rsid w:val="00670612"/>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next w:val="Normal"/>
    <w:uiPriority w:val="99"/>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Caption">
    <w:name w:val="caption"/>
    <w:next w:val="BasicText"/>
    <w:uiPriority w:val="35"/>
    <w:qFormat/>
    <w:rsid w:val="007F4D3B"/>
    <w:pPr>
      <w:spacing w:after="120" w:line="240" w:lineRule="auto"/>
      <w:ind w:left="1418" w:hanging="1418"/>
    </w:pPr>
    <w:rPr>
      <w:rFonts w:ascii="Times New Roman" w:eastAsia="Times New Roman" w:hAnsi="Times New Roman" w:cs="Times New Roman"/>
      <w:smallCaps/>
      <w:sz w:val="24"/>
      <w:szCs w:val="20"/>
      <w:lang w:eastAsia="de-DE"/>
    </w:rPr>
  </w:style>
  <w:style w:type="paragraph" w:styleId="DocumentMap">
    <w:name w:val="Document Map"/>
    <w:basedOn w:val="Normal"/>
    <w:link w:val="DocumentMapChar"/>
    <w:semiHidden/>
    <w:rsid w:val="00670612"/>
    <w:pPr>
      <w:shd w:val="clear" w:color="auto" w:fill="000080"/>
    </w:pPr>
    <w:rPr>
      <w:rFonts w:ascii="Tahoma" w:hAnsi="Tahoma"/>
    </w:rPr>
  </w:style>
  <w:style w:type="character" w:customStyle="1" w:styleId="DocumentMapChar">
    <w:name w:val="Document Map Char"/>
    <w:basedOn w:val="DefaultParagraphFont"/>
    <w:link w:val="DocumentMap"/>
    <w:semiHidden/>
    <w:rsid w:val="00670612"/>
    <w:rPr>
      <w:rFonts w:ascii="Tahoma" w:eastAsia="Times New Roman" w:hAnsi="Tahoma" w:cs="Times New Roman"/>
      <w:sz w:val="20"/>
      <w:szCs w:val="20"/>
      <w:shd w:val="clear" w:color="auto" w:fill="000080"/>
      <w:lang w:eastAsia="de-DE"/>
    </w:rPr>
  </w:style>
  <w:style w:type="paragraph" w:styleId="FootnoteText">
    <w:name w:val="footnote text"/>
    <w:link w:val="FootnoteTextChar"/>
    <w:semiHidden/>
    <w:rsid w:val="00670612"/>
    <w:pPr>
      <w:keepLines/>
      <w:spacing w:after="0" w:line="240" w:lineRule="auto"/>
      <w:ind w:left="425" w:hanging="425"/>
    </w:pPr>
    <w:rPr>
      <w:rFonts w:ascii="Times New Roman" w:eastAsia="Times New Roman" w:hAnsi="Times New Roman" w:cs="Times New Roman"/>
      <w:sz w:val="20"/>
      <w:szCs w:val="20"/>
      <w:lang w:eastAsia="de-DE"/>
    </w:rPr>
  </w:style>
  <w:style w:type="character" w:customStyle="1" w:styleId="FootnoteTextChar">
    <w:name w:val="Footnote Text Char"/>
    <w:basedOn w:val="DefaultParagraphFont"/>
    <w:link w:val="FootnoteText"/>
    <w:semiHidden/>
    <w:rsid w:val="00670612"/>
    <w:rPr>
      <w:rFonts w:ascii="Times New Roman" w:eastAsia="Times New Roman" w:hAnsi="Times New Roman" w:cs="Times New Roman"/>
      <w:sz w:val="20"/>
      <w:szCs w:val="20"/>
      <w:lang w:eastAsia="de-DE"/>
    </w:rPr>
  </w:style>
  <w:style w:type="character" w:styleId="FootnoteReference">
    <w:name w:val="footnote reference"/>
    <w:basedOn w:val="DefaultParagraphFont"/>
    <w:semiHidden/>
    <w:rsid w:val="00670612"/>
    <w:rPr>
      <w:sz w:val="20"/>
      <w:vertAlign w:val="superscript"/>
    </w:rPr>
  </w:style>
  <w:style w:type="paragraph" w:styleId="Footer">
    <w:name w:val="footer"/>
    <w:link w:val="FooterChar"/>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ooterChar">
    <w:name w:val="Footer Char"/>
    <w:basedOn w:val="DefaultParagraphFont"/>
    <w:link w:val="Footer"/>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rsid w:val="00670612"/>
    <w:pPr>
      <w:spacing w:line="360" w:lineRule="atLeast"/>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Caption"/>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3"/>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Heading1Char">
    <w:name w:val="Heading 1 Char"/>
    <w:basedOn w:val="DefaultParagraphFont"/>
    <w:link w:val="Heading1"/>
    <w:rsid w:val="00670612"/>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Heading1"/>
    <w:next w:val="BasicText"/>
    <w:rsid w:val="00670612"/>
    <w:pPr>
      <w:outlineLvl w:val="9"/>
    </w:pPr>
  </w:style>
  <w:style w:type="paragraph" w:customStyle="1" w:styleId="BasicTextCentered">
    <w:name w:val="Basic Text (Centered)"/>
    <w:basedOn w:val="BasicText"/>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DefaultParagraphFon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DefaultParagraphFont"/>
    <w:rsid w:val="00670612"/>
    <w:rPr>
      <w:vertAlign w:val="subscript"/>
    </w:rPr>
  </w:style>
  <w:style w:type="character" w:customStyle="1" w:styleId="BasicCharUnderlined">
    <w:name w:val="Basic Char. (Underlined)"/>
    <w:basedOn w:val="DefaultParagraphFont"/>
    <w:rsid w:val="00670612"/>
    <w:rPr>
      <w:u w:val="single"/>
    </w:rPr>
  </w:style>
  <w:style w:type="character" w:styleId="Hyperlink">
    <w:name w:val="Hyperlink"/>
    <w:basedOn w:val="DefaultParagraphFon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Normal"/>
    <w:next w:val="Normal"/>
    <w:semiHidden/>
    <w:rsid w:val="00670612"/>
    <w:pPr>
      <w:tabs>
        <w:tab w:val="right" w:leader="dot" w:pos="4034"/>
      </w:tabs>
      <w:ind w:left="400" w:hanging="200"/>
    </w:pPr>
  </w:style>
  <w:style w:type="paragraph" w:styleId="Index3">
    <w:name w:val="index 3"/>
    <w:basedOn w:val="Normal"/>
    <w:next w:val="Normal"/>
    <w:semiHidden/>
    <w:rsid w:val="00670612"/>
    <w:pPr>
      <w:tabs>
        <w:tab w:val="right" w:leader="dot" w:pos="4034"/>
      </w:tabs>
      <w:ind w:left="600" w:hanging="200"/>
    </w:pPr>
  </w:style>
  <w:style w:type="paragraph" w:styleId="Index4">
    <w:name w:val="index 4"/>
    <w:basedOn w:val="Normal"/>
    <w:next w:val="Normal"/>
    <w:semiHidden/>
    <w:rsid w:val="00670612"/>
    <w:pPr>
      <w:tabs>
        <w:tab w:val="right" w:leader="dot" w:pos="4034"/>
      </w:tabs>
      <w:ind w:left="800" w:hanging="200"/>
    </w:pPr>
  </w:style>
  <w:style w:type="paragraph" w:styleId="Index5">
    <w:name w:val="index 5"/>
    <w:basedOn w:val="Normal"/>
    <w:next w:val="Normal"/>
    <w:semiHidden/>
    <w:rsid w:val="00670612"/>
    <w:pPr>
      <w:tabs>
        <w:tab w:val="right" w:leader="dot" w:pos="4034"/>
      </w:tabs>
      <w:ind w:left="1000" w:hanging="200"/>
    </w:pPr>
  </w:style>
  <w:style w:type="paragraph" w:styleId="Index6">
    <w:name w:val="index 6"/>
    <w:basedOn w:val="Normal"/>
    <w:next w:val="Normal"/>
    <w:semiHidden/>
    <w:rsid w:val="00670612"/>
    <w:pPr>
      <w:tabs>
        <w:tab w:val="right" w:leader="dot" w:pos="4034"/>
      </w:tabs>
      <w:ind w:left="1200" w:hanging="200"/>
    </w:pPr>
  </w:style>
  <w:style w:type="paragraph" w:styleId="Index7">
    <w:name w:val="index 7"/>
    <w:basedOn w:val="Normal"/>
    <w:next w:val="Normal"/>
    <w:semiHidden/>
    <w:rsid w:val="00670612"/>
    <w:pPr>
      <w:tabs>
        <w:tab w:val="right" w:leader="dot" w:pos="4034"/>
      </w:tabs>
      <w:ind w:left="1400" w:hanging="200"/>
    </w:pPr>
  </w:style>
  <w:style w:type="paragraph" w:styleId="Index8">
    <w:name w:val="index 8"/>
    <w:basedOn w:val="Normal"/>
    <w:next w:val="Normal"/>
    <w:semiHidden/>
    <w:rsid w:val="00670612"/>
    <w:pPr>
      <w:tabs>
        <w:tab w:val="right" w:leader="dot" w:pos="4034"/>
      </w:tabs>
      <w:ind w:left="1600" w:hanging="200"/>
    </w:pPr>
  </w:style>
  <w:style w:type="paragraph" w:styleId="Index9">
    <w:name w:val="index 9"/>
    <w:basedOn w:val="Normal"/>
    <w:next w:val="Normal"/>
    <w:semiHidden/>
    <w:rsid w:val="00670612"/>
    <w:pPr>
      <w:tabs>
        <w:tab w:val="right" w:leader="dot" w:pos="4034"/>
      </w:tabs>
      <w:ind w:left="1800" w:hanging="200"/>
    </w:pPr>
  </w:style>
  <w:style w:type="paragraph" w:styleId="IndexHeading">
    <w:name w:val="index heading"/>
    <w:basedOn w:val="Normal"/>
    <w:next w:val="Index1"/>
    <w:semiHidden/>
    <w:rsid w:val="00670612"/>
  </w:style>
  <w:style w:type="paragraph" w:styleId="Header">
    <w:name w:val="header"/>
    <w:link w:val="HeaderChar"/>
    <w:uiPriority w:val="99"/>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HeaderChar">
    <w:name w:val="Header Char"/>
    <w:basedOn w:val="DefaultParagraphFont"/>
    <w:link w:val="Header"/>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PageNumber">
    <w:name w:val="page number"/>
    <w:basedOn w:val="DefaultParagraphFont"/>
    <w:uiPriority w:val="1"/>
    <w:rsid w:val="00670612"/>
  </w:style>
  <w:style w:type="table" w:styleId="TableGrid">
    <w:name w:val="Table Grid"/>
    <w:basedOn w:val="TableNormal"/>
    <w:rsid w:val="00670612"/>
    <w:pPr>
      <w:spacing w:after="0" w:line="240" w:lineRule="auto"/>
    </w:pPr>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ource">
    <w:name w:val="Table Source"/>
    <w:basedOn w:val="ImageSource"/>
    <w:next w:val="Caption"/>
    <w:rsid w:val="00670612"/>
  </w:style>
  <w:style w:type="character" w:customStyle="1" w:styleId="Heading2Char">
    <w:name w:val="Heading 2 Char"/>
    <w:basedOn w:val="DefaultParagraphFont"/>
    <w:link w:val="Heading2"/>
    <w:rsid w:val="00670612"/>
    <w:rPr>
      <w:rFonts w:ascii="Times New Roman" w:eastAsia="Times New Roman" w:hAnsi="Times New Roman" w:cs="Times New Roman"/>
      <w:b/>
      <w:kern w:val="28"/>
      <w:sz w:val="24"/>
      <w:szCs w:val="20"/>
      <w:lang w:eastAsia="de-DE"/>
    </w:rPr>
  </w:style>
  <w:style w:type="character" w:customStyle="1" w:styleId="Heading3Char">
    <w:name w:val="Heading 3 Char"/>
    <w:basedOn w:val="DefaultParagraphFont"/>
    <w:link w:val="Heading3"/>
    <w:rsid w:val="00670612"/>
    <w:rPr>
      <w:rFonts w:ascii="Times New Roman" w:eastAsia="Times New Roman" w:hAnsi="Times New Roman" w:cs="Times New Roman"/>
      <w:b/>
      <w:kern w:val="28"/>
      <w:sz w:val="24"/>
      <w:szCs w:val="20"/>
      <w:lang w:eastAsia="de-DE"/>
    </w:rPr>
  </w:style>
  <w:style w:type="character" w:customStyle="1" w:styleId="Heading4Char">
    <w:name w:val="Heading 4 Char"/>
    <w:basedOn w:val="DefaultParagraphFont"/>
    <w:link w:val="Heading4"/>
    <w:rsid w:val="00670612"/>
    <w:rPr>
      <w:rFonts w:ascii="Times New Roman" w:eastAsia="Times New Roman" w:hAnsi="Times New Roman" w:cs="Times New Roman"/>
      <w:b/>
      <w:kern w:val="28"/>
      <w:sz w:val="24"/>
      <w:szCs w:val="24"/>
      <w:lang w:eastAsia="de-DE"/>
    </w:rPr>
  </w:style>
  <w:style w:type="character" w:customStyle="1" w:styleId="Heading5Char">
    <w:name w:val="Heading 5 Char"/>
    <w:basedOn w:val="DefaultParagraphFont"/>
    <w:link w:val="Heading5"/>
    <w:rsid w:val="00670612"/>
    <w:rPr>
      <w:rFonts w:ascii="Times New Roman" w:eastAsia="Times New Roman" w:hAnsi="Times New Roman" w:cs="Times New Roman"/>
      <w:kern w:val="28"/>
      <w:sz w:val="24"/>
      <w:szCs w:val="24"/>
      <w:lang w:eastAsia="de-DE"/>
    </w:rPr>
  </w:style>
  <w:style w:type="character" w:customStyle="1" w:styleId="Heading6Char">
    <w:name w:val="Heading 6 Char"/>
    <w:basedOn w:val="DefaultParagraphFont"/>
    <w:link w:val="Heading6"/>
    <w:rsid w:val="00670612"/>
    <w:rPr>
      <w:rFonts w:ascii="Times New Roman" w:eastAsia="Times New Roman" w:hAnsi="Times New Roman" w:cs="Times New Roman"/>
      <w:i/>
      <w:szCs w:val="20"/>
      <w:lang w:eastAsia="de-DE"/>
    </w:rPr>
  </w:style>
  <w:style w:type="character" w:customStyle="1" w:styleId="Heading7Char">
    <w:name w:val="Heading 7 Char"/>
    <w:basedOn w:val="DefaultParagraphFont"/>
    <w:link w:val="Heading7"/>
    <w:rsid w:val="00670612"/>
    <w:rPr>
      <w:rFonts w:ascii="Arial" w:eastAsia="Times New Roman" w:hAnsi="Arial" w:cs="Times New Roman"/>
      <w:sz w:val="24"/>
      <w:szCs w:val="20"/>
      <w:lang w:eastAsia="de-DE"/>
    </w:rPr>
  </w:style>
  <w:style w:type="character" w:customStyle="1" w:styleId="Heading8Char">
    <w:name w:val="Heading 8 Char"/>
    <w:basedOn w:val="DefaultParagraphFont"/>
    <w:link w:val="Heading8"/>
    <w:rsid w:val="00670612"/>
    <w:rPr>
      <w:rFonts w:ascii="Times New Roman" w:eastAsia="Times New Roman" w:hAnsi="Times New Roman" w:cs="Times New Roman"/>
      <w:b/>
      <w:kern w:val="28"/>
      <w:sz w:val="24"/>
      <w:szCs w:val="20"/>
      <w:lang w:eastAsia="de-DE"/>
    </w:rPr>
  </w:style>
  <w:style w:type="character" w:customStyle="1" w:styleId="Heading9Char">
    <w:name w:val="Heading 9 Char"/>
    <w:basedOn w:val="DefaultParagraphFont"/>
    <w:link w:val="Heading9"/>
    <w:rsid w:val="00670612"/>
    <w:rPr>
      <w:rFonts w:ascii="Times New Roman" w:eastAsia="Times New Roman" w:hAnsi="Times New Roman" w:cs="Times New Roman"/>
      <w:b/>
      <w:kern w:val="28"/>
      <w:sz w:val="24"/>
      <w:szCs w:val="20"/>
      <w:lang w:eastAsia="de-DE"/>
    </w:rPr>
  </w:style>
  <w:style w:type="paragraph" w:styleId="TOC1">
    <w:name w:val="toc 1"/>
    <w:next w:val="TOC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TOC2">
    <w:name w:val="toc 2"/>
    <w:basedOn w:val="TOC1"/>
    <w:next w:val="TOC3"/>
    <w:uiPriority w:val="39"/>
    <w:rsid w:val="00670612"/>
    <w:pPr>
      <w:keepNext w:val="0"/>
      <w:spacing w:before="40"/>
      <w:ind w:left="709" w:hanging="425"/>
    </w:pPr>
  </w:style>
  <w:style w:type="paragraph" w:styleId="TOC3">
    <w:name w:val="toc 3"/>
    <w:basedOn w:val="TOC2"/>
    <w:next w:val="TOC4"/>
    <w:uiPriority w:val="39"/>
    <w:rsid w:val="00670612"/>
    <w:pPr>
      <w:spacing w:before="0"/>
      <w:ind w:left="1276" w:hanging="567"/>
    </w:pPr>
  </w:style>
  <w:style w:type="paragraph" w:styleId="TOC4">
    <w:name w:val="toc 4"/>
    <w:basedOn w:val="TOC3"/>
    <w:next w:val="TOC5"/>
    <w:uiPriority w:val="39"/>
    <w:rsid w:val="00670612"/>
    <w:pPr>
      <w:ind w:left="1985" w:hanging="709"/>
    </w:pPr>
  </w:style>
  <w:style w:type="paragraph" w:styleId="TOC5">
    <w:name w:val="toc 5"/>
    <w:basedOn w:val="TOC4"/>
    <w:next w:val="TOC6"/>
    <w:uiPriority w:val="39"/>
    <w:rsid w:val="00670612"/>
  </w:style>
  <w:style w:type="paragraph" w:styleId="TOC6">
    <w:name w:val="toc 6"/>
    <w:basedOn w:val="Normal"/>
    <w:next w:val="Normal"/>
    <w:uiPriority w:val="39"/>
    <w:rsid w:val="00670612"/>
    <w:pPr>
      <w:tabs>
        <w:tab w:val="right" w:leader="dot" w:pos="8505"/>
      </w:tabs>
      <w:ind w:left="1000"/>
    </w:pPr>
  </w:style>
  <w:style w:type="paragraph" w:styleId="TOC7">
    <w:name w:val="toc 7"/>
    <w:basedOn w:val="Normal"/>
    <w:next w:val="Normal"/>
    <w:uiPriority w:val="39"/>
    <w:rsid w:val="00670612"/>
    <w:pPr>
      <w:tabs>
        <w:tab w:val="right" w:leader="dot" w:pos="8505"/>
      </w:tabs>
      <w:ind w:left="1200"/>
    </w:pPr>
  </w:style>
  <w:style w:type="paragraph" w:styleId="TOC8">
    <w:name w:val="toc 8"/>
    <w:basedOn w:val="TOC2"/>
    <w:next w:val="Normal"/>
    <w:uiPriority w:val="39"/>
    <w:rsid w:val="00670612"/>
  </w:style>
  <w:style w:type="paragraph" w:styleId="TOC9">
    <w:name w:val="toc 9"/>
    <w:basedOn w:val="TOC3"/>
    <w:next w:val="Normal"/>
    <w:uiPriority w:val="39"/>
    <w:rsid w:val="00670612"/>
    <w:pPr>
      <w:ind w:left="567"/>
    </w:pPr>
  </w:style>
  <w:style w:type="paragraph" w:customStyle="1" w:styleId="Subheading1">
    <w:name w:val="Subheading 1"/>
    <w:next w:val="BasicText"/>
    <w:rsid w:val="00670612"/>
    <w:pPr>
      <w:keepNext/>
      <w:spacing w:before="360" w:after="60"/>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DefaultParagraphFont"/>
    <w:link w:val="BasicText"/>
    <w:rsid w:val="00297DC8"/>
    <w:rPr>
      <w:rFonts w:ascii="Times New Roman" w:eastAsia="Times New Roman" w:hAnsi="Times New Roman" w:cs="Times New Roman"/>
      <w:sz w:val="24"/>
      <w:szCs w:val="20"/>
      <w:lang w:eastAsia="de-DE"/>
    </w:rPr>
  </w:style>
  <w:style w:type="paragraph" w:styleId="BalloonText">
    <w:name w:val="Balloon Text"/>
    <w:basedOn w:val="Normal"/>
    <w:link w:val="BalloonTextChar"/>
    <w:uiPriority w:val="99"/>
    <w:semiHidden/>
    <w:unhideWhenUsed/>
    <w:rsid w:val="009B15B6"/>
    <w:rPr>
      <w:rFonts w:ascii="Tahoma" w:hAnsi="Tahoma" w:cs="Tahoma"/>
      <w:sz w:val="16"/>
      <w:szCs w:val="16"/>
    </w:rPr>
  </w:style>
  <w:style w:type="character" w:customStyle="1" w:styleId="BalloonTextChar">
    <w:name w:val="Balloon Text Char"/>
    <w:basedOn w:val="DefaultParagraphFont"/>
    <w:link w:val="BalloonText"/>
    <w:uiPriority w:val="99"/>
    <w:semiHidden/>
    <w:rsid w:val="009B15B6"/>
    <w:rPr>
      <w:rFonts w:ascii="Tahoma" w:eastAsia="Times New Roman" w:hAnsi="Tahoma" w:cs="Tahoma"/>
      <w:sz w:val="16"/>
      <w:szCs w:val="16"/>
      <w:lang w:eastAsia="de-DE"/>
    </w:rPr>
  </w:style>
  <w:style w:type="paragraph" w:styleId="NoSpacing">
    <w:name w:val="No Spacing"/>
    <w:link w:val="NoSpacingChar"/>
    <w:uiPriority w:val="1"/>
    <w:qFormat/>
    <w:rsid w:val="00F86347"/>
    <w:pPr>
      <w:spacing w:after="0" w:line="240" w:lineRule="auto"/>
    </w:pPr>
    <w:rPr>
      <w:rFonts w:eastAsiaTheme="minorEastAsia"/>
    </w:rPr>
  </w:style>
  <w:style w:type="character" w:customStyle="1" w:styleId="NoSpacingChar">
    <w:name w:val="No Spacing Char"/>
    <w:basedOn w:val="DefaultParagraphFont"/>
    <w:link w:val="NoSpacing"/>
    <w:uiPriority w:val="1"/>
    <w:rsid w:val="00F86347"/>
    <w:rPr>
      <w:rFonts w:eastAsiaTheme="minorEastAsia"/>
    </w:rPr>
  </w:style>
  <w:style w:type="paragraph" w:styleId="BodyText">
    <w:name w:val="Body Text"/>
    <w:basedOn w:val="Normal"/>
    <w:link w:val="BodyTextChar"/>
    <w:autoRedefine/>
    <w:uiPriority w:val="99"/>
    <w:unhideWhenUsed/>
    <w:rsid w:val="008B42C0"/>
    <w:pPr>
      <w:ind w:left="567" w:hanging="567"/>
    </w:pPr>
    <w:rPr>
      <w:rFonts w:ascii="Arial" w:hAnsi="Arial"/>
      <w:sz w:val="22"/>
      <w:szCs w:val="24"/>
    </w:rPr>
  </w:style>
  <w:style w:type="character" w:customStyle="1" w:styleId="BodyTextChar">
    <w:name w:val="Body Text Char"/>
    <w:basedOn w:val="DefaultParagraphFont"/>
    <w:link w:val="BodyText"/>
    <w:uiPriority w:val="99"/>
    <w:rsid w:val="008B42C0"/>
    <w:rPr>
      <w:rFonts w:ascii="Arial" w:eastAsia="Times New Roman" w:hAnsi="Arial" w:cs="Times New Roman"/>
      <w:szCs w:val="24"/>
      <w:lang w:eastAsia="de-DE"/>
    </w:rPr>
  </w:style>
  <w:style w:type="paragraph" w:styleId="NormalWeb">
    <w:name w:val="Normal (Web)"/>
    <w:basedOn w:val="Normal"/>
    <w:link w:val="NormalWebChar"/>
    <w:uiPriority w:val="99"/>
    <w:unhideWhenUsed/>
    <w:rsid w:val="00B405C9"/>
    <w:pPr>
      <w:spacing w:before="100" w:beforeAutospacing="1" w:after="100" w:afterAutospacing="1" w:line="240" w:lineRule="auto"/>
      <w:jc w:val="left"/>
    </w:pPr>
    <w:rPr>
      <w:szCs w:val="24"/>
    </w:rPr>
  </w:style>
  <w:style w:type="character" w:styleId="Strong">
    <w:name w:val="Strong"/>
    <w:basedOn w:val="DefaultParagraphFont"/>
    <w:uiPriority w:val="22"/>
    <w:qFormat/>
    <w:rsid w:val="00B405C9"/>
    <w:rPr>
      <w:b/>
      <w:bCs/>
    </w:rPr>
  </w:style>
  <w:style w:type="character" w:styleId="PlaceholderText">
    <w:name w:val="Placeholder Text"/>
    <w:basedOn w:val="DefaultParagraphFont"/>
    <w:uiPriority w:val="99"/>
    <w:semiHidden/>
    <w:rsid w:val="00F8340D"/>
    <w:rPr>
      <w:color w:val="666666"/>
    </w:rPr>
  </w:style>
  <w:style w:type="paragraph" w:customStyle="1" w:styleId="CitaviBibliographyEntry">
    <w:name w:val="Citavi Bibliography Entry"/>
    <w:basedOn w:val="Normal"/>
    <w:link w:val="CitaviBibliographyEntryChar"/>
    <w:uiPriority w:val="99"/>
    <w:rsid w:val="00F8340D"/>
    <w:pPr>
      <w:tabs>
        <w:tab w:val="left" w:pos="454"/>
      </w:tabs>
      <w:spacing w:after="0"/>
      <w:ind w:left="454" w:hanging="454"/>
      <w:jc w:val="left"/>
    </w:pPr>
  </w:style>
  <w:style w:type="character" w:customStyle="1" w:styleId="NormalWebChar">
    <w:name w:val="Normal (Web) Char"/>
    <w:basedOn w:val="DefaultParagraphFont"/>
    <w:link w:val="NormalWeb"/>
    <w:uiPriority w:val="99"/>
    <w:rsid w:val="00F8340D"/>
    <w:rPr>
      <w:rFonts w:ascii="Times New Roman" w:eastAsia="Times New Roman" w:hAnsi="Times New Roman" w:cs="Times New Roman"/>
      <w:sz w:val="24"/>
      <w:szCs w:val="24"/>
      <w:lang w:eastAsia="de-DE"/>
    </w:rPr>
  </w:style>
  <w:style w:type="character" w:customStyle="1" w:styleId="CitaviBibliographyEntryChar">
    <w:name w:val="Citavi Bibliography Entry Char"/>
    <w:basedOn w:val="NormalWebChar"/>
    <w:link w:val="CitaviBibliographyEntry"/>
    <w:uiPriority w:val="99"/>
    <w:rsid w:val="00F8340D"/>
    <w:rPr>
      <w:rFonts w:ascii="Times New Roman" w:eastAsia="Times New Roman" w:hAnsi="Times New Roman" w:cs="Times New Roman"/>
      <w:sz w:val="24"/>
      <w:szCs w:val="20"/>
      <w:lang w:eastAsia="de-DE"/>
    </w:rPr>
  </w:style>
  <w:style w:type="paragraph" w:customStyle="1" w:styleId="CitaviBibliographyHeading">
    <w:name w:val="Citavi Bibliography Heading"/>
    <w:basedOn w:val="Heading1"/>
    <w:link w:val="CitaviBibliographyHeadingChar"/>
    <w:uiPriority w:val="99"/>
    <w:rsid w:val="00F8340D"/>
    <w:pPr>
      <w:jc w:val="left"/>
    </w:pPr>
  </w:style>
  <w:style w:type="character" w:customStyle="1" w:styleId="CitaviBibliographyHeadingChar">
    <w:name w:val="Citavi Bibliography Heading Char"/>
    <w:basedOn w:val="NormalWebChar"/>
    <w:link w:val="CitaviBibliographyHeading"/>
    <w:uiPriority w:val="99"/>
    <w:rsid w:val="00F8340D"/>
    <w:rPr>
      <w:rFonts w:ascii="Times New Roman" w:eastAsia="Times New Roman" w:hAnsi="Times New Roman" w:cs="Times New Roman"/>
      <w:b/>
      <w:kern w:val="28"/>
      <w:sz w:val="28"/>
      <w:szCs w:val="20"/>
      <w:lang w:eastAsia="de-DE"/>
    </w:rPr>
  </w:style>
  <w:style w:type="paragraph" w:customStyle="1" w:styleId="CitaviChapterBibliographyHeading">
    <w:name w:val="Citavi Chapter Bibliography Heading"/>
    <w:basedOn w:val="Heading2"/>
    <w:link w:val="CitaviChapterBibliographyHeadingChar"/>
    <w:uiPriority w:val="99"/>
    <w:rsid w:val="00F8340D"/>
    <w:pPr>
      <w:jc w:val="left"/>
    </w:pPr>
  </w:style>
  <w:style w:type="character" w:customStyle="1" w:styleId="CitaviChapterBibliographyHeadingChar">
    <w:name w:val="Citavi Chapter Bibliography Heading Char"/>
    <w:basedOn w:val="NormalWebChar"/>
    <w:link w:val="CitaviChapterBibliographyHeading"/>
    <w:uiPriority w:val="99"/>
    <w:rsid w:val="00F8340D"/>
    <w:rPr>
      <w:rFonts w:ascii="Times New Roman" w:eastAsia="Times New Roman" w:hAnsi="Times New Roman" w:cs="Times New Roman"/>
      <w:b/>
      <w:kern w:val="28"/>
      <w:sz w:val="24"/>
      <w:szCs w:val="20"/>
      <w:lang w:eastAsia="de-DE"/>
    </w:rPr>
  </w:style>
  <w:style w:type="paragraph" w:customStyle="1" w:styleId="CitaviBibliographySubheading1">
    <w:name w:val="Citavi Bibliography Subheading 1"/>
    <w:basedOn w:val="Heading2"/>
    <w:link w:val="CitaviBibliographySubheading1Char"/>
    <w:uiPriority w:val="99"/>
    <w:rsid w:val="00F8340D"/>
    <w:pPr>
      <w:outlineLvl w:val="9"/>
    </w:pPr>
  </w:style>
  <w:style w:type="character" w:customStyle="1" w:styleId="CitaviBibliographySubheading1Char">
    <w:name w:val="Citavi Bibliography Subheading 1 Char"/>
    <w:basedOn w:val="NormalWebChar"/>
    <w:link w:val="CitaviBibliographySubheading1"/>
    <w:uiPriority w:val="99"/>
    <w:rsid w:val="00F8340D"/>
    <w:rPr>
      <w:rFonts w:ascii="Times New Roman" w:eastAsia="Times New Roman" w:hAnsi="Times New Roman" w:cs="Times New Roman"/>
      <w:b/>
      <w:kern w:val="28"/>
      <w:sz w:val="24"/>
      <w:szCs w:val="20"/>
      <w:lang w:eastAsia="de-DE"/>
    </w:rPr>
  </w:style>
  <w:style w:type="paragraph" w:customStyle="1" w:styleId="CitaviBibliographySubheading2">
    <w:name w:val="Citavi Bibliography Subheading 2"/>
    <w:basedOn w:val="Heading3"/>
    <w:link w:val="CitaviBibliographySubheading2Char"/>
    <w:uiPriority w:val="99"/>
    <w:rsid w:val="00F8340D"/>
    <w:pPr>
      <w:outlineLvl w:val="9"/>
    </w:pPr>
  </w:style>
  <w:style w:type="character" w:customStyle="1" w:styleId="CitaviBibliographySubheading2Char">
    <w:name w:val="Citavi Bibliography Subheading 2 Char"/>
    <w:basedOn w:val="NormalWebChar"/>
    <w:link w:val="CitaviBibliographySubheading2"/>
    <w:uiPriority w:val="99"/>
    <w:rsid w:val="00F8340D"/>
    <w:rPr>
      <w:rFonts w:ascii="Times New Roman" w:eastAsia="Times New Roman" w:hAnsi="Times New Roman" w:cs="Times New Roman"/>
      <w:b/>
      <w:kern w:val="28"/>
      <w:sz w:val="24"/>
      <w:szCs w:val="20"/>
      <w:lang w:eastAsia="de-DE"/>
    </w:rPr>
  </w:style>
  <w:style w:type="paragraph" w:customStyle="1" w:styleId="CitaviBibliographySubheading3">
    <w:name w:val="Citavi Bibliography Subheading 3"/>
    <w:basedOn w:val="Heading4"/>
    <w:link w:val="CitaviBibliographySubheading3Char"/>
    <w:uiPriority w:val="99"/>
    <w:rsid w:val="00F8340D"/>
    <w:pPr>
      <w:outlineLvl w:val="9"/>
    </w:pPr>
  </w:style>
  <w:style w:type="character" w:customStyle="1" w:styleId="CitaviBibliographySubheading3Char">
    <w:name w:val="Citavi Bibliography Subheading 3 Char"/>
    <w:basedOn w:val="NormalWebChar"/>
    <w:link w:val="CitaviBibliographySubheading3"/>
    <w:uiPriority w:val="99"/>
    <w:rsid w:val="00F8340D"/>
    <w:rPr>
      <w:rFonts w:ascii="Times New Roman" w:eastAsia="Times New Roman" w:hAnsi="Times New Roman" w:cs="Times New Roman"/>
      <w:b/>
      <w:kern w:val="28"/>
      <w:sz w:val="24"/>
      <w:szCs w:val="24"/>
      <w:lang w:eastAsia="de-DE"/>
    </w:rPr>
  </w:style>
  <w:style w:type="paragraph" w:customStyle="1" w:styleId="CitaviBibliographySubheading4">
    <w:name w:val="Citavi Bibliography Subheading 4"/>
    <w:basedOn w:val="Heading5"/>
    <w:link w:val="CitaviBibliographySubheading4Char"/>
    <w:uiPriority w:val="99"/>
    <w:rsid w:val="00F8340D"/>
    <w:pPr>
      <w:outlineLvl w:val="9"/>
    </w:pPr>
  </w:style>
  <w:style w:type="character" w:customStyle="1" w:styleId="CitaviBibliographySubheading4Char">
    <w:name w:val="Citavi Bibliography Subheading 4 Char"/>
    <w:basedOn w:val="NormalWebChar"/>
    <w:link w:val="CitaviBibliographySubheading4"/>
    <w:uiPriority w:val="99"/>
    <w:rsid w:val="00F8340D"/>
    <w:rPr>
      <w:rFonts w:ascii="Times New Roman" w:eastAsia="Times New Roman" w:hAnsi="Times New Roman" w:cs="Times New Roman"/>
      <w:kern w:val="28"/>
      <w:sz w:val="24"/>
      <w:szCs w:val="24"/>
      <w:lang w:eastAsia="de-DE"/>
    </w:rPr>
  </w:style>
  <w:style w:type="paragraph" w:customStyle="1" w:styleId="CitaviBibliographySubheading5">
    <w:name w:val="Citavi Bibliography Subheading 5"/>
    <w:basedOn w:val="Heading6"/>
    <w:link w:val="CitaviBibliographySubheading5Char"/>
    <w:uiPriority w:val="99"/>
    <w:rsid w:val="00F8340D"/>
    <w:pPr>
      <w:outlineLvl w:val="9"/>
    </w:pPr>
    <w:rPr>
      <w:sz w:val="24"/>
    </w:rPr>
  </w:style>
  <w:style w:type="character" w:customStyle="1" w:styleId="CitaviBibliographySubheading5Char">
    <w:name w:val="Citavi Bibliography Subheading 5 Char"/>
    <w:basedOn w:val="NormalWebChar"/>
    <w:link w:val="CitaviBibliographySubheading5"/>
    <w:uiPriority w:val="99"/>
    <w:rsid w:val="00F8340D"/>
    <w:rPr>
      <w:rFonts w:ascii="Times New Roman" w:eastAsia="Times New Roman" w:hAnsi="Times New Roman" w:cs="Times New Roman"/>
      <w:i/>
      <w:sz w:val="24"/>
      <w:szCs w:val="20"/>
      <w:lang w:eastAsia="de-DE"/>
    </w:rPr>
  </w:style>
  <w:style w:type="paragraph" w:customStyle="1" w:styleId="CitaviBibliographySubheading6">
    <w:name w:val="Citavi Bibliography Subheading 6"/>
    <w:basedOn w:val="Heading7"/>
    <w:link w:val="CitaviBibliographySubheading6Char"/>
    <w:uiPriority w:val="99"/>
    <w:rsid w:val="00F8340D"/>
    <w:pPr>
      <w:outlineLvl w:val="9"/>
    </w:pPr>
  </w:style>
  <w:style w:type="character" w:customStyle="1" w:styleId="CitaviBibliographySubheading6Char">
    <w:name w:val="Citavi Bibliography Subheading 6 Char"/>
    <w:basedOn w:val="NormalWebChar"/>
    <w:link w:val="CitaviBibliographySubheading6"/>
    <w:uiPriority w:val="99"/>
    <w:rsid w:val="00F8340D"/>
    <w:rPr>
      <w:rFonts w:ascii="Arial" w:eastAsia="Times New Roman" w:hAnsi="Arial" w:cs="Times New Roman"/>
      <w:sz w:val="24"/>
      <w:szCs w:val="20"/>
      <w:lang w:eastAsia="de-DE"/>
    </w:rPr>
  </w:style>
  <w:style w:type="paragraph" w:customStyle="1" w:styleId="CitaviBibliographySubheading7">
    <w:name w:val="Citavi Bibliography Subheading 7"/>
    <w:basedOn w:val="Heading8"/>
    <w:link w:val="CitaviBibliographySubheading7Char"/>
    <w:uiPriority w:val="99"/>
    <w:rsid w:val="00F8340D"/>
    <w:pPr>
      <w:outlineLvl w:val="9"/>
    </w:pPr>
  </w:style>
  <w:style w:type="character" w:customStyle="1" w:styleId="CitaviBibliographySubheading7Char">
    <w:name w:val="Citavi Bibliography Subheading 7 Char"/>
    <w:basedOn w:val="NormalWebChar"/>
    <w:link w:val="CitaviBibliographySubheading7"/>
    <w:uiPriority w:val="99"/>
    <w:rsid w:val="00F8340D"/>
    <w:rPr>
      <w:rFonts w:ascii="Times New Roman" w:eastAsia="Times New Roman" w:hAnsi="Times New Roman" w:cs="Times New Roman"/>
      <w:b/>
      <w:kern w:val="28"/>
      <w:sz w:val="24"/>
      <w:szCs w:val="20"/>
      <w:lang w:eastAsia="de-DE"/>
    </w:rPr>
  </w:style>
  <w:style w:type="paragraph" w:customStyle="1" w:styleId="CitaviBibliographySubheading8">
    <w:name w:val="Citavi Bibliography Subheading 8"/>
    <w:basedOn w:val="Heading9"/>
    <w:link w:val="CitaviBibliographySubheading8Char"/>
    <w:uiPriority w:val="99"/>
    <w:rsid w:val="00F8340D"/>
    <w:pPr>
      <w:outlineLvl w:val="9"/>
    </w:pPr>
  </w:style>
  <w:style w:type="character" w:customStyle="1" w:styleId="CitaviBibliographySubheading8Char">
    <w:name w:val="Citavi Bibliography Subheading 8 Char"/>
    <w:basedOn w:val="NormalWebChar"/>
    <w:link w:val="CitaviBibliographySubheading8"/>
    <w:uiPriority w:val="99"/>
    <w:rsid w:val="00F8340D"/>
    <w:rPr>
      <w:rFonts w:ascii="Times New Roman" w:eastAsia="Times New Roman" w:hAnsi="Times New Roman" w:cs="Times New Roman"/>
      <w:b/>
      <w:kern w:val="28"/>
      <w:sz w:val="24"/>
      <w:szCs w:val="20"/>
      <w:lang w:eastAsia="de-DE"/>
    </w:rPr>
  </w:style>
  <w:style w:type="paragraph" w:styleId="Revision">
    <w:name w:val="Revision"/>
    <w:hidden/>
    <w:uiPriority w:val="99"/>
    <w:semiHidden/>
    <w:rsid w:val="00BB2BC2"/>
    <w:pPr>
      <w:spacing w:after="0" w:line="240" w:lineRule="auto"/>
      <w:jc w:val="left"/>
    </w:pPr>
    <w:rPr>
      <w:rFonts w:ascii="Times New Roman" w:eastAsia="Times New Roman" w:hAnsi="Times New Roman" w:cs="Times New Roman"/>
      <w:sz w:val="24"/>
      <w:szCs w:val="20"/>
      <w:lang w:eastAsia="de-DE"/>
    </w:rPr>
  </w:style>
  <w:style w:type="paragraph" w:styleId="TOCHeading">
    <w:name w:val="TOC Heading"/>
    <w:basedOn w:val="Heading1"/>
    <w:next w:val="Normal"/>
    <w:uiPriority w:val="39"/>
    <w:semiHidden/>
    <w:unhideWhenUsed/>
    <w:qFormat/>
    <w:rsid w:val="00C0240E"/>
    <w:pPr>
      <w:pageBreakBefore w:val="0"/>
      <w:numPr>
        <w:numId w:val="0"/>
      </w:numPr>
      <w:spacing w:before="240" w:after="0"/>
      <w:outlineLvl w:val="9"/>
    </w:pPr>
    <w:rPr>
      <w:rFonts w:asciiTheme="majorHAnsi" w:eastAsiaTheme="majorEastAsia" w:hAnsiTheme="majorHAnsi" w:cstheme="majorBidi"/>
      <w:b w:val="0"/>
      <w:color w:val="365F91" w:themeColor="accent1" w:themeShade="BF"/>
      <w:kern w:val="0"/>
      <w:sz w:val="32"/>
      <w:szCs w:val="32"/>
    </w:rPr>
  </w:style>
  <w:style w:type="paragraph" w:styleId="Bibliography">
    <w:name w:val="Bibliography"/>
    <w:basedOn w:val="Normal"/>
    <w:next w:val="Normal"/>
    <w:uiPriority w:val="37"/>
    <w:semiHidden/>
    <w:unhideWhenUsed/>
    <w:rsid w:val="00C0240E"/>
  </w:style>
  <w:style w:type="character" w:styleId="BookTitle">
    <w:name w:val="Book Title"/>
    <w:basedOn w:val="DefaultParagraphFont"/>
    <w:uiPriority w:val="33"/>
    <w:qFormat/>
    <w:rsid w:val="00C0240E"/>
    <w:rPr>
      <w:b/>
      <w:bCs/>
      <w:i/>
      <w:iCs/>
      <w:spacing w:val="5"/>
    </w:rPr>
  </w:style>
  <w:style w:type="character" w:styleId="IntenseReference">
    <w:name w:val="Intense Reference"/>
    <w:basedOn w:val="DefaultParagraphFont"/>
    <w:uiPriority w:val="32"/>
    <w:qFormat/>
    <w:rsid w:val="00C0240E"/>
    <w:rPr>
      <w:b/>
      <w:bCs/>
      <w:smallCaps/>
      <w:color w:val="4F81BD" w:themeColor="accent1"/>
      <w:spacing w:val="5"/>
    </w:rPr>
  </w:style>
  <w:style w:type="character" w:styleId="SubtleReference">
    <w:name w:val="Subtle Reference"/>
    <w:basedOn w:val="DefaultParagraphFont"/>
    <w:uiPriority w:val="31"/>
    <w:qFormat/>
    <w:rsid w:val="00C0240E"/>
    <w:rPr>
      <w:smallCaps/>
      <w:color w:val="5A5A5A" w:themeColor="text1" w:themeTint="A5"/>
    </w:rPr>
  </w:style>
  <w:style w:type="character" w:styleId="IntenseEmphasis">
    <w:name w:val="Intense Emphasis"/>
    <w:basedOn w:val="DefaultParagraphFont"/>
    <w:uiPriority w:val="21"/>
    <w:qFormat/>
    <w:rsid w:val="00C0240E"/>
    <w:rPr>
      <w:i/>
      <w:iCs/>
      <w:color w:val="4F81BD" w:themeColor="accent1"/>
    </w:rPr>
  </w:style>
  <w:style w:type="character" w:styleId="SubtleEmphasis">
    <w:name w:val="Subtle Emphasis"/>
    <w:basedOn w:val="DefaultParagraphFont"/>
    <w:uiPriority w:val="19"/>
    <w:qFormat/>
    <w:rsid w:val="00C0240E"/>
    <w:rPr>
      <w:i/>
      <w:iCs/>
      <w:color w:val="404040" w:themeColor="text1" w:themeTint="BF"/>
    </w:rPr>
  </w:style>
  <w:style w:type="paragraph" w:styleId="IntenseQuote">
    <w:name w:val="Intense Quote"/>
    <w:basedOn w:val="Normal"/>
    <w:next w:val="Normal"/>
    <w:link w:val="IntenseQuoteChar"/>
    <w:uiPriority w:val="30"/>
    <w:qFormat/>
    <w:rsid w:val="00C0240E"/>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C0240E"/>
    <w:rPr>
      <w:rFonts w:ascii="Times New Roman" w:eastAsia="Times New Roman" w:hAnsi="Times New Roman" w:cs="Times New Roman"/>
      <w:i/>
      <w:iCs/>
      <w:color w:val="4F81BD" w:themeColor="accent1"/>
      <w:sz w:val="24"/>
      <w:szCs w:val="20"/>
      <w:lang w:eastAsia="de-DE"/>
    </w:rPr>
  </w:style>
  <w:style w:type="paragraph" w:styleId="Quote">
    <w:name w:val="Quote"/>
    <w:basedOn w:val="Normal"/>
    <w:next w:val="Normal"/>
    <w:link w:val="QuoteChar"/>
    <w:uiPriority w:val="29"/>
    <w:qFormat/>
    <w:rsid w:val="00C0240E"/>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0240E"/>
    <w:rPr>
      <w:rFonts w:ascii="Times New Roman" w:eastAsia="Times New Roman" w:hAnsi="Times New Roman" w:cs="Times New Roman"/>
      <w:i/>
      <w:iCs/>
      <w:color w:val="404040" w:themeColor="text1" w:themeTint="BF"/>
      <w:sz w:val="24"/>
      <w:szCs w:val="20"/>
      <w:lang w:eastAsia="de-DE"/>
    </w:rPr>
  </w:style>
  <w:style w:type="paragraph" w:styleId="ListParagraph">
    <w:name w:val="List Paragraph"/>
    <w:basedOn w:val="Normal"/>
    <w:uiPriority w:val="34"/>
    <w:qFormat/>
    <w:rsid w:val="00C0240E"/>
    <w:pPr>
      <w:ind w:left="720"/>
      <w:contextualSpacing/>
    </w:pPr>
  </w:style>
  <w:style w:type="table" w:styleId="MediumList1-Accent1">
    <w:name w:val="Medium List 1 Accent 1"/>
    <w:basedOn w:val="TableNormal"/>
    <w:uiPriority w:val="65"/>
    <w:semiHidden/>
    <w:unhideWhenUsed/>
    <w:rsid w:val="00C0240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C0240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C0240E"/>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C0240E"/>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C0240E"/>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C0240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urfulGrid">
    <w:name w:val="Colorful Grid"/>
    <w:basedOn w:val="TableNormal"/>
    <w:uiPriority w:val="73"/>
    <w:semiHidden/>
    <w:unhideWhenUsed/>
    <w:rsid w:val="00C0240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urfulList">
    <w:name w:val="Colorful List"/>
    <w:basedOn w:val="TableNormal"/>
    <w:uiPriority w:val="72"/>
    <w:semiHidden/>
    <w:unhideWhenUsed/>
    <w:rsid w:val="00C0240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urfulShading">
    <w:name w:val="Colorful Shading"/>
    <w:basedOn w:val="TableNormal"/>
    <w:uiPriority w:val="71"/>
    <w:semiHidden/>
    <w:unhideWhenUsed/>
    <w:rsid w:val="00C0240E"/>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C0240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C0240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C0240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C0240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C0240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C0240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C0240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C0240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C0240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C0240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C0240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C0240E"/>
    <w:rPr>
      <w:i/>
      <w:iCs/>
    </w:rPr>
  </w:style>
  <w:style w:type="character" w:styleId="HTMLTypewriter">
    <w:name w:val="HTML Typewriter"/>
    <w:basedOn w:val="DefaultParagraphFont"/>
    <w:uiPriority w:val="99"/>
    <w:semiHidden/>
    <w:unhideWhenUsed/>
    <w:rsid w:val="00C0240E"/>
    <w:rPr>
      <w:rFonts w:ascii="Consolas" w:hAnsi="Consolas"/>
      <w:sz w:val="20"/>
      <w:szCs w:val="20"/>
    </w:rPr>
  </w:style>
  <w:style w:type="character" w:styleId="HTMLSample">
    <w:name w:val="HTML Sample"/>
    <w:basedOn w:val="DefaultParagraphFont"/>
    <w:uiPriority w:val="99"/>
    <w:semiHidden/>
    <w:unhideWhenUsed/>
    <w:rsid w:val="00C0240E"/>
    <w:rPr>
      <w:rFonts w:ascii="Consolas" w:hAnsi="Consolas"/>
      <w:sz w:val="24"/>
      <w:szCs w:val="24"/>
    </w:rPr>
  </w:style>
  <w:style w:type="paragraph" w:styleId="HTMLPreformatted">
    <w:name w:val="HTML Preformatted"/>
    <w:basedOn w:val="Normal"/>
    <w:link w:val="HTMLPreformattedChar"/>
    <w:uiPriority w:val="99"/>
    <w:semiHidden/>
    <w:unhideWhenUsed/>
    <w:rsid w:val="00C0240E"/>
    <w:pPr>
      <w:spacing w:after="0" w:line="240" w:lineRule="auto"/>
    </w:pPr>
    <w:rPr>
      <w:rFonts w:ascii="Consolas" w:hAnsi="Consolas"/>
      <w:sz w:val="20"/>
    </w:rPr>
  </w:style>
  <w:style w:type="character" w:customStyle="1" w:styleId="HTMLPreformattedChar">
    <w:name w:val="HTML Preformatted Char"/>
    <w:basedOn w:val="DefaultParagraphFont"/>
    <w:link w:val="HTMLPreformatted"/>
    <w:uiPriority w:val="99"/>
    <w:semiHidden/>
    <w:rsid w:val="00C0240E"/>
    <w:rPr>
      <w:rFonts w:ascii="Consolas" w:eastAsia="Times New Roman" w:hAnsi="Consolas" w:cs="Times New Roman"/>
      <w:sz w:val="20"/>
      <w:szCs w:val="20"/>
      <w:lang w:eastAsia="de-DE"/>
    </w:rPr>
  </w:style>
  <w:style w:type="character" w:styleId="HTMLKeyboard">
    <w:name w:val="HTML Keyboard"/>
    <w:basedOn w:val="DefaultParagraphFont"/>
    <w:uiPriority w:val="99"/>
    <w:semiHidden/>
    <w:unhideWhenUsed/>
    <w:rsid w:val="00C0240E"/>
    <w:rPr>
      <w:rFonts w:ascii="Consolas" w:hAnsi="Consolas"/>
      <w:sz w:val="20"/>
      <w:szCs w:val="20"/>
    </w:rPr>
  </w:style>
  <w:style w:type="character" w:styleId="HTMLDefinition">
    <w:name w:val="HTML Definition"/>
    <w:basedOn w:val="DefaultParagraphFont"/>
    <w:uiPriority w:val="99"/>
    <w:semiHidden/>
    <w:unhideWhenUsed/>
    <w:rsid w:val="00C0240E"/>
    <w:rPr>
      <w:i/>
      <w:iCs/>
    </w:rPr>
  </w:style>
  <w:style w:type="character" w:styleId="HTMLCode">
    <w:name w:val="HTML Code"/>
    <w:basedOn w:val="DefaultParagraphFont"/>
    <w:uiPriority w:val="99"/>
    <w:semiHidden/>
    <w:unhideWhenUsed/>
    <w:rsid w:val="00C0240E"/>
    <w:rPr>
      <w:rFonts w:ascii="Consolas" w:hAnsi="Consolas"/>
      <w:sz w:val="20"/>
      <w:szCs w:val="20"/>
    </w:rPr>
  </w:style>
  <w:style w:type="character" w:styleId="HTMLCite">
    <w:name w:val="HTML Cite"/>
    <w:basedOn w:val="DefaultParagraphFont"/>
    <w:uiPriority w:val="99"/>
    <w:semiHidden/>
    <w:unhideWhenUsed/>
    <w:rsid w:val="00C0240E"/>
    <w:rPr>
      <w:i/>
      <w:iCs/>
    </w:rPr>
  </w:style>
  <w:style w:type="paragraph" w:styleId="HTMLAddress">
    <w:name w:val="HTML Address"/>
    <w:basedOn w:val="Normal"/>
    <w:link w:val="HTMLAddressChar"/>
    <w:uiPriority w:val="99"/>
    <w:semiHidden/>
    <w:unhideWhenUsed/>
    <w:rsid w:val="00C0240E"/>
    <w:pPr>
      <w:spacing w:after="0" w:line="240" w:lineRule="auto"/>
    </w:pPr>
    <w:rPr>
      <w:i/>
      <w:iCs/>
    </w:rPr>
  </w:style>
  <w:style w:type="character" w:customStyle="1" w:styleId="HTMLAddressChar">
    <w:name w:val="HTML Address Char"/>
    <w:basedOn w:val="DefaultParagraphFont"/>
    <w:link w:val="HTMLAddress"/>
    <w:uiPriority w:val="99"/>
    <w:semiHidden/>
    <w:rsid w:val="00C0240E"/>
    <w:rPr>
      <w:rFonts w:ascii="Times New Roman" w:eastAsia="Times New Roman" w:hAnsi="Times New Roman" w:cs="Times New Roman"/>
      <w:i/>
      <w:iCs/>
      <w:sz w:val="24"/>
      <w:szCs w:val="20"/>
      <w:lang w:eastAsia="de-DE"/>
    </w:rPr>
  </w:style>
  <w:style w:type="character" w:styleId="HTMLAcronym">
    <w:name w:val="HTML Acronym"/>
    <w:basedOn w:val="DefaultParagraphFont"/>
    <w:uiPriority w:val="99"/>
    <w:semiHidden/>
    <w:unhideWhenUsed/>
    <w:rsid w:val="00C0240E"/>
  </w:style>
  <w:style w:type="paragraph" w:styleId="PlainText">
    <w:name w:val="Plain Text"/>
    <w:basedOn w:val="Normal"/>
    <w:link w:val="PlainTextChar"/>
    <w:uiPriority w:val="99"/>
    <w:semiHidden/>
    <w:unhideWhenUsed/>
    <w:rsid w:val="00C0240E"/>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C0240E"/>
    <w:rPr>
      <w:rFonts w:ascii="Consolas" w:eastAsia="Times New Roman" w:hAnsi="Consolas" w:cs="Times New Roman"/>
      <w:sz w:val="21"/>
      <w:szCs w:val="21"/>
      <w:lang w:eastAsia="de-DE"/>
    </w:rPr>
  </w:style>
  <w:style w:type="character" w:styleId="Emphasis">
    <w:name w:val="Emphasis"/>
    <w:basedOn w:val="DefaultParagraphFont"/>
    <w:uiPriority w:val="20"/>
    <w:qFormat/>
    <w:rsid w:val="00C0240E"/>
    <w:rPr>
      <w:i/>
      <w:iCs/>
    </w:rPr>
  </w:style>
  <w:style w:type="character" w:styleId="FollowedHyperlink">
    <w:name w:val="FollowedHyperlink"/>
    <w:basedOn w:val="DefaultParagraphFont"/>
    <w:uiPriority w:val="99"/>
    <w:semiHidden/>
    <w:unhideWhenUsed/>
    <w:rsid w:val="00C0240E"/>
    <w:rPr>
      <w:color w:val="800080" w:themeColor="followedHyperlink"/>
      <w:u w:val="single"/>
    </w:rPr>
  </w:style>
  <w:style w:type="paragraph" w:styleId="BlockText">
    <w:name w:val="Block Text"/>
    <w:basedOn w:val="Normal"/>
    <w:uiPriority w:val="99"/>
    <w:semiHidden/>
    <w:unhideWhenUsed/>
    <w:rsid w:val="00C0240E"/>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uiPriority w:val="99"/>
    <w:semiHidden/>
    <w:unhideWhenUsed/>
    <w:rsid w:val="00C0240E"/>
    <w:pPr>
      <w:ind w:left="283"/>
    </w:pPr>
    <w:rPr>
      <w:sz w:val="16"/>
      <w:szCs w:val="16"/>
    </w:rPr>
  </w:style>
  <w:style w:type="character" w:customStyle="1" w:styleId="BodyTextIndent3Char">
    <w:name w:val="Body Text Indent 3 Char"/>
    <w:basedOn w:val="DefaultParagraphFont"/>
    <w:link w:val="BodyTextIndent3"/>
    <w:uiPriority w:val="99"/>
    <w:semiHidden/>
    <w:rsid w:val="00C0240E"/>
    <w:rPr>
      <w:rFonts w:ascii="Times New Roman" w:eastAsia="Times New Roman" w:hAnsi="Times New Roman" w:cs="Times New Roman"/>
      <w:sz w:val="16"/>
      <w:szCs w:val="16"/>
      <w:lang w:eastAsia="de-DE"/>
    </w:rPr>
  </w:style>
  <w:style w:type="paragraph" w:styleId="BodyTextIndent2">
    <w:name w:val="Body Text Indent 2"/>
    <w:basedOn w:val="Normal"/>
    <w:link w:val="BodyTextIndent2Char"/>
    <w:uiPriority w:val="99"/>
    <w:semiHidden/>
    <w:unhideWhenUsed/>
    <w:rsid w:val="00C0240E"/>
    <w:pPr>
      <w:spacing w:line="480" w:lineRule="auto"/>
      <w:ind w:left="283"/>
    </w:pPr>
  </w:style>
  <w:style w:type="character" w:customStyle="1" w:styleId="BodyTextIndent2Char">
    <w:name w:val="Body Text Indent 2 Char"/>
    <w:basedOn w:val="DefaultParagraphFont"/>
    <w:link w:val="BodyTextIndent2"/>
    <w:uiPriority w:val="99"/>
    <w:semiHidden/>
    <w:rsid w:val="00C0240E"/>
    <w:rPr>
      <w:rFonts w:ascii="Times New Roman" w:eastAsia="Times New Roman" w:hAnsi="Times New Roman" w:cs="Times New Roman"/>
      <w:sz w:val="24"/>
      <w:szCs w:val="20"/>
      <w:lang w:eastAsia="de-DE"/>
    </w:rPr>
  </w:style>
  <w:style w:type="paragraph" w:styleId="BodyText3">
    <w:name w:val="Body Text 3"/>
    <w:basedOn w:val="Normal"/>
    <w:link w:val="BodyText3Char"/>
    <w:uiPriority w:val="99"/>
    <w:semiHidden/>
    <w:unhideWhenUsed/>
    <w:rsid w:val="00C0240E"/>
    <w:rPr>
      <w:sz w:val="16"/>
      <w:szCs w:val="16"/>
    </w:rPr>
  </w:style>
  <w:style w:type="character" w:customStyle="1" w:styleId="BodyText3Char">
    <w:name w:val="Body Text 3 Char"/>
    <w:basedOn w:val="DefaultParagraphFont"/>
    <w:link w:val="BodyText3"/>
    <w:uiPriority w:val="99"/>
    <w:semiHidden/>
    <w:rsid w:val="00C0240E"/>
    <w:rPr>
      <w:rFonts w:ascii="Times New Roman" w:eastAsia="Times New Roman" w:hAnsi="Times New Roman" w:cs="Times New Roman"/>
      <w:sz w:val="16"/>
      <w:szCs w:val="16"/>
      <w:lang w:eastAsia="de-DE"/>
    </w:rPr>
  </w:style>
  <w:style w:type="paragraph" w:styleId="BodyText2">
    <w:name w:val="Body Text 2"/>
    <w:basedOn w:val="Normal"/>
    <w:link w:val="BodyText2Char"/>
    <w:uiPriority w:val="99"/>
    <w:semiHidden/>
    <w:unhideWhenUsed/>
    <w:rsid w:val="00C0240E"/>
    <w:pPr>
      <w:spacing w:line="480" w:lineRule="auto"/>
    </w:pPr>
  </w:style>
  <w:style w:type="character" w:customStyle="1" w:styleId="BodyText2Char">
    <w:name w:val="Body Text 2 Char"/>
    <w:basedOn w:val="DefaultParagraphFont"/>
    <w:link w:val="BodyText2"/>
    <w:uiPriority w:val="99"/>
    <w:semiHidden/>
    <w:rsid w:val="00C0240E"/>
    <w:rPr>
      <w:rFonts w:ascii="Times New Roman" w:eastAsia="Times New Roman" w:hAnsi="Times New Roman" w:cs="Times New Roman"/>
      <w:sz w:val="24"/>
      <w:szCs w:val="20"/>
      <w:lang w:eastAsia="de-DE"/>
    </w:rPr>
  </w:style>
  <w:style w:type="paragraph" w:styleId="NoteHeading">
    <w:name w:val="Note Heading"/>
    <w:basedOn w:val="Normal"/>
    <w:next w:val="Normal"/>
    <w:link w:val="NoteHeadingChar"/>
    <w:uiPriority w:val="99"/>
    <w:semiHidden/>
    <w:unhideWhenUsed/>
    <w:rsid w:val="00C0240E"/>
    <w:pPr>
      <w:spacing w:after="0" w:line="240" w:lineRule="auto"/>
    </w:pPr>
  </w:style>
  <w:style w:type="character" w:customStyle="1" w:styleId="NoteHeadingChar">
    <w:name w:val="Note Heading Char"/>
    <w:basedOn w:val="DefaultParagraphFont"/>
    <w:link w:val="NoteHeading"/>
    <w:uiPriority w:val="99"/>
    <w:semiHidden/>
    <w:rsid w:val="00C0240E"/>
    <w:rPr>
      <w:rFonts w:ascii="Times New Roman" w:eastAsia="Times New Roman" w:hAnsi="Times New Roman" w:cs="Times New Roman"/>
      <w:sz w:val="24"/>
      <w:szCs w:val="20"/>
      <w:lang w:eastAsia="de-DE"/>
    </w:rPr>
  </w:style>
  <w:style w:type="paragraph" w:styleId="BodyTextIndent">
    <w:name w:val="Body Text Indent"/>
    <w:basedOn w:val="Normal"/>
    <w:link w:val="BodyTextIndentChar"/>
    <w:uiPriority w:val="99"/>
    <w:semiHidden/>
    <w:unhideWhenUsed/>
    <w:rsid w:val="00C0240E"/>
    <w:pPr>
      <w:ind w:left="283"/>
    </w:pPr>
  </w:style>
  <w:style w:type="character" w:customStyle="1" w:styleId="BodyTextIndentChar">
    <w:name w:val="Body Text Indent Char"/>
    <w:basedOn w:val="DefaultParagraphFont"/>
    <w:link w:val="BodyTextIndent"/>
    <w:uiPriority w:val="99"/>
    <w:semiHidden/>
    <w:rsid w:val="00C0240E"/>
    <w:rPr>
      <w:rFonts w:ascii="Times New Roman" w:eastAsia="Times New Roman" w:hAnsi="Times New Roman" w:cs="Times New Roman"/>
      <w:sz w:val="24"/>
      <w:szCs w:val="20"/>
      <w:lang w:eastAsia="de-DE"/>
    </w:rPr>
  </w:style>
  <w:style w:type="paragraph" w:styleId="BodyTextFirstIndent2">
    <w:name w:val="Body Text First Indent 2"/>
    <w:basedOn w:val="BodyTextIndent"/>
    <w:link w:val="BodyTextFirstIndent2Char"/>
    <w:uiPriority w:val="99"/>
    <w:semiHidden/>
    <w:unhideWhenUsed/>
    <w:rsid w:val="00C0240E"/>
    <w:pPr>
      <w:ind w:left="360" w:firstLine="360"/>
    </w:pPr>
  </w:style>
  <w:style w:type="character" w:customStyle="1" w:styleId="BodyTextFirstIndent2Char">
    <w:name w:val="Body Text First Indent 2 Char"/>
    <w:basedOn w:val="BodyTextIndentChar"/>
    <w:link w:val="BodyTextFirstIndent2"/>
    <w:uiPriority w:val="99"/>
    <w:semiHidden/>
    <w:rsid w:val="00C0240E"/>
    <w:rPr>
      <w:rFonts w:ascii="Times New Roman" w:eastAsia="Times New Roman" w:hAnsi="Times New Roman" w:cs="Times New Roman"/>
      <w:sz w:val="24"/>
      <w:szCs w:val="20"/>
      <w:lang w:eastAsia="de-DE"/>
    </w:rPr>
  </w:style>
  <w:style w:type="paragraph" w:styleId="BodyTextFirstIndent">
    <w:name w:val="Body Text First Indent"/>
    <w:basedOn w:val="BodyText"/>
    <w:link w:val="BodyTextFirstIndentChar"/>
    <w:uiPriority w:val="99"/>
    <w:semiHidden/>
    <w:unhideWhenUsed/>
    <w:rsid w:val="00C0240E"/>
    <w:pPr>
      <w:ind w:left="0" w:firstLine="360"/>
    </w:pPr>
    <w:rPr>
      <w:rFonts w:ascii="Times New Roman" w:hAnsi="Times New Roman"/>
      <w:sz w:val="24"/>
      <w:szCs w:val="20"/>
    </w:rPr>
  </w:style>
  <w:style w:type="character" w:customStyle="1" w:styleId="BodyTextFirstIndentChar">
    <w:name w:val="Body Text First Indent Char"/>
    <w:basedOn w:val="BodyTextChar"/>
    <w:link w:val="BodyTextFirstIndent"/>
    <w:uiPriority w:val="99"/>
    <w:semiHidden/>
    <w:rsid w:val="00C0240E"/>
    <w:rPr>
      <w:rFonts w:ascii="Times New Roman" w:eastAsia="Times New Roman" w:hAnsi="Times New Roman" w:cs="Times New Roman"/>
      <w:sz w:val="24"/>
      <w:szCs w:val="20"/>
      <w:lang w:eastAsia="de-DE"/>
    </w:rPr>
  </w:style>
  <w:style w:type="paragraph" w:styleId="Date">
    <w:name w:val="Date"/>
    <w:basedOn w:val="Normal"/>
    <w:next w:val="Normal"/>
    <w:link w:val="DateChar"/>
    <w:uiPriority w:val="99"/>
    <w:semiHidden/>
    <w:unhideWhenUsed/>
    <w:rsid w:val="00C0240E"/>
  </w:style>
  <w:style w:type="character" w:customStyle="1" w:styleId="DateChar">
    <w:name w:val="Date Char"/>
    <w:basedOn w:val="DefaultParagraphFont"/>
    <w:link w:val="Date"/>
    <w:uiPriority w:val="99"/>
    <w:semiHidden/>
    <w:rsid w:val="00C0240E"/>
    <w:rPr>
      <w:rFonts w:ascii="Times New Roman" w:eastAsia="Times New Roman" w:hAnsi="Times New Roman" w:cs="Times New Roman"/>
      <w:sz w:val="24"/>
      <w:szCs w:val="20"/>
      <w:lang w:eastAsia="de-DE"/>
    </w:rPr>
  </w:style>
  <w:style w:type="paragraph" w:styleId="Salutation">
    <w:name w:val="Salutation"/>
    <w:basedOn w:val="Normal"/>
    <w:next w:val="Normal"/>
    <w:link w:val="SalutationChar"/>
    <w:uiPriority w:val="99"/>
    <w:semiHidden/>
    <w:unhideWhenUsed/>
    <w:rsid w:val="00C0240E"/>
  </w:style>
  <w:style w:type="character" w:customStyle="1" w:styleId="SalutationChar">
    <w:name w:val="Salutation Char"/>
    <w:basedOn w:val="DefaultParagraphFont"/>
    <w:link w:val="Salutation"/>
    <w:uiPriority w:val="99"/>
    <w:semiHidden/>
    <w:rsid w:val="00C0240E"/>
    <w:rPr>
      <w:rFonts w:ascii="Times New Roman" w:eastAsia="Times New Roman" w:hAnsi="Times New Roman" w:cs="Times New Roman"/>
      <w:sz w:val="24"/>
      <w:szCs w:val="20"/>
      <w:lang w:eastAsia="de-DE"/>
    </w:rPr>
  </w:style>
  <w:style w:type="paragraph" w:styleId="Subtitle">
    <w:name w:val="Subtitle"/>
    <w:basedOn w:val="Normal"/>
    <w:next w:val="Normal"/>
    <w:link w:val="SubtitleChar"/>
    <w:uiPriority w:val="11"/>
    <w:rsid w:val="00C0240E"/>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C0240E"/>
    <w:rPr>
      <w:rFonts w:eastAsiaTheme="minorEastAsia"/>
      <w:color w:val="5A5A5A" w:themeColor="text1" w:themeTint="A5"/>
      <w:spacing w:val="15"/>
      <w:lang w:eastAsia="de-DE"/>
    </w:rPr>
  </w:style>
  <w:style w:type="paragraph" w:styleId="MessageHeader">
    <w:name w:val="Message Header"/>
    <w:basedOn w:val="Normal"/>
    <w:link w:val="MessageHeaderChar"/>
    <w:uiPriority w:val="99"/>
    <w:semiHidden/>
    <w:unhideWhenUsed/>
    <w:rsid w:val="00C0240E"/>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C0240E"/>
    <w:rPr>
      <w:rFonts w:asciiTheme="majorHAnsi" w:eastAsiaTheme="majorEastAsia" w:hAnsiTheme="majorHAnsi" w:cstheme="majorBidi"/>
      <w:sz w:val="24"/>
      <w:szCs w:val="24"/>
      <w:shd w:val="pct20" w:color="auto" w:fill="auto"/>
      <w:lang w:eastAsia="de-DE"/>
    </w:rPr>
  </w:style>
  <w:style w:type="paragraph" w:styleId="ListContinue5">
    <w:name w:val="List Continue 5"/>
    <w:basedOn w:val="Normal"/>
    <w:uiPriority w:val="99"/>
    <w:semiHidden/>
    <w:unhideWhenUsed/>
    <w:rsid w:val="00C0240E"/>
    <w:pPr>
      <w:ind w:left="1415"/>
      <w:contextualSpacing/>
    </w:pPr>
  </w:style>
  <w:style w:type="paragraph" w:styleId="ListContinue4">
    <w:name w:val="List Continue 4"/>
    <w:basedOn w:val="Normal"/>
    <w:uiPriority w:val="99"/>
    <w:semiHidden/>
    <w:unhideWhenUsed/>
    <w:rsid w:val="00C0240E"/>
    <w:pPr>
      <w:ind w:left="1132"/>
      <w:contextualSpacing/>
    </w:pPr>
  </w:style>
  <w:style w:type="paragraph" w:styleId="ListContinue3">
    <w:name w:val="List Continue 3"/>
    <w:basedOn w:val="Normal"/>
    <w:uiPriority w:val="99"/>
    <w:semiHidden/>
    <w:unhideWhenUsed/>
    <w:rsid w:val="00C0240E"/>
    <w:pPr>
      <w:ind w:left="849"/>
      <w:contextualSpacing/>
    </w:pPr>
  </w:style>
  <w:style w:type="paragraph" w:styleId="ListContinue2">
    <w:name w:val="List Continue 2"/>
    <w:basedOn w:val="Normal"/>
    <w:uiPriority w:val="99"/>
    <w:semiHidden/>
    <w:unhideWhenUsed/>
    <w:rsid w:val="00C0240E"/>
    <w:pPr>
      <w:ind w:left="566"/>
      <w:contextualSpacing/>
    </w:pPr>
  </w:style>
  <w:style w:type="paragraph" w:styleId="ListContinue">
    <w:name w:val="List Continue"/>
    <w:basedOn w:val="Normal"/>
    <w:uiPriority w:val="99"/>
    <w:semiHidden/>
    <w:unhideWhenUsed/>
    <w:rsid w:val="00C0240E"/>
    <w:pPr>
      <w:ind w:left="283"/>
      <w:contextualSpacing/>
    </w:pPr>
  </w:style>
  <w:style w:type="paragraph" w:styleId="Signature">
    <w:name w:val="Signature"/>
    <w:basedOn w:val="Normal"/>
    <w:link w:val="SignatureChar"/>
    <w:uiPriority w:val="99"/>
    <w:semiHidden/>
    <w:unhideWhenUsed/>
    <w:rsid w:val="00C0240E"/>
    <w:pPr>
      <w:spacing w:after="0" w:line="240" w:lineRule="auto"/>
      <w:ind w:left="4252"/>
    </w:pPr>
  </w:style>
  <w:style w:type="character" w:customStyle="1" w:styleId="SignatureChar">
    <w:name w:val="Signature Char"/>
    <w:basedOn w:val="DefaultParagraphFont"/>
    <w:link w:val="Signature"/>
    <w:uiPriority w:val="99"/>
    <w:semiHidden/>
    <w:rsid w:val="00C0240E"/>
    <w:rPr>
      <w:rFonts w:ascii="Times New Roman" w:eastAsia="Times New Roman" w:hAnsi="Times New Roman" w:cs="Times New Roman"/>
      <w:sz w:val="24"/>
      <w:szCs w:val="20"/>
      <w:lang w:eastAsia="de-DE"/>
    </w:rPr>
  </w:style>
  <w:style w:type="paragraph" w:styleId="Closing">
    <w:name w:val="Closing"/>
    <w:basedOn w:val="Normal"/>
    <w:link w:val="ClosingChar"/>
    <w:uiPriority w:val="99"/>
    <w:semiHidden/>
    <w:unhideWhenUsed/>
    <w:rsid w:val="00C0240E"/>
    <w:pPr>
      <w:spacing w:after="0" w:line="240" w:lineRule="auto"/>
      <w:ind w:left="4252"/>
    </w:pPr>
  </w:style>
  <w:style w:type="character" w:customStyle="1" w:styleId="ClosingChar">
    <w:name w:val="Closing Char"/>
    <w:basedOn w:val="DefaultParagraphFont"/>
    <w:link w:val="Closing"/>
    <w:uiPriority w:val="99"/>
    <w:semiHidden/>
    <w:rsid w:val="00C0240E"/>
    <w:rPr>
      <w:rFonts w:ascii="Times New Roman" w:eastAsia="Times New Roman" w:hAnsi="Times New Roman" w:cs="Times New Roman"/>
      <w:sz w:val="24"/>
      <w:szCs w:val="20"/>
      <w:lang w:eastAsia="de-DE"/>
    </w:rPr>
  </w:style>
  <w:style w:type="paragraph" w:styleId="Title">
    <w:name w:val="Title"/>
    <w:basedOn w:val="Normal"/>
    <w:next w:val="Normal"/>
    <w:link w:val="TitleChar"/>
    <w:uiPriority w:val="10"/>
    <w:rsid w:val="00C0240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0240E"/>
    <w:rPr>
      <w:rFonts w:asciiTheme="majorHAnsi" w:eastAsiaTheme="majorEastAsia" w:hAnsiTheme="majorHAnsi" w:cstheme="majorBidi"/>
      <w:spacing w:val="-10"/>
      <w:kern w:val="28"/>
      <w:sz w:val="56"/>
      <w:szCs w:val="56"/>
      <w:lang w:eastAsia="de-DE"/>
    </w:rPr>
  </w:style>
  <w:style w:type="paragraph" w:styleId="ListNumber5">
    <w:name w:val="List Number 5"/>
    <w:basedOn w:val="Normal"/>
    <w:uiPriority w:val="99"/>
    <w:semiHidden/>
    <w:unhideWhenUsed/>
    <w:rsid w:val="00C0240E"/>
    <w:pPr>
      <w:numPr>
        <w:numId w:val="4"/>
      </w:numPr>
      <w:contextualSpacing/>
    </w:pPr>
  </w:style>
  <w:style w:type="paragraph" w:styleId="ListNumber4">
    <w:name w:val="List Number 4"/>
    <w:basedOn w:val="Normal"/>
    <w:uiPriority w:val="99"/>
    <w:semiHidden/>
    <w:unhideWhenUsed/>
    <w:rsid w:val="00C0240E"/>
    <w:pPr>
      <w:numPr>
        <w:numId w:val="5"/>
      </w:numPr>
      <w:contextualSpacing/>
    </w:pPr>
  </w:style>
  <w:style w:type="paragraph" w:styleId="ListNumber3">
    <w:name w:val="List Number 3"/>
    <w:basedOn w:val="Normal"/>
    <w:uiPriority w:val="99"/>
    <w:semiHidden/>
    <w:unhideWhenUsed/>
    <w:rsid w:val="00C0240E"/>
    <w:pPr>
      <w:numPr>
        <w:numId w:val="6"/>
      </w:numPr>
      <w:contextualSpacing/>
    </w:pPr>
  </w:style>
  <w:style w:type="paragraph" w:styleId="ListNumber2">
    <w:name w:val="List Number 2"/>
    <w:basedOn w:val="Normal"/>
    <w:uiPriority w:val="99"/>
    <w:semiHidden/>
    <w:unhideWhenUsed/>
    <w:rsid w:val="00C0240E"/>
    <w:pPr>
      <w:numPr>
        <w:numId w:val="7"/>
      </w:numPr>
      <w:contextualSpacing/>
    </w:pPr>
  </w:style>
  <w:style w:type="paragraph" w:styleId="ListBullet5">
    <w:name w:val="List Bullet 5"/>
    <w:basedOn w:val="Normal"/>
    <w:uiPriority w:val="99"/>
    <w:semiHidden/>
    <w:unhideWhenUsed/>
    <w:rsid w:val="00C0240E"/>
    <w:pPr>
      <w:numPr>
        <w:numId w:val="8"/>
      </w:numPr>
      <w:contextualSpacing/>
    </w:pPr>
  </w:style>
  <w:style w:type="paragraph" w:styleId="ListBullet4">
    <w:name w:val="List Bullet 4"/>
    <w:basedOn w:val="Normal"/>
    <w:uiPriority w:val="99"/>
    <w:semiHidden/>
    <w:unhideWhenUsed/>
    <w:rsid w:val="00C0240E"/>
    <w:pPr>
      <w:numPr>
        <w:numId w:val="9"/>
      </w:numPr>
      <w:contextualSpacing/>
    </w:pPr>
  </w:style>
  <w:style w:type="paragraph" w:styleId="ListBullet3">
    <w:name w:val="List Bullet 3"/>
    <w:basedOn w:val="Normal"/>
    <w:uiPriority w:val="99"/>
    <w:semiHidden/>
    <w:unhideWhenUsed/>
    <w:rsid w:val="00C0240E"/>
    <w:pPr>
      <w:numPr>
        <w:numId w:val="10"/>
      </w:numPr>
      <w:contextualSpacing/>
    </w:pPr>
  </w:style>
  <w:style w:type="paragraph" w:styleId="ListBullet2">
    <w:name w:val="List Bullet 2"/>
    <w:basedOn w:val="Normal"/>
    <w:uiPriority w:val="99"/>
    <w:semiHidden/>
    <w:unhideWhenUsed/>
    <w:rsid w:val="00C0240E"/>
    <w:pPr>
      <w:numPr>
        <w:numId w:val="11"/>
      </w:numPr>
      <w:contextualSpacing/>
    </w:pPr>
  </w:style>
  <w:style w:type="paragraph" w:styleId="List5">
    <w:name w:val="List 5"/>
    <w:basedOn w:val="Normal"/>
    <w:uiPriority w:val="99"/>
    <w:semiHidden/>
    <w:unhideWhenUsed/>
    <w:rsid w:val="00C0240E"/>
    <w:pPr>
      <w:ind w:left="1415" w:hanging="283"/>
      <w:contextualSpacing/>
    </w:pPr>
  </w:style>
  <w:style w:type="paragraph" w:styleId="List4">
    <w:name w:val="List 4"/>
    <w:basedOn w:val="Normal"/>
    <w:uiPriority w:val="99"/>
    <w:semiHidden/>
    <w:unhideWhenUsed/>
    <w:rsid w:val="00C0240E"/>
    <w:pPr>
      <w:ind w:left="1132" w:hanging="283"/>
      <w:contextualSpacing/>
    </w:pPr>
  </w:style>
  <w:style w:type="paragraph" w:styleId="List3">
    <w:name w:val="List 3"/>
    <w:basedOn w:val="Normal"/>
    <w:uiPriority w:val="99"/>
    <w:semiHidden/>
    <w:unhideWhenUsed/>
    <w:rsid w:val="00C0240E"/>
    <w:pPr>
      <w:ind w:left="849" w:hanging="283"/>
      <w:contextualSpacing/>
    </w:pPr>
  </w:style>
  <w:style w:type="paragraph" w:styleId="List2">
    <w:name w:val="List 2"/>
    <w:basedOn w:val="Normal"/>
    <w:uiPriority w:val="99"/>
    <w:semiHidden/>
    <w:unhideWhenUsed/>
    <w:rsid w:val="00C0240E"/>
    <w:pPr>
      <w:ind w:left="566" w:hanging="283"/>
      <w:contextualSpacing/>
    </w:pPr>
  </w:style>
  <w:style w:type="paragraph" w:styleId="ListNumber">
    <w:name w:val="List Number"/>
    <w:basedOn w:val="Normal"/>
    <w:uiPriority w:val="99"/>
    <w:semiHidden/>
    <w:unhideWhenUsed/>
    <w:rsid w:val="00C0240E"/>
    <w:pPr>
      <w:numPr>
        <w:numId w:val="12"/>
      </w:numPr>
      <w:contextualSpacing/>
    </w:pPr>
  </w:style>
  <w:style w:type="paragraph" w:styleId="ListBullet">
    <w:name w:val="List Bullet"/>
    <w:basedOn w:val="Normal"/>
    <w:uiPriority w:val="99"/>
    <w:semiHidden/>
    <w:unhideWhenUsed/>
    <w:rsid w:val="00C0240E"/>
    <w:pPr>
      <w:numPr>
        <w:numId w:val="13"/>
      </w:numPr>
      <w:contextualSpacing/>
    </w:pPr>
  </w:style>
  <w:style w:type="paragraph" w:styleId="List">
    <w:name w:val="List"/>
    <w:basedOn w:val="Normal"/>
    <w:uiPriority w:val="99"/>
    <w:semiHidden/>
    <w:unhideWhenUsed/>
    <w:rsid w:val="00C0240E"/>
    <w:pPr>
      <w:ind w:left="283" w:hanging="283"/>
      <w:contextualSpacing/>
    </w:pPr>
  </w:style>
  <w:style w:type="paragraph" w:styleId="TOAHeading">
    <w:name w:val="toa heading"/>
    <w:basedOn w:val="Normal"/>
    <w:next w:val="Normal"/>
    <w:uiPriority w:val="99"/>
    <w:semiHidden/>
    <w:unhideWhenUsed/>
    <w:rsid w:val="00C0240E"/>
    <w:pPr>
      <w:spacing w:before="120"/>
    </w:pPr>
    <w:rPr>
      <w:rFonts w:asciiTheme="majorHAnsi" w:eastAsiaTheme="majorEastAsia" w:hAnsiTheme="majorHAnsi" w:cstheme="majorBidi"/>
      <w:b/>
      <w:bCs/>
      <w:szCs w:val="24"/>
    </w:rPr>
  </w:style>
  <w:style w:type="paragraph" w:styleId="MacroText">
    <w:name w:val="macro"/>
    <w:link w:val="MacroTextChar"/>
    <w:uiPriority w:val="99"/>
    <w:semiHidden/>
    <w:unhideWhenUsed/>
    <w:rsid w:val="00C0240E"/>
    <w:pPr>
      <w:tabs>
        <w:tab w:val="left" w:pos="480"/>
        <w:tab w:val="left" w:pos="960"/>
        <w:tab w:val="left" w:pos="1440"/>
        <w:tab w:val="left" w:pos="1920"/>
        <w:tab w:val="left" w:pos="2400"/>
        <w:tab w:val="left" w:pos="2880"/>
        <w:tab w:val="left" w:pos="3360"/>
        <w:tab w:val="left" w:pos="3840"/>
        <w:tab w:val="left" w:pos="4320"/>
      </w:tabs>
      <w:spacing w:after="0"/>
    </w:pPr>
    <w:rPr>
      <w:rFonts w:ascii="Consolas" w:eastAsia="Times New Roman" w:hAnsi="Consolas" w:cs="Times New Roman"/>
      <w:sz w:val="20"/>
      <w:szCs w:val="20"/>
      <w:lang w:eastAsia="de-DE"/>
    </w:rPr>
  </w:style>
  <w:style w:type="character" w:customStyle="1" w:styleId="MacroTextChar">
    <w:name w:val="Macro Text Char"/>
    <w:basedOn w:val="DefaultParagraphFont"/>
    <w:link w:val="MacroText"/>
    <w:uiPriority w:val="99"/>
    <w:semiHidden/>
    <w:rsid w:val="00C0240E"/>
    <w:rPr>
      <w:rFonts w:ascii="Consolas" w:eastAsia="Times New Roman" w:hAnsi="Consolas" w:cs="Times New Roman"/>
      <w:sz w:val="20"/>
      <w:szCs w:val="20"/>
      <w:lang w:eastAsia="de-DE"/>
    </w:rPr>
  </w:style>
  <w:style w:type="paragraph" w:styleId="TableofAuthorities">
    <w:name w:val="table of authorities"/>
    <w:basedOn w:val="Normal"/>
    <w:next w:val="Normal"/>
    <w:uiPriority w:val="99"/>
    <w:semiHidden/>
    <w:unhideWhenUsed/>
    <w:rsid w:val="00C0240E"/>
    <w:pPr>
      <w:spacing w:after="0"/>
      <w:ind w:left="240" w:hanging="240"/>
    </w:pPr>
  </w:style>
  <w:style w:type="paragraph" w:styleId="EndnoteText">
    <w:name w:val="endnote text"/>
    <w:basedOn w:val="Normal"/>
    <w:link w:val="EndnoteTextChar"/>
    <w:uiPriority w:val="99"/>
    <w:semiHidden/>
    <w:unhideWhenUsed/>
    <w:rsid w:val="00C0240E"/>
    <w:pPr>
      <w:spacing w:after="0" w:line="240" w:lineRule="auto"/>
    </w:pPr>
    <w:rPr>
      <w:sz w:val="20"/>
    </w:rPr>
  </w:style>
  <w:style w:type="character" w:customStyle="1" w:styleId="EndnoteTextChar">
    <w:name w:val="Endnote Text Char"/>
    <w:basedOn w:val="DefaultParagraphFont"/>
    <w:link w:val="EndnoteText"/>
    <w:uiPriority w:val="99"/>
    <w:semiHidden/>
    <w:rsid w:val="00C0240E"/>
    <w:rPr>
      <w:rFonts w:ascii="Times New Roman" w:eastAsia="Times New Roman" w:hAnsi="Times New Roman" w:cs="Times New Roman"/>
      <w:sz w:val="20"/>
      <w:szCs w:val="20"/>
      <w:lang w:eastAsia="de-DE"/>
    </w:rPr>
  </w:style>
  <w:style w:type="character" w:styleId="EndnoteReference">
    <w:name w:val="endnote reference"/>
    <w:basedOn w:val="DefaultParagraphFont"/>
    <w:uiPriority w:val="99"/>
    <w:semiHidden/>
    <w:unhideWhenUsed/>
    <w:rsid w:val="00C0240E"/>
    <w:rPr>
      <w:vertAlign w:val="superscript"/>
    </w:rPr>
  </w:style>
  <w:style w:type="character" w:styleId="LineNumber">
    <w:name w:val="line number"/>
    <w:basedOn w:val="DefaultParagraphFont"/>
    <w:uiPriority w:val="99"/>
    <w:semiHidden/>
    <w:unhideWhenUsed/>
    <w:rsid w:val="00C0240E"/>
  </w:style>
  <w:style w:type="character" w:styleId="CommentReference">
    <w:name w:val="annotation reference"/>
    <w:basedOn w:val="DefaultParagraphFont"/>
    <w:uiPriority w:val="99"/>
    <w:semiHidden/>
    <w:unhideWhenUsed/>
    <w:rsid w:val="00C0240E"/>
    <w:rPr>
      <w:sz w:val="16"/>
      <w:szCs w:val="16"/>
    </w:rPr>
  </w:style>
  <w:style w:type="paragraph" w:styleId="EnvelopeReturn">
    <w:name w:val="envelope return"/>
    <w:basedOn w:val="Normal"/>
    <w:uiPriority w:val="99"/>
    <w:semiHidden/>
    <w:unhideWhenUsed/>
    <w:rsid w:val="00C0240E"/>
    <w:pPr>
      <w:spacing w:after="0" w:line="240" w:lineRule="auto"/>
    </w:pPr>
    <w:rPr>
      <w:rFonts w:asciiTheme="majorHAnsi" w:eastAsiaTheme="majorEastAsia" w:hAnsiTheme="majorHAnsi" w:cstheme="majorBidi"/>
      <w:sz w:val="20"/>
    </w:rPr>
  </w:style>
  <w:style w:type="paragraph" w:styleId="EnvelopeAddress">
    <w:name w:val="envelope address"/>
    <w:basedOn w:val="Normal"/>
    <w:uiPriority w:val="99"/>
    <w:semiHidden/>
    <w:unhideWhenUsed/>
    <w:rsid w:val="00C0240E"/>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CommentText">
    <w:name w:val="annotation text"/>
    <w:basedOn w:val="Normal"/>
    <w:link w:val="CommentTextChar"/>
    <w:uiPriority w:val="99"/>
    <w:unhideWhenUsed/>
    <w:rsid w:val="00C0240E"/>
    <w:pPr>
      <w:spacing w:line="240" w:lineRule="auto"/>
    </w:pPr>
    <w:rPr>
      <w:sz w:val="20"/>
    </w:rPr>
  </w:style>
  <w:style w:type="character" w:customStyle="1" w:styleId="CommentTextChar">
    <w:name w:val="Comment Text Char"/>
    <w:basedOn w:val="DefaultParagraphFont"/>
    <w:link w:val="CommentText"/>
    <w:uiPriority w:val="99"/>
    <w:rsid w:val="00C0240E"/>
    <w:rPr>
      <w:rFonts w:ascii="Times New Roman" w:eastAsia="Times New Roman" w:hAnsi="Times New Roman" w:cs="Times New Roman"/>
      <w:sz w:val="20"/>
      <w:szCs w:val="20"/>
      <w:lang w:eastAsia="de-DE"/>
    </w:rPr>
  </w:style>
  <w:style w:type="paragraph" w:styleId="NormalIndent">
    <w:name w:val="Normal Indent"/>
    <w:basedOn w:val="Normal"/>
    <w:uiPriority w:val="99"/>
    <w:semiHidden/>
    <w:unhideWhenUsed/>
    <w:rsid w:val="00C0240E"/>
    <w:pPr>
      <w:ind w:left="708"/>
    </w:pPr>
  </w:style>
  <w:style w:type="paragraph" w:styleId="CommentSubject">
    <w:name w:val="annotation subject"/>
    <w:basedOn w:val="CommentText"/>
    <w:next w:val="CommentText"/>
    <w:link w:val="CommentSubjectChar"/>
    <w:uiPriority w:val="99"/>
    <w:semiHidden/>
    <w:unhideWhenUsed/>
    <w:rsid w:val="00BC35A8"/>
    <w:rPr>
      <w:b/>
      <w:bCs/>
    </w:rPr>
  </w:style>
  <w:style w:type="character" w:customStyle="1" w:styleId="CommentSubjectChar">
    <w:name w:val="Comment Subject Char"/>
    <w:basedOn w:val="CommentTextChar"/>
    <w:link w:val="CommentSubject"/>
    <w:uiPriority w:val="99"/>
    <w:semiHidden/>
    <w:rsid w:val="00BC35A8"/>
    <w:rPr>
      <w:rFonts w:ascii="Times New Roman" w:eastAsia="Times New Roman" w:hAnsi="Times New Roman" w:cs="Times New Roman"/>
      <w:b/>
      <w:bCs/>
      <w:sz w:val="20"/>
      <w:szCs w:val="20"/>
      <w:lang w:eastAsia="de-DE"/>
    </w:rPr>
  </w:style>
  <w:style w:type="character" w:styleId="UnresolvedMention">
    <w:name w:val="Unresolved Mention"/>
    <w:basedOn w:val="DefaultParagraphFont"/>
    <w:uiPriority w:val="99"/>
    <w:unhideWhenUsed/>
    <w:rsid w:val="007140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462727">
      <w:bodyDiv w:val="1"/>
      <w:marLeft w:val="0"/>
      <w:marRight w:val="0"/>
      <w:marTop w:val="0"/>
      <w:marBottom w:val="0"/>
      <w:divBdr>
        <w:top w:val="none" w:sz="0" w:space="0" w:color="auto"/>
        <w:left w:val="none" w:sz="0" w:space="0" w:color="auto"/>
        <w:bottom w:val="none" w:sz="0" w:space="0" w:color="auto"/>
        <w:right w:val="none" w:sz="0" w:space="0" w:color="auto"/>
      </w:divBdr>
    </w:div>
    <w:div w:id="143742801">
      <w:bodyDiv w:val="1"/>
      <w:marLeft w:val="0"/>
      <w:marRight w:val="0"/>
      <w:marTop w:val="0"/>
      <w:marBottom w:val="0"/>
      <w:divBdr>
        <w:top w:val="none" w:sz="0" w:space="0" w:color="auto"/>
        <w:left w:val="none" w:sz="0" w:space="0" w:color="auto"/>
        <w:bottom w:val="none" w:sz="0" w:space="0" w:color="auto"/>
        <w:right w:val="none" w:sz="0" w:space="0" w:color="auto"/>
      </w:divBdr>
    </w:div>
    <w:div w:id="204607598">
      <w:bodyDiv w:val="1"/>
      <w:marLeft w:val="0"/>
      <w:marRight w:val="0"/>
      <w:marTop w:val="0"/>
      <w:marBottom w:val="0"/>
      <w:divBdr>
        <w:top w:val="none" w:sz="0" w:space="0" w:color="auto"/>
        <w:left w:val="none" w:sz="0" w:space="0" w:color="auto"/>
        <w:bottom w:val="none" w:sz="0" w:space="0" w:color="auto"/>
        <w:right w:val="none" w:sz="0" w:space="0" w:color="auto"/>
      </w:divBdr>
    </w:div>
    <w:div w:id="324744390">
      <w:bodyDiv w:val="1"/>
      <w:marLeft w:val="0"/>
      <w:marRight w:val="0"/>
      <w:marTop w:val="0"/>
      <w:marBottom w:val="0"/>
      <w:divBdr>
        <w:top w:val="none" w:sz="0" w:space="0" w:color="auto"/>
        <w:left w:val="none" w:sz="0" w:space="0" w:color="auto"/>
        <w:bottom w:val="none" w:sz="0" w:space="0" w:color="auto"/>
        <w:right w:val="none" w:sz="0" w:space="0" w:color="auto"/>
      </w:divBdr>
    </w:div>
    <w:div w:id="348609193">
      <w:bodyDiv w:val="1"/>
      <w:marLeft w:val="0"/>
      <w:marRight w:val="0"/>
      <w:marTop w:val="0"/>
      <w:marBottom w:val="0"/>
      <w:divBdr>
        <w:top w:val="none" w:sz="0" w:space="0" w:color="auto"/>
        <w:left w:val="none" w:sz="0" w:space="0" w:color="auto"/>
        <w:bottom w:val="none" w:sz="0" w:space="0" w:color="auto"/>
        <w:right w:val="none" w:sz="0" w:space="0" w:color="auto"/>
      </w:divBdr>
    </w:div>
    <w:div w:id="476848474">
      <w:bodyDiv w:val="1"/>
      <w:marLeft w:val="0"/>
      <w:marRight w:val="0"/>
      <w:marTop w:val="0"/>
      <w:marBottom w:val="0"/>
      <w:divBdr>
        <w:top w:val="none" w:sz="0" w:space="0" w:color="auto"/>
        <w:left w:val="none" w:sz="0" w:space="0" w:color="auto"/>
        <w:bottom w:val="none" w:sz="0" w:space="0" w:color="auto"/>
        <w:right w:val="none" w:sz="0" w:space="0" w:color="auto"/>
      </w:divBdr>
    </w:div>
    <w:div w:id="549078473">
      <w:bodyDiv w:val="1"/>
      <w:marLeft w:val="0"/>
      <w:marRight w:val="0"/>
      <w:marTop w:val="0"/>
      <w:marBottom w:val="0"/>
      <w:divBdr>
        <w:top w:val="none" w:sz="0" w:space="0" w:color="auto"/>
        <w:left w:val="none" w:sz="0" w:space="0" w:color="auto"/>
        <w:bottom w:val="none" w:sz="0" w:space="0" w:color="auto"/>
        <w:right w:val="none" w:sz="0" w:space="0" w:color="auto"/>
      </w:divBdr>
    </w:div>
    <w:div w:id="664211354">
      <w:bodyDiv w:val="1"/>
      <w:marLeft w:val="0"/>
      <w:marRight w:val="0"/>
      <w:marTop w:val="0"/>
      <w:marBottom w:val="0"/>
      <w:divBdr>
        <w:top w:val="none" w:sz="0" w:space="0" w:color="auto"/>
        <w:left w:val="none" w:sz="0" w:space="0" w:color="auto"/>
        <w:bottom w:val="none" w:sz="0" w:space="0" w:color="auto"/>
        <w:right w:val="none" w:sz="0" w:space="0" w:color="auto"/>
      </w:divBdr>
    </w:div>
    <w:div w:id="1333139747">
      <w:bodyDiv w:val="1"/>
      <w:marLeft w:val="0"/>
      <w:marRight w:val="0"/>
      <w:marTop w:val="0"/>
      <w:marBottom w:val="0"/>
      <w:divBdr>
        <w:top w:val="none" w:sz="0" w:space="0" w:color="auto"/>
        <w:left w:val="none" w:sz="0" w:space="0" w:color="auto"/>
        <w:bottom w:val="none" w:sz="0" w:space="0" w:color="auto"/>
        <w:right w:val="none" w:sz="0" w:space="0" w:color="auto"/>
      </w:divBdr>
    </w:div>
    <w:div w:id="1381977031">
      <w:bodyDiv w:val="1"/>
      <w:marLeft w:val="0"/>
      <w:marRight w:val="0"/>
      <w:marTop w:val="0"/>
      <w:marBottom w:val="0"/>
      <w:divBdr>
        <w:top w:val="none" w:sz="0" w:space="0" w:color="auto"/>
        <w:left w:val="none" w:sz="0" w:space="0" w:color="auto"/>
        <w:bottom w:val="none" w:sz="0" w:space="0" w:color="auto"/>
        <w:right w:val="none" w:sz="0" w:space="0" w:color="auto"/>
      </w:divBdr>
    </w:div>
    <w:div w:id="1500271356">
      <w:bodyDiv w:val="1"/>
      <w:marLeft w:val="0"/>
      <w:marRight w:val="0"/>
      <w:marTop w:val="0"/>
      <w:marBottom w:val="0"/>
      <w:divBdr>
        <w:top w:val="none" w:sz="0" w:space="0" w:color="auto"/>
        <w:left w:val="none" w:sz="0" w:space="0" w:color="auto"/>
        <w:bottom w:val="none" w:sz="0" w:space="0" w:color="auto"/>
        <w:right w:val="none" w:sz="0" w:space="0" w:color="auto"/>
      </w:divBdr>
    </w:div>
    <w:div w:id="1651444880">
      <w:bodyDiv w:val="1"/>
      <w:marLeft w:val="0"/>
      <w:marRight w:val="0"/>
      <w:marTop w:val="0"/>
      <w:marBottom w:val="0"/>
      <w:divBdr>
        <w:top w:val="none" w:sz="0" w:space="0" w:color="auto"/>
        <w:left w:val="none" w:sz="0" w:space="0" w:color="auto"/>
        <w:bottom w:val="none" w:sz="0" w:space="0" w:color="auto"/>
        <w:right w:val="none" w:sz="0" w:space="0" w:color="auto"/>
      </w:divBdr>
    </w:div>
    <w:div w:id="1742677146">
      <w:bodyDiv w:val="1"/>
      <w:marLeft w:val="0"/>
      <w:marRight w:val="0"/>
      <w:marTop w:val="0"/>
      <w:marBottom w:val="0"/>
      <w:divBdr>
        <w:top w:val="none" w:sz="0" w:space="0" w:color="auto"/>
        <w:left w:val="none" w:sz="0" w:space="0" w:color="auto"/>
        <w:bottom w:val="none" w:sz="0" w:space="0" w:color="auto"/>
        <w:right w:val="none" w:sz="0" w:space="0" w:color="auto"/>
      </w:divBdr>
    </w:div>
    <w:div w:id="1755011125">
      <w:bodyDiv w:val="1"/>
      <w:marLeft w:val="0"/>
      <w:marRight w:val="0"/>
      <w:marTop w:val="0"/>
      <w:marBottom w:val="0"/>
      <w:divBdr>
        <w:top w:val="none" w:sz="0" w:space="0" w:color="auto"/>
        <w:left w:val="none" w:sz="0" w:space="0" w:color="auto"/>
        <w:bottom w:val="none" w:sz="0" w:space="0" w:color="auto"/>
        <w:right w:val="none" w:sz="0" w:space="0" w:color="auto"/>
      </w:divBdr>
    </w:div>
    <w:div w:id="1755858229">
      <w:bodyDiv w:val="1"/>
      <w:marLeft w:val="0"/>
      <w:marRight w:val="0"/>
      <w:marTop w:val="0"/>
      <w:marBottom w:val="0"/>
      <w:divBdr>
        <w:top w:val="none" w:sz="0" w:space="0" w:color="auto"/>
        <w:left w:val="none" w:sz="0" w:space="0" w:color="auto"/>
        <w:bottom w:val="none" w:sz="0" w:space="0" w:color="auto"/>
        <w:right w:val="none" w:sz="0" w:space="0" w:color="auto"/>
      </w:divBdr>
    </w:div>
    <w:div w:id="1778522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comments" Target="comments.xml"/><Relationship Id="rId26" Type="http://schemas.openxmlformats.org/officeDocument/2006/relationships/image" Target="media/image13.png"/><Relationship Id="rId3" Type="http://schemas.openxmlformats.org/officeDocument/2006/relationships/numbering" Target="numbering.xml"/><Relationship Id="rId21" Type="http://schemas.microsoft.com/office/2018/08/relationships/commentsExtensible" Target="commentsExtensi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image" Target="media/image7.png"/><Relationship Id="rId20" Type="http://schemas.microsoft.com/office/2016/09/relationships/commentsIds" Target="commentsIds.xml"/><Relationship Id="rId29" Type="http://schemas.openxmlformats.org/officeDocument/2006/relationships/header" Target="header3.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microsoft.com/office/2011/relationships/commentsExtended" Target="commentsExtended.xml"/><Relationship Id="rId31" Type="http://schemas.microsoft.com/office/2011/relationships/people" Target="peop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 Id="rId8" Type="http://schemas.openxmlformats.org/officeDocument/2006/relationships/endnotes" Target="endnotes.xm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3E1C5212-996A-408C-9D56-FDE37DA18D0D}"/>
      </w:docPartPr>
      <w:docPartBody>
        <w:p w:rsidR="00E16477" w:rsidRDefault="00C73FBD">
          <w:r w:rsidRPr="000C396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3FBD"/>
    <w:rsid w:val="0004349D"/>
    <w:rsid w:val="00055EF5"/>
    <w:rsid w:val="000F3E77"/>
    <w:rsid w:val="0013026D"/>
    <w:rsid w:val="00161562"/>
    <w:rsid w:val="00164571"/>
    <w:rsid w:val="00176F6B"/>
    <w:rsid w:val="001A756F"/>
    <w:rsid w:val="00203617"/>
    <w:rsid w:val="00241F5A"/>
    <w:rsid w:val="00285BF4"/>
    <w:rsid w:val="002912AB"/>
    <w:rsid w:val="00294EBC"/>
    <w:rsid w:val="002B5BBD"/>
    <w:rsid w:val="00335D8A"/>
    <w:rsid w:val="00372A95"/>
    <w:rsid w:val="003742DC"/>
    <w:rsid w:val="00412E49"/>
    <w:rsid w:val="00417A0B"/>
    <w:rsid w:val="004560C0"/>
    <w:rsid w:val="004607A7"/>
    <w:rsid w:val="00481B2E"/>
    <w:rsid w:val="005746D6"/>
    <w:rsid w:val="005B2E84"/>
    <w:rsid w:val="005D3A35"/>
    <w:rsid w:val="005D66CA"/>
    <w:rsid w:val="005E021E"/>
    <w:rsid w:val="0064229E"/>
    <w:rsid w:val="00681741"/>
    <w:rsid w:val="006E0B85"/>
    <w:rsid w:val="007074B8"/>
    <w:rsid w:val="00755F79"/>
    <w:rsid w:val="0077722C"/>
    <w:rsid w:val="007A140C"/>
    <w:rsid w:val="007B646E"/>
    <w:rsid w:val="007C60BB"/>
    <w:rsid w:val="008133E2"/>
    <w:rsid w:val="00826103"/>
    <w:rsid w:val="008453FB"/>
    <w:rsid w:val="008C77B5"/>
    <w:rsid w:val="00901D14"/>
    <w:rsid w:val="00937F93"/>
    <w:rsid w:val="009544D5"/>
    <w:rsid w:val="009B7198"/>
    <w:rsid w:val="00A234D4"/>
    <w:rsid w:val="00A531DA"/>
    <w:rsid w:val="00AA632A"/>
    <w:rsid w:val="00B23E54"/>
    <w:rsid w:val="00B34569"/>
    <w:rsid w:val="00B3730A"/>
    <w:rsid w:val="00BC2ACD"/>
    <w:rsid w:val="00BC646E"/>
    <w:rsid w:val="00BE5038"/>
    <w:rsid w:val="00C11F0A"/>
    <w:rsid w:val="00C30B4B"/>
    <w:rsid w:val="00C43A09"/>
    <w:rsid w:val="00C72E84"/>
    <w:rsid w:val="00C73FBD"/>
    <w:rsid w:val="00CB6ECA"/>
    <w:rsid w:val="00CE59E0"/>
    <w:rsid w:val="00D52D54"/>
    <w:rsid w:val="00D72C96"/>
    <w:rsid w:val="00D94F1B"/>
    <w:rsid w:val="00E10834"/>
    <w:rsid w:val="00E16477"/>
    <w:rsid w:val="00E961EC"/>
    <w:rsid w:val="00F623A7"/>
    <w:rsid w:val="00FC20DD"/>
    <w:rsid w:val="00FD1B0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73FBD"/>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7DEBE3-36E1-0D4E-8338-EE1DD7182B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1</Pages>
  <Words>190872</Words>
  <Characters>1202500</Characters>
  <Application>Microsoft Office Word</Application>
  <DocSecurity>0</DocSecurity>
  <Lines>10020</Lines>
  <Paragraphs>278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90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S Coners</dc:creator>
  <cp:keywords/>
  <dc:description/>
  <cp:lastModifiedBy>Ivan Esau</cp:lastModifiedBy>
  <cp:revision>2</cp:revision>
  <cp:lastPrinted>2025-09-04T23:03:00Z</cp:lastPrinted>
  <dcterms:created xsi:type="dcterms:W3CDTF">2025-10-09T19:14:00Z</dcterms:created>
  <dcterms:modified xsi:type="dcterms:W3CDTF">2025-10-09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4e5c52-9b53-4922-b22e-91d00f786333</vt:lpwstr>
  </property>
  <property fmtid="{D5CDD505-2E9C-101B-9397-08002B2CF9AE}" pid="3" name="CitaviDocumentProperty_8">
    <vt:lpwstr>C:\Users\esaui\Documents\Citavi 6\Projects\bsc\bsc.ctv6</vt:lpwstr>
  </property>
  <property fmtid="{D5CDD505-2E9C-101B-9397-08002B2CF9AE}" pid="4" name="CitaviDocumentProperty_7">
    <vt:lpwstr>bsc</vt:lpwstr>
  </property>
  <property fmtid="{D5CDD505-2E9C-101B-9397-08002B2CF9AE}" pid="5" name="CitaviDocumentProperty_1">
    <vt:lpwstr>6.20.0.0</vt:lpwstr>
  </property>
  <property fmtid="{D5CDD505-2E9C-101B-9397-08002B2CF9AE}" pid="6" name="CitaviDocumentProperty_6">
    <vt:lpwstr>True</vt:lpwstr>
  </property>
</Properties>
</file>